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Seasonal Growth and Survival With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742C594E" w:rsidR="00D5294F" w:rsidRPr="0052417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Pr="00524172">
        <w:t xml:space="preserve">: </w:t>
      </w:r>
      <w:r w:rsidRPr="00524172">
        <w:rPr>
          <w:i/>
          <w:iCs/>
          <w:color w:val="202124"/>
          <w:shd w:val="clear" w:color="auto" w:fill="FFFFFF"/>
        </w:rPr>
        <w:t>3200 College Ave, Davie, FL 33314,</w:t>
      </w:r>
    </w:p>
    <w:p w14:paraId="152EA52D" w14:textId="0ADF3525" w:rsidR="00D5294F" w:rsidRPr="00524172" w:rsidRDefault="007840F9" w:rsidP="00DE4930">
      <w:pPr>
        <w:pStyle w:val="NATESTYLE1CommonCollege"/>
        <w:spacing w:after="120"/>
      </w:pPr>
      <w:r w:rsidRPr="00524172">
        <w:t>M</w:t>
      </w:r>
      <w:r w:rsidR="00DE4930">
        <w:t xml:space="preserve">. </w:t>
      </w:r>
      <w:r w:rsidRPr="00524172">
        <w:t>I. Cook,</w:t>
      </w:r>
    </w:p>
    <w:p w14:paraId="675E2AC3" w14:textId="3E5E4CD9"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5</w:t>
      </w:r>
      <w:r w:rsidRPr="00524172">
        <w:t xml:space="preserve">: </w:t>
      </w:r>
      <w:r w:rsidRPr="00524172">
        <w:rPr>
          <w:i/>
          <w:iCs/>
          <w:color w:val="202124"/>
          <w:shd w:val="clear" w:color="auto" w:fill="FFFFFF"/>
        </w:rPr>
        <w:t>3200 College Ave, Davie, FL 33314</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1B24DC81" w14:textId="77777777" w:rsidR="00D5294F" w:rsidRPr="00524172" w:rsidRDefault="00D5294F" w:rsidP="00524172">
      <w:pPr>
        <w:pStyle w:val="NATESTYLE1CommonCollege"/>
        <w:spacing w:after="120"/>
      </w:pPr>
      <w:r w:rsidRPr="00524172">
        <w:rPr>
          <w:vertAlign w:val="superscript"/>
        </w:rPr>
        <w:t xml:space="preserve">2 </w:t>
      </w:r>
      <w:r w:rsidRPr="00524172">
        <w:t>Department of Biological Sciences, Florida Atlantic University</w:t>
      </w:r>
    </w:p>
    <w:p w14:paraId="702C13E2" w14:textId="31E2A9DA" w:rsidR="00D5294F" w:rsidRPr="00524172" w:rsidRDefault="00D5294F" w:rsidP="00524172">
      <w:pPr>
        <w:pStyle w:val="NATESTYLE1CommonCollege"/>
        <w:spacing w:after="120"/>
      </w:pPr>
      <w:r w:rsidRPr="00524172">
        <w:rPr>
          <w:vertAlign w:val="superscript"/>
        </w:rPr>
        <w:t>3</w:t>
      </w:r>
      <w:r w:rsidRPr="00524172">
        <w:t xml:space="preserve"> </w:t>
      </w:r>
      <w:r w:rsidR="007840F9" w:rsidRPr="00524172">
        <w:t>University of Miami</w:t>
      </w:r>
    </w:p>
    <w:p w14:paraId="6603A8D4" w14:textId="77777777" w:rsidR="00D5294F" w:rsidRPr="00524172" w:rsidRDefault="00D5294F" w:rsidP="00524172">
      <w:pPr>
        <w:pStyle w:val="NATESTYLE1CommonCollege"/>
        <w:spacing w:after="120"/>
      </w:pPr>
      <w:r w:rsidRPr="00524172">
        <w:rPr>
          <w:vertAlign w:val="superscript"/>
        </w:rPr>
        <w:t>4</w:t>
      </w:r>
      <w:r w:rsidRPr="00524172">
        <w:t xml:space="preserve"> South Florida Water Management District</w:t>
      </w:r>
    </w:p>
    <w:p w14:paraId="3570C43A" w14:textId="77777777" w:rsidR="00D5294F" w:rsidRPr="00524172" w:rsidRDefault="00D5294F" w:rsidP="00524172">
      <w:pPr>
        <w:pStyle w:val="NATESTYLE1CommonCollege"/>
        <w:spacing w:after="120"/>
      </w:pPr>
      <w:r w:rsidRPr="00524172">
        <w:rPr>
          <w:vertAlign w:val="superscript"/>
        </w:rPr>
        <w:t>5</w:t>
      </w:r>
      <w:r w:rsidRPr="00524172">
        <w:t xml:space="preserve"> Institute of Environment and Dept. of Biological Sciences, Florida International University</w:t>
      </w:r>
    </w:p>
    <w:p w14:paraId="4224BE89" w14:textId="77777777" w:rsidR="00D5294F" w:rsidRPr="00524172" w:rsidRDefault="00D5294F" w:rsidP="00524172">
      <w:pPr>
        <w:pStyle w:val="NATESTYLE1CommonCollege"/>
        <w:spacing w:after="240"/>
        <w:jc w:val="center"/>
      </w:pPr>
    </w:p>
    <w:p w14:paraId="16AE62F7" w14:textId="5F2CC6AA" w:rsidR="00D5294F" w:rsidRPr="00524172" w:rsidRDefault="00D5294F" w:rsidP="00524172">
      <w:pPr>
        <w:pStyle w:val="NATESTYLE1CommonCollege"/>
        <w:spacing w:after="240"/>
      </w:pPr>
      <w:r w:rsidRPr="00524172">
        <w:t>Key words: Snail Kite, Hydrology,</w:t>
      </w:r>
      <w:r w:rsidR="007B3BEB" w:rsidRPr="00524172">
        <w:t xml:space="preserve"> Restoration, </w:t>
      </w:r>
      <w:r w:rsidRPr="00524172">
        <w:t>eutrophic</w:t>
      </w:r>
      <w:r w:rsidR="00EE5D6B">
        <w:t>, population viability</w:t>
      </w:r>
      <w:r w:rsidRPr="00524172">
        <w:t xml:space="preserve"> </w:t>
      </w:r>
    </w:p>
    <w:p w14:paraId="3B17655D" w14:textId="77777777" w:rsidR="00D5294F" w:rsidRPr="00524172" w:rsidRDefault="00D5294F" w:rsidP="00524172">
      <w:pPr>
        <w:pStyle w:val="NATESTYLE1CommonCollege"/>
        <w:spacing w:after="240"/>
        <w:rPr>
          <w:b/>
          <w:bCs/>
        </w:rPr>
      </w:pPr>
      <w:r w:rsidRPr="00524172">
        <w:rPr>
          <w:b/>
          <w:bCs/>
        </w:rPr>
        <w:t>Acknowledgments:</w:t>
      </w:r>
    </w:p>
    <w:p w14:paraId="0B986D24" w14:textId="48E58EC3" w:rsidR="00D5294F" w:rsidRPr="00524172" w:rsidRDefault="00D5294F" w:rsidP="00524172">
      <w:pPr>
        <w:pStyle w:val="NATESTYLE1CommonCollege"/>
        <w:spacing w:after="240"/>
      </w:pPr>
      <w:r w:rsidRPr="00524172">
        <w:t>J. Sommer and E. Cline were instrumental in completing the field work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 xml:space="preserve">This </w:t>
      </w:r>
      <w:r w:rsidRPr="00524172">
        <w:lastRenderedPageBreak/>
        <w:t>paper is contribution ## of the Freshwater Resources Division of the Institute of Environment at Florida International University.</w:t>
      </w:r>
      <w:r w:rsidR="00004CAC">
        <w:t xml:space="preserve">  </w:t>
      </w:r>
    </w:p>
    <w:p w14:paraId="77F9992B" w14:textId="5F9E3359" w:rsidR="00D5294F" w:rsidRPr="00524172" w:rsidRDefault="00D5294F" w:rsidP="00524172">
      <w:pPr>
        <w:pStyle w:val="NATESTYLE1CommonCollege"/>
        <w:spacing w:after="120"/>
        <w:sectPr w:rsidR="00D5294F" w:rsidRPr="00524172" w:rsidSect="00FB014A">
          <w:footerReference w:type="default" r:id="rId10"/>
          <w:pgSz w:w="12240" w:h="15840"/>
          <w:pgMar w:top="1440" w:right="1440" w:bottom="1440" w:left="1440" w:header="720" w:footer="720" w:gutter="0"/>
          <w:lnNumType w:countBy="1" w:restart="continuous"/>
          <w:cols w:space="720"/>
          <w:docGrid w:linePitch="360"/>
        </w:sectPr>
      </w:pPr>
      <w:r w:rsidRPr="00524172">
        <w:t>Target Journals:</w:t>
      </w:r>
      <w:r w:rsidR="00004CAC">
        <w:t xml:space="preserve"> </w:t>
      </w:r>
      <w:r w:rsidR="00524172" w:rsidRPr="00524172">
        <w:t xml:space="preserve"> Ecologia</w:t>
      </w:r>
    </w:p>
    <w:p w14:paraId="0CAA0CB1" w14:textId="4A903568" w:rsidR="00D5294F" w:rsidRPr="00524172" w:rsidRDefault="00D5294F" w:rsidP="00524172">
      <w:pPr>
        <w:pStyle w:val="NATESTYLE1CommonCollege"/>
        <w:spacing w:after="120"/>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9F0B263" w14:textId="77777777" w:rsidR="00D5294F" w:rsidRPr="00524172" w:rsidRDefault="00D5294F" w:rsidP="00524172">
      <w:pPr>
        <w:pStyle w:val="NATESTYLE1CommonCollege"/>
        <w:spacing w:after="240"/>
        <w:rPr>
          <w:b/>
          <w:bCs/>
        </w:rPr>
        <w:sectPr w:rsidR="00D5294F" w:rsidRPr="00524172" w:rsidSect="00FB014A">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24172">
      <w:pPr>
        <w:pStyle w:val="NATESTYLE1CommonCollege"/>
        <w:spacing w:after="240"/>
        <w:rPr>
          <w:b/>
          <w:bCs/>
        </w:rPr>
      </w:pPr>
      <w:r w:rsidRPr="00524172">
        <w:rPr>
          <w:b/>
          <w:bCs/>
        </w:rPr>
        <w:lastRenderedPageBreak/>
        <w:t>Introduction</w:t>
      </w:r>
    </w:p>
    <w:p w14:paraId="577A3A7E" w14:textId="47C3A8E7" w:rsidR="003F1A58" w:rsidRDefault="00C449F3" w:rsidP="00005D89">
      <w:pPr>
        <w:pStyle w:val="NATESTYLE1CommonCollege"/>
        <w:spacing w:after="240"/>
        <w:ind w:firstLine="720"/>
        <w:jc w:val="both"/>
      </w:pPr>
      <w:r w:rsidRPr="00524172">
        <w:t>In size-structured populations, s</w:t>
      </w:r>
      <w:r w:rsidR="003F1A58" w:rsidRPr="00524172">
        <w:t xml:space="preserve">ize-dependent mortality and individual growth often interact </w:t>
      </w:r>
      <w:r w:rsidRPr="00524172">
        <w:t>which</w:t>
      </w:r>
      <w:r w:rsidR="003F1A58" w:rsidRPr="00524172">
        <w:t xml:space="preserve"> influence population dynamics in complex ways</w:t>
      </w:r>
      <w:r w:rsidRPr="00524172">
        <w:t xml:space="preserve"> and offer important insight to conservation</w:t>
      </w:r>
      <w:r w:rsidR="003F1A58" w:rsidRPr="00524172">
        <w:t xml:space="preserve">. For example, predators can impact size dependent </w:t>
      </w:r>
      <w:r w:rsidRPr="00524172">
        <w:t>survival</w:t>
      </w:r>
      <w:r w:rsidR="003F1A58" w:rsidRPr="00524172">
        <w:t xml:space="preserve"> directly, but can also indirectly impact their prey through antipredator responses that reduce individual growth rates</w:t>
      </w:r>
      <w:r w:rsidR="003B2E67">
        <w:t xml:space="preserve"> </w:t>
      </w:r>
      <w:r w:rsidR="003B2E67">
        <w:fldChar w:fldCharType="begin" w:fldLock="1"/>
      </w:r>
      <w:r w:rsidR="003B2E67">
        <w:instrText>ADDIN CSL_CITATION {"citationItems":[{"id":"ITEM-1","itemData":{"DOI":"10.1111/1365-2656.13213","ISSN":"13652656","PMID":"32215909","abstract":"There is a large and growing interest in non-consumptive effects (NCEs) of predators. Diverse and extensive evidence shows that predation risk directly influences prey traits, such as behaviour, morphology and physiology, which in turn, may cause a reduction in prey fitness components (i.e. growth rate, survival and reproduction). An intuitive expectation is that NCEs that reduce prey fitness will extend to alter population growth rate and therefore population size. However, our intensive literature search yielded only 10 studies that examined how predator-induced changes in prey traits translate to changes in prey population size. Further, the scant evidence for risk-induced changes on prey population size have been generated from studies that were performed in very controlled systems (mesocosm and laboratory), which do not have the complexity and feedbacks of natural settings. Thus, although likely that predation risk alone can alter prey population size, there is little direct empirical evidence that demonstrates that it does. There are also clear reasons that risk effects on population size may be much smaller than the responses on phenotype and fitness components that are typically measured, magnifying the need to show, rather than infer, effects on population size. Herein we break down the process of how predation risk influences prey population size into a chain of events (predation risk affects prey traits, which affect prey fitness components and population growth rate, which affect prey population size), and highlight the complexity of each transition. We illustrate how the outcomes of these transitions are not straightforward, and how environmental context strongly dictates the direction and magnitude of effects. Indeed, the high variance in prey responses is reflected in the variance of results reported in the few studies that have empirically quantified risk effects on population size. It is therefore a major challenge to predict population effects given the complexity of how environmental context interacts with predation risk and prey responses. We highlight the critical need to appreciate risk effects at each level in the chain of events, and that changes at one level cannot be assumed to translate into changes in the next because of the interplay between risk, prey responses, and the environment. The gaps in knowledge we illuminate underscore the need for more evidence to substantiate the claim that predation risk effects extend to prey …","author":[{"dropping-particle":"","family":"Sheriff","given":"Michael J.","non-dropping-particle":"","parse-names":false,"suffix":""},{"dropping-particle":"","family":"Peacor","given":"Scott D.","non-dropping-particle":"","parse-names":false,"suffix":""},{"dropping-particle":"","family":"Hawlena","given":"Dror","non-dropping-particle":"","parse-names":false,"suffix":""},{"dropping-particle":"","family":"Thaker","given":"Maria","non-dropping-particle":"","parse-names":false,"suffix":""}],"container-title":"Journal of Animal Ecology","id":"ITEM-1","issue":"6","issued":{"date-parts":[["2020"]]},"page":"1302-1316","title":"Non-consumptive predator effects on prey population size: A dearth of evidence","type":"article-journal","volume":"89"},"uris":["http://www.mendeley.com/documents/?uuid=ea7769ea-0f94-4b6b-a9ae-4fd93ed480fc"]},{"id":"ITEM-2","itemData":{"DOI":"10.3389/fevo.2019.00025","ISSN":"2296701X","abstract":"Non-lethal, trait-mediated effects of predation impact prey behavior and life-history traits. Studying how these effects in turn influence prey demography is crucial to understand prey life-history evolution. Mosquitoes are important vectors that claim several million lives every year worldwide by transmitting a range of pathogens. Several ecological factors affect life-history traits of both larval and adult mosquitoes, creating effects that cascade to population-level consequences. Few studies have comprehensively explored the non-lethal effects of predation and its interactions with resources and competition on larval, adult, and population traits of mosquitoes. Understanding these interactions is important because the effects of predation are hypothesized to rescue prey populations from the effects of density-dependence resulting from larval competition. Aedes aegypti larvae reared at two different larval densities and subjected to three non-lethal predator treatments were monitored for survival, development time, and adult size through the larval stages to adult eclosion, and adult females were monitored for survival and reproduction through their first gonotrophic cycle. Intraspecific competition increased larval development time, yielded small-bodied adults, and reduced fecundity in individuals exposed to predatory chemical cues as larvae. Exposure to cues from a living predator affected both body size and latency to blood feed in females. Analysis of life-table traits revealed significant effects of competition on net reproductive rate (R0) of mosquitoes. The interaction between competition and predator treatments significantly affected the cohort rate of increase (r) and the index of performance (r'). The index of performance, which estimates rate of population change based on the size-fecundity relationship, was significantly and positively correlated with r, but overestimated r slightly. Lack of significant effect of predator treatments and larval density on cohort generation time (Tc) further suggests that the observed effects of treatments on r and r' were largely a consequence of the effects on R0. Also, the significant effects of treatment combinations on larval development time, adult body size and fecundity were ultimately manifested as effects on life-table traits estimated from adult survival and reproduction.","author":[{"dropping-particle":"","family":"Chandrasegaran","given":"Karthikeyan","non-dropping-particle":"","parse-names":false,"suffix":""},{"dropping-particle":"","family":"Juliano","given":"Steven A.","non-dropping-particle":"","parse-names":false,"suffix":""}],"container-title":"Frontiers in Ecology and Evolution","id":"ITEM-2","issue":"FEB","issued":{"date-parts":[["2019"]]},"page":"1-12","title":"How do trait-mediated non-lethal effects of predation affect population-level performance of mosquitoes?","type":"article-journal","volume":"7"},"uris":["http://www.mendeley.com/documents/?uuid=32d86391-1f85-422a-835e-9e25bc19b1ff"]}],"mendeley":{"formattedCitation":"(Chandrasegaran and Juliano 2019; Sheriff et al. 2020)","plainTextFormattedCitation":"(Chandrasegaran and Juliano 2019; Sheriff et al. 2020)"},"properties":{"noteIndex":0},"schema":"https://github.com/citation-style-language/schema/raw/master/csl-citation.json"}</w:instrText>
      </w:r>
      <w:r w:rsidR="003B2E67">
        <w:fldChar w:fldCharType="separate"/>
      </w:r>
      <w:r w:rsidR="003B2E67" w:rsidRPr="003B2E67">
        <w:rPr>
          <w:noProof/>
        </w:rPr>
        <w:t>(Chandrasegaran and Juliano 2019; Sheriff et al. 2020)</w:t>
      </w:r>
      <w:r w:rsidR="003B2E67">
        <w:fldChar w:fldCharType="end"/>
      </w:r>
      <w:r w:rsidR="003F1A58" w:rsidRPr="00524172">
        <w:t xml:space="preserve">. Studies have combined size-dependent </w:t>
      </w:r>
      <w:r w:rsidRPr="00524172">
        <w:t>survival</w:t>
      </w:r>
      <w:r w:rsidR="003F1A58" w:rsidRPr="00524172">
        <w:t xml:space="preserve"> and individual growth to demonstrate the interactive effects of the two parameters in simple controlled experimental systems </w:t>
      </w:r>
      <w:r w:rsidR="003F1A58" w:rsidRPr="00524172">
        <w:fldChar w:fldCharType="begin" w:fldLock="1"/>
      </w:r>
      <w:r w:rsidR="003B2E67">
        <w:instrText>ADDIN CSL_CITATION {"citationItems":[{"id":"ITEM-1","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uris":["http://www.mendeley.com/documents/?uuid=a62de050-7814-4702-947f-ed8048859c17"]},{"id":"ITEM-2","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2","issue":"9","issued":{"date-parts":[["2014"]]},"page":"1081-1090","title":"Independent and combined effects of multiple predators across ontogeny of a dominant grazer","type":"article-journal","volume":"123"},"uris":["http://www.mendeley.com/documents/?uuid=ea910636-dee5-43c8-8db5-bef58f91076b"]}],"mendeley":{"formattedCitation":"(Soomdat et al. 2014; Davidson and Dorn 2018)","manualFormatting":"(e.g., Soomdat et al. 2014, Davidson and Dorn 2018)","plainTextFormattedCitation":"(Soomdat et al. 2014; Davidson and Dorn 2018)","previouslyFormattedCitation":"(Soomdat et al. 2014; Davidson and Dorn 2018)"},"properties":{"noteIndex":0},"schema":"https://github.com/citation-style-language/schema/raw/master/csl-citation.json"}</w:instrText>
      </w:r>
      <w:r w:rsidR="003F1A58" w:rsidRPr="00524172">
        <w:fldChar w:fldCharType="separate"/>
      </w:r>
      <w:r w:rsidR="003F1A58" w:rsidRPr="00524172">
        <w:rPr>
          <w:noProof/>
        </w:rPr>
        <w:t>(e.g., Soomdat et al.</w:t>
      </w:r>
      <w:r w:rsidR="003B2E67">
        <w:rPr>
          <w:noProof/>
          <w:vertAlign w:val="superscript"/>
        </w:rPr>
        <w:t xml:space="preserve"> </w:t>
      </w:r>
      <w:r w:rsidR="003B2E67">
        <w:rPr>
          <w:noProof/>
        </w:rPr>
        <w:t>2014</w:t>
      </w:r>
      <w:r w:rsidR="003F1A58" w:rsidRPr="00524172">
        <w:rPr>
          <w:noProof/>
        </w:rPr>
        <w:t>, Davidson and Dorn</w:t>
      </w:r>
      <w:r w:rsidR="003B2E67">
        <w:rPr>
          <w:noProof/>
        </w:rPr>
        <w:t xml:space="preserve"> 2018</w:t>
      </w:r>
      <w:r w:rsidR="003F1A58" w:rsidRPr="00524172">
        <w:rPr>
          <w:noProof/>
        </w:rPr>
        <w:t>)</w:t>
      </w:r>
      <w:r w:rsidR="003F1A58" w:rsidRPr="00524172">
        <w:fldChar w:fldCharType="end"/>
      </w:r>
      <w:r w:rsidRPr="00524172">
        <w:t>.</w:t>
      </w:r>
      <w:r w:rsidR="00004CAC">
        <w:t xml:space="preserve"> </w:t>
      </w:r>
      <w:r w:rsidR="003F1A58" w:rsidRPr="00524172">
        <w:t xml:space="preserve">Size-dependent </w:t>
      </w:r>
      <w:r w:rsidRPr="00524172">
        <w:t>survival</w:t>
      </w:r>
      <w:r w:rsidR="003F1A58" w:rsidRPr="00524172">
        <w:t xml:space="preserve"> and individual growth can be combined through experimentation</w:t>
      </w:r>
      <w:r w:rsidR="00005D89">
        <w:rPr>
          <w:vertAlign w:val="superscript"/>
        </w:rPr>
        <w:t>4</w:t>
      </w:r>
      <w:r w:rsidR="003F1A58" w:rsidRPr="00524172">
        <w:t>, but typically is combined through size-structured models</w:t>
      </w:r>
      <w:r w:rsidR="003F1A58" w:rsidRPr="00524172">
        <w:fldChar w:fldCharType="begin" w:fldLock="1"/>
      </w:r>
      <w:r w:rsidR="003B2E67">
        <w:instrText>ADDIN CSL_CITATION {"citationItems":[{"id":"ITEM-1","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uris":["http://www.mendeley.com/documents/?uuid=d7506e33-3df2-433f-89fb-93550ff5a668"]},{"id":"ITEM-2","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uris":["http://www.mendeley.com/documents/?uuid=5872f93c-76e6-48c5-97a9-52611a03d59c"]},{"id":"ITEM-3","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3","issue":"6","issued":{"date-parts":[["2011"]]},"page":"752-766","title":"Predicting predation through prey ontogeny using size-dependent functional response models","type":"article-journal","volume":"177"},"uris":["http://www.mendeley.com/documents/?uuid=4622c9d7-da41-41a0-adb6-14ad79637efe"]},{"id":"ITEM-4","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uris":["http://www.mendeley.com/documents/?uuid=bcf8faab-6c6d-41bd-a773-5d8d24246887"]}],"mendeley":{"formattedCitation":"(Chockley and St. Mary 2003; Chockley et al. 2008; McMurray et al. 2010; McCoy et al. 2011)","plainTextFormattedCitation":"(Chockley and St. Mary 2003; Chockley et al. 2008; McMurray et al. 2010; McCoy et al. 2011)","previouslyFormattedCitation":"(Chockley and St. Mary 2003; Chockley et al. 2008; McMurray et al. 2010; McCoy et al. 2011)"},"properties":{"noteIndex":0},"schema":"https://github.com/citation-style-language/schema/raw/master/csl-citation.json"}</w:instrText>
      </w:r>
      <w:r w:rsidR="003F1A58" w:rsidRPr="00524172">
        <w:fldChar w:fldCharType="separate"/>
      </w:r>
      <w:r w:rsidR="00A67841" w:rsidRPr="00A67841">
        <w:rPr>
          <w:noProof/>
        </w:rPr>
        <w:t>(Chockley and St. Mary 2003; Chockley et al. 2008; McMurray et al. 2010; McCoy et al. 2011)</w:t>
      </w:r>
      <w:r w:rsidR="003F1A58" w:rsidRPr="00524172">
        <w:fldChar w:fldCharType="end"/>
      </w:r>
      <w:r w:rsidR="003F1A58" w:rsidRPr="00524172">
        <w:t>. Models combining growth and survivorship offer meaningful insights into biological mechanisms important to population growth and conservation</w:t>
      </w:r>
      <w:r w:rsidR="003F1A58" w:rsidRPr="00524172">
        <w:fldChar w:fldCharType="begin" w:fldLock="1"/>
      </w:r>
      <w:r w:rsidR="003B2E67">
        <w:instrText>ADDIN CSL_CITATION {"citationItems":[{"id":"ITEM-1","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1","issue":"2","issued":{"date-parts":[["2010"]]},"page":"560-570","title":"Demographics of increasing populations of the giant barrel sponge Xestospongia muta in the Florida Keys","type":"article-journal","volume":"91"},"uris":["http://www.mendeley.com/documents/?uuid=bcf8faab-6c6d-41bd-a773-5d8d24246887"]},{"id":"ITEM-2","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uris":["http://www.mendeley.com/documents/?uuid=5872f93c-76e6-48c5-97a9-52611a03d59c"]}],"mendeley":{"formattedCitation":"(Chockley et al. 2008; McMurray et al. 2010)","plainTextFormattedCitation":"(Chockley et al. 2008; McMurray et al. 2010)","previouslyFormattedCitation":"(Chockley et al. 2008; McMurray et al. 2010)"},"properties":{"noteIndex":0},"schema":"https://github.com/citation-style-language/schema/raw/master/csl-citation.json"}</w:instrText>
      </w:r>
      <w:r w:rsidR="003F1A58" w:rsidRPr="00524172">
        <w:fldChar w:fldCharType="separate"/>
      </w:r>
      <w:r w:rsidR="00A67841" w:rsidRPr="00A67841">
        <w:rPr>
          <w:noProof/>
        </w:rPr>
        <w:t>(Chockley et al. 2008; McMurray et al. 2010)</w:t>
      </w:r>
      <w:r w:rsidR="003F1A58" w:rsidRPr="00524172">
        <w:fldChar w:fldCharType="end"/>
      </w:r>
      <w:r w:rsidR="003F1A58" w:rsidRPr="00524172">
        <w:t>.</w:t>
      </w:r>
      <w:r w:rsidR="00004CAC">
        <w:t xml:space="preserve"> </w:t>
      </w:r>
      <w:r w:rsidR="003F1A58" w:rsidRPr="00524172">
        <w:t>For example, projected population of marine shrimp (</w:t>
      </w:r>
      <w:r w:rsidR="003F1A58" w:rsidRPr="00524172">
        <w:rPr>
          <w:i/>
          <w:iCs/>
        </w:rPr>
        <w:t>Stenopus hispidus</w:t>
      </w:r>
      <w:r w:rsidR="003F1A58" w:rsidRPr="00524172">
        <w:t xml:space="preserve">) identified offshore habitat as a population sink despite greater abundance of shrimp in offshore compared to nearshore habitats </w:t>
      </w:r>
      <w:r w:rsidR="003F1A58" w:rsidRPr="00524172">
        <w:fldChar w:fldCharType="begin" w:fldLock="1"/>
      </w:r>
      <w:r w:rsidR="003B2E67">
        <w:instrText>ADDIN CSL_CITATION {"citationItems":[{"id":"ITEM-1","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1","issued":{"date-parts":[["2008"]]},"page":"135-145","title":"Population sinks in the Upper Florida Keys: The importance of demographic variation in population dynamics of the marine shrimp Stenopus hispidus","type":"article-journal","volume":"360"},"uris":["http://www.mendeley.com/documents/?uuid=5872f93c-76e6-48c5-97a9-52611a03d59c"]}],"mendeley":{"formattedCitation":"(Chockley et al. 2008)","plainTextFormattedCitation":"(Chockley et al. 2008)","previouslyFormattedCitation":"(Chockley et al. 2008)"},"properties":{"noteIndex":0},"schema":"https://github.com/citation-style-language/schema/raw/master/csl-citation.json"}</w:instrText>
      </w:r>
      <w:r w:rsidR="003F1A58" w:rsidRPr="00524172">
        <w:fldChar w:fldCharType="separate"/>
      </w:r>
      <w:r w:rsidR="00A67841" w:rsidRPr="00A67841">
        <w:rPr>
          <w:noProof/>
        </w:rPr>
        <w:t>(Chockley et al. 2008)</w:t>
      </w:r>
      <w:r w:rsidR="003F1A58" w:rsidRPr="00524172">
        <w:fldChar w:fldCharType="end"/>
      </w:r>
      <w:r w:rsidR="003F1A58" w:rsidRPr="00524172">
        <w:t>.</w:t>
      </w:r>
      <w:r w:rsidR="00004CAC">
        <w:t xml:space="preserve"> </w:t>
      </w:r>
      <w:r w:rsidR="003F1A58" w:rsidRPr="00524172">
        <w:t>Further, projected populations of the Giant Barrel Sponge (</w:t>
      </w:r>
      <w:r w:rsidR="003F1A58" w:rsidRPr="00524172">
        <w:rPr>
          <w:i/>
          <w:iCs/>
        </w:rPr>
        <w:t>Xetospongia muta</w:t>
      </w:r>
      <w:r w:rsidR="003F1A58" w:rsidRPr="00524172">
        <w:t>) identified different size-specific mortality regimes in space and time important for population growth and size structure.</w:t>
      </w:r>
      <w:r w:rsidR="00004CAC">
        <w:t xml:space="preserve"> </w:t>
      </w:r>
      <w:r w:rsidR="003F1A58" w:rsidRPr="00524172">
        <w:t>For understanding and managing natural populations, mortality and growth measured in the field are necessary to understand the interactive effects of size-dependent growth and mortality on population dynamics</w:t>
      </w:r>
      <w:r w:rsidR="003F1A58" w:rsidRPr="00524172">
        <w:fldChar w:fldCharType="begin" w:fldLock="1"/>
      </w:r>
      <w:r w:rsidR="003B2E67">
        <w:instrText>ADDIN CSL_CITATION {"citationItems":[{"id":"ITEM-1","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1","issue":"9","issued":{"date-parts":[["2014"]]},"page":"1081-1090","title":"Independent and combined effects of multiple predators across ontogeny of a dominant grazer","type":"article-journal","volume":"123"},"uris":["http://www.mendeley.com/documents/?uuid=ea910636-dee5-43c8-8db5-bef58f91076b"]}],"mendeley":{"formattedCitation":"(Soomdat et al. 2014)","plainTextFormattedCitation":"(Soomdat et al. 2014)","previouslyFormattedCitation":"(Soomdat et al. 2014)"},"properties":{"noteIndex":0},"schema":"https://github.com/citation-style-language/schema/raw/master/csl-citation.json"}</w:instrText>
      </w:r>
      <w:r w:rsidR="003F1A58" w:rsidRPr="00524172">
        <w:fldChar w:fldCharType="separate"/>
      </w:r>
      <w:r w:rsidR="00A67841" w:rsidRPr="00A67841">
        <w:rPr>
          <w:noProof/>
        </w:rPr>
        <w:t>(Soomdat et al. 2014)</w:t>
      </w:r>
      <w:r w:rsidR="003F1A58" w:rsidRPr="00524172">
        <w:fldChar w:fldCharType="end"/>
      </w:r>
      <w:r w:rsidR="003F1A58" w:rsidRPr="00524172">
        <w:t>.</w:t>
      </w:r>
    </w:p>
    <w:p w14:paraId="064319E5" w14:textId="77777777" w:rsidR="00695B5F" w:rsidRPr="00524172" w:rsidRDefault="00695B5F" w:rsidP="00524172">
      <w:pPr>
        <w:pStyle w:val="NATESTYLE1CommonCollege"/>
        <w:spacing w:after="240"/>
        <w:ind w:firstLine="720"/>
        <w:jc w:val="both"/>
      </w:pPr>
    </w:p>
    <w:p w14:paraId="61773F60" w14:textId="644953E8" w:rsidR="00A248F5" w:rsidRDefault="007871EC" w:rsidP="00524172">
      <w:pPr>
        <w:pStyle w:val="NATESTYLE1CommonCollege"/>
        <w:spacing w:after="240"/>
        <w:ind w:firstLine="720"/>
        <w:jc w:val="both"/>
      </w:pPr>
      <w:r w:rsidRPr="00524172">
        <w:lastRenderedPageBreak/>
        <w:t>Seasons simultaneously</w:t>
      </w:r>
      <w:r w:rsidR="00EA1CBB" w:rsidRPr="00524172">
        <w:t xml:space="preserve"> influence </w:t>
      </w:r>
      <w:r w:rsidR="00847297" w:rsidRPr="00524172">
        <w:t xml:space="preserve">processes like </w:t>
      </w:r>
      <w:r w:rsidRPr="00524172">
        <w:t xml:space="preserve">abiotic stress and predator-prey interactions that produce variation in </w:t>
      </w:r>
      <w:r w:rsidR="00847297" w:rsidRPr="00524172">
        <w:t xml:space="preserve">size-dependent </w:t>
      </w:r>
      <w:r w:rsidR="00C256A7" w:rsidRPr="00524172">
        <w:t>survival</w:t>
      </w:r>
      <w:r w:rsidR="00847297" w:rsidRPr="00524172">
        <w:t xml:space="preserve"> </w:t>
      </w:r>
      <w:r w:rsidRPr="00524172">
        <w:t>and</w:t>
      </w:r>
      <w:r w:rsidR="00847297" w:rsidRPr="00524172">
        <w:t xml:space="preserve"> </w:t>
      </w:r>
      <w:r w:rsidRPr="00524172">
        <w:t xml:space="preserve">population </w:t>
      </w:r>
      <w:r w:rsidR="008E2173" w:rsidRPr="00524172">
        <w:t>success</w:t>
      </w:r>
      <w:r w:rsidR="0017387E" w:rsidRPr="00524172">
        <w:fldChar w:fldCharType="begin" w:fldLock="1"/>
      </w:r>
      <w:r w:rsidR="003B2E67">
        <w:instrText>ADDIN CSL_CITATION {"citationItems":[{"id":"ITEM-1","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uris":["http://www.mendeley.com/documents/?uuid=7e7bc1a8-4384-482f-83b0-9e7c3146fef0"]},{"id":"ITEM-2","itemData":{"DOI":"10.1111/1365-2656.12225","ISSN":"13652656","PMID":"24708450","abstract":"In seasonal populations, vital rates are not only determined by the direct effects of density at the beginning of each season, but also by density at the beginning of past seasons. Such delayed density dependence can arise via non-lethal effects on individuals that carry over to influence per capita rates. In this study, we examine (i) whether parental breeding density influences offspring size, (ii) how this could carry over to affect offspring survival during the subsequent non-breeding period and (iii) the population consequences of this relationship. Using Drosophila melanogaster, the common fruit fly, submitted to distinct breeding and non-breeding seasons, we first used a controlled laboratory experiment to show that high parental breeding density leads to small offspring size, which then affects offspring survival during the non-breeding period but only at high non-breeding densities. We then show that a model with the interaction between parental breeding density and offspring density at the beginning of the non-breeding season best explained offspring survival over 36 replicated generations. Finally, we developed a biseasonal model to show that the positive relationship between parental density and offspring survival can dampen fluctuations in population size between breeding and non-breeding seasons. These results highlight how variation in parental density can lead to differences in offspring quality which result in important non-lethal effects that carry over to influence per capita rates the following season, and demonstrate how this phenomenon can have important implications for the long-term dynamics of seasonal populations.","author":[{"dropping-particle":"","family":"Betini","given":"Gustavo S.","non-dropping-particle":"","parse-names":false,"suffix":""},{"dropping-particle":"","family":"Griswold","given":"Cortland K.","non-dropping-particle":"","parse-names":false,"suffix":""},{"dropping-particle":"","family":"Prodan","given":"Livia","non-dropping-particle":"","parse-names":false,"suffix":""},{"dropping-particle":"","family":"Norris","given":"D. Ryan","non-dropping-particle":"","parse-names":false,"suffix":""}],"container-title":"Journal of Animal Ecology","id":"ITEM-2","issue":"6","issued":{"date-parts":[["2014"]]},"note":"Study spp: Fruit flys Drosophila melanogaster\n\nStudy system/ Location: Experimentally induced seasonal conditions\n\nAim: to understand how density of breeding parents influence juvenile survival of offspring\n\n(1) at low non-breeding densities, adult breeding densities had no effect on survial, however at high non-breeding densites adult breeding densities had a positive effect on survival. Thus, adult breeding densities weakened the effect that non breeding densities had on survival\n(2) this positive relationship stabalized seasonal population dynamics (closer populations sizes betweeen seasons) but an opposite relationship destabalizes seasonal population dynamics.(further splits in popualtion sizes between seasons)","page":"1313-1321","title":"Body size, carry-over effects and survival in a seasonal environment: Consequences for population dynamics","type":"article-journal","volume":"83"},"uris":["http://www.mendeley.com/documents/?uuid=87c353d3-f87a-4a9e-b772-1a304de12c68"]}],"mendeley":{"formattedCitation":"(Betini et al. 2014; Reusch et al. 2019)","plainTextFormattedCitation":"(Betini et al. 2014; Reusch et al. 2019)","previouslyFormattedCitation":"(Betini et al. 2014; Reusch et al. 2019)"},"properties":{"noteIndex":0},"schema":"https://github.com/citation-style-language/schema/raw/master/csl-citation.json"}</w:instrText>
      </w:r>
      <w:r w:rsidR="0017387E" w:rsidRPr="00524172">
        <w:fldChar w:fldCharType="separate"/>
      </w:r>
      <w:r w:rsidR="00A67841" w:rsidRPr="00A67841">
        <w:rPr>
          <w:noProof/>
        </w:rPr>
        <w:t>(Betini et al. 2014; Reusch et al. 2019)</w:t>
      </w:r>
      <w:r w:rsidR="0017387E" w:rsidRPr="00524172">
        <w:fldChar w:fldCharType="end"/>
      </w:r>
      <w:r w:rsidR="008E2173" w:rsidRPr="00524172">
        <w:t>, b</w:t>
      </w:r>
      <w:r w:rsidRPr="00524172">
        <w:t>ut</w:t>
      </w:r>
      <w:r w:rsidR="008E2173" w:rsidRPr="00524172">
        <w:t xml:space="preserve"> </w:t>
      </w:r>
      <w:r w:rsidR="0027110A" w:rsidRPr="00524172">
        <w:t>seasonal changes in</w:t>
      </w:r>
      <w:r w:rsidR="008E2173" w:rsidRPr="00524172">
        <w:t xml:space="preserve"> abiotic stress and</w:t>
      </w:r>
      <w:r w:rsidR="0027110A" w:rsidRPr="00524172">
        <w:t xml:space="preserve"> seasonal changes in</w:t>
      </w:r>
      <w:r w:rsidR="008E2173" w:rsidRPr="00524172">
        <w:t xml:space="preserve"> predator-prey interactions are seldom teased apart to understand </w:t>
      </w:r>
      <w:r w:rsidR="0017387E" w:rsidRPr="00524172">
        <w:t>their ecological consequences.</w:t>
      </w:r>
      <w:r w:rsidR="00004CAC">
        <w:t xml:space="preserve"> </w:t>
      </w:r>
      <w:r w:rsidR="002D345E" w:rsidRPr="00524172">
        <w:t>Size-dependent survival has been observed in many organisms including bats</w:t>
      </w:r>
      <w:r w:rsidR="00721287">
        <w:t xml:space="preserve"> </w:t>
      </w:r>
      <w:r w:rsidR="002D345E" w:rsidRPr="00524172">
        <w:fldChar w:fldCharType="begin" w:fldLock="1"/>
      </w:r>
      <w:r w:rsidR="003B2E67">
        <w:instrText>ADDIN CSL_CITATION {"citationItems":[{"id":"ITEM-1","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uris":["http://www.mendeley.com/documents/?uuid=7e7bc1a8-4384-482f-83b0-9e7c3146fef0"]}],"mendeley":{"formattedCitation":"(Reusch et al. 2019)","plainTextFormattedCitation":"(Reusch et al. 2019)","previouslyFormattedCitation":"(Reusch et al. 2019)"},"properties":{"noteIndex":0},"schema":"https://github.com/citation-style-language/schema/raw/master/csl-citation.json"}</w:instrText>
      </w:r>
      <w:r w:rsidR="002D345E" w:rsidRPr="00524172">
        <w:fldChar w:fldCharType="separate"/>
      </w:r>
      <w:r w:rsidR="00A67841" w:rsidRPr="00A67841">
        <w:rPr>
          <w:noProof/>
        </w:rPr>
        <w:t>(Reusch et al. 2019)</w:t>
      </w:r>
      <w:r w:rsidR="002D345E" w:rsidRPr="00524172">
        <w:fldChar w:fldCharType="end"/>
      </w:r>
      <w:r w:rsidR="002D345E" w:rsidRPr="00524172">
        <w:t>, fishes</w:t>
      </w:r>
      <w:r w:rsidR="00721287">
        <w:t xml:space="preserve"> </w:t>
      </w:r>
      <w:r w:rsidR="002D345E" w:rsidRPr="00524172">
        <w:fldChar w:fldCharType="begin" w:fldLock="1"/>
      </w:r>
      <w:r w:rsidR="003B2E67">
        <w:instrText>ADDIN CSL_CITATION {"citationItems":[{"id":"ITEM-1","itemData":{"DOI":"10.1073/pnas.2000635117","ISSN":"10916490","PMID":"32631995","abstract":"Biotic interactions are central to both ecological and evolutionary dynamics. In the vast majority of empirical studies, the strength of intraspecific interactions is estimated by using simple measures of population size. Biologists have long known that these are crude metrics, with experiments and theory suggesting that interactions between individuals should depend on traits, such as body size. Despite this, it has been difficult to estimate the impact of traits on competitive ability from ecological field data, and this explains why the strength of biotic interactions has empirically been treated in a simplistic manner. Using long-term observational data from four different populations, we show that large Trinidadian guppies impose a significantly larger competitive pressure on conspecifics than individuals that are smaller; in other words, competition is asymmetric. When we incorporate this asymmetry into integral projection models, the predicted size structure is much closer to what we see in the field compared with models where competition is independent of body size. This difference in size structure translates into a twofold difference in reproductive output. This demonstrates how the nature of ecological interactions drives the size structure, which, in turn, will have important implications for both the ecological and evolutionary dynamics.","author":[{"dropping-particle":"","family":"Griffiths","given":"Jason I.","non-dropping-particle":"","parse-names":false,"suffix":""},{"dropping-particle":"","family":"Childs","given":"Dylan Z.","non-dropping-particle":"","parse-names":false,"suffix":""},{"dropping-particle":"","family":"Bassar","given":"Ronald D.","non-dropping-particle":"","parse-names":false,"suffix":""},{"dropping-particle":"","family":"Coulson","given":"Tim","non-dropping-particle":"","parse-names":false,"suffix":""},{"dropping-particle":"","family":"Reznick","given":"David N.","non-dropping-particle":"","parse-names":false,"suffix":""},{"dropping-particle":"","family":"Rees","given":"Mark","non-dropping-particle":"","parse-names":false,"suffix":""}],"container-title":"Proceedings of the National Academy of Sciences of the United States of America","id":"ITEM-1","issue":"29","issued":{"date-parts":[["2020"]]},"note":"Study spp: Trinidadian guppy (Poecilia reticulata)\n\nStudy system/location: Mountain streams inth Northern Rage of Trinidad\n\nAim: Determine if body size can asymmetrically influence a intraspecific competition (one from interference competition -&amp;gt; larger ones favored or resource competition -&amp;gt; smaller ones dominate)\n\nGrowth and surival were size dependent, with gowth being negative and surival unimodal for females and larger negative for males\n\nasymmetric competiton favored larger individuals which indicate intefernce competition dominated in this system when including this in a demographic model the model performed much better than classic symmetrical competion","page":"17068-17073","title":"Individual differences determine the strength of ecological interactions","type":"article-journal","volume":"117"},"uris":["http://www.mendeley.com/documents/?uuid=19a91938-8155-4595-a8be-bb4d616debc8"]}],"mendeley":{"formattedCitation":"(Griffiths et al. 2020)","plainTextFormattedCitation":"(Griffiths et al. 2020)","previouslyFormattedCitation":"(Griffiths et al. 2020)"},"properties":{"noteIndex":0},"schema":"https://github.com/citation-style-language/schema/raw/master/csl-citation.json"}</w:instrText>
      </w:r>
      <w:r w:rsidR="002D345E" w:rsidRPr="00524172">
        <w:fldChar w:fldCharType="separate"/>
      </w:r>
      <w:r w:rsidR="00A67841" w:rsidRPr="00A67841">
        <w:rPr>
          <w:noProof/>
        </w:rPr>
        <w:t>(Griffiths et al. 2020)</w:t>
      </w:r>
      <w:r w:rsidR="002D345E" w:rsidRPr="00524172">
        <w:fldChar w:fldCharType="end"/>
      </w:r>
      <w:r w:rsidR="002D345E" w:rsidRPr="00524172">
        <w:t>, mollusks</w:t>
      </w:r>
      <w:r w:rsidR="00721287">
        <w:t xml:space="preserve"> </w:t>
      </w:r>
      <w:r w:rsidR="002D345E" w:rsidRPr="00524172">
        <w:fldChar w:fldCharType="begin" w:fldLock="1"/>
      </w:r>
      <w:r w:rsidR="003B2E67">
        <w:instrText>ADDIN CSL_CITATION {"citationItems":[{"id":"ITEM-1","itemData":{"DOI":"10.1139/cjz-2014-0307","ISSN":"14803283","abstract":"Rock-dwelling land snails, feeding on algae and lichens that grow on stone surfaces, may infl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author":[{"dropping-particle":"","family":"Schmera","given":"Dénes","non-dropping-particle":"","parse-names":false,"suffix":""},{"dropping-particle":"","family":"Baur","given":"Anette","non-dropping-particle":"","parse-names":false,"suffix":""},{"dropping-particle":"","family":"Baur","given":"Bruno","non-dropping-particle":"","parse-names":false,"suffix":""}],"container-title":"Canadian Journal of Zoology","id":"ITEM-1","issue":"5","issued":{"date-parts":[["2015"]]},"note":"Study spp: rock-dwelling land snail (Chondrina clienta)\n\nStudy system/ location: lime stone quarry walls Baltic Island in Öland Sweden\n\nAims: (1) to explore variation (i.e.,season, yearly, size related) in individual growth rates and surivival rates. (2) estimate the time to sexual maturity\n\n-surivival and growth varied by size, growth did not vary seasonally, but survival was lower in winter than in the summer","page":"403-410","title":"Size-dependent shell growth and survival in natural populations of the rock-dwelling land snail chondrina clienta","type":"article-journal","volume":"93"},"uris":["http://www.mendeley.com/documents/?uuid=87f3abad-3981-4d67-b737-b857b3a9d499"]}],"mendeley":{"formattedCitation":"(Schmera et al. 2015)","plainTextFormattedCitation":"(Schmera et al. 2015)","previouslyFormattedCitation":"(Schmera et al. 2015)"},"properties":{"noteIndex":0},"schema":"https://github.com/citation-style-language/schema/raw/master/csl-citation.json"}</w:instrText>
      </w:r>
      <w:r w:rsidR="002D345E" w:rsidRPr="00524172">
        <w:fldChar w:fldCharType="separate"/>
      </w:r>
      <w:r w:rsidR="00A67841" w:rsidRPr="00A67841">
        <w:rPr>
          <w:noProof/>
        </w:rPr>
        <w:t>(Schmera et al. 2015)</w:t>
      </w:r>
      <w:r w:rsidR="002D345E" w:rsidRPr="00524172">
        <w:fldChar w:fldCharType="end"/>
      </w:r>
      <w:r w:rsidR="002D345E" w:rsidRPr="00524172">
        <w:t>,tropical trees</w:t>
      </w:r>
      <w:r w:rsidR="00721287">
        <w:t xml:space="preserve"> </w:t>
      </w:r>
      <w:r w:rsidR="002D345E" w:rsidRPr="00524172">
        <w:fldChar w:fldCharType="begin" w:fldLock="1"/>
      </w:r>
      <w:r w:rsidR="003B2E67">
        <w:instrText>ADDIN CSL_CITATION {"citationItems":[{"id":"ITEM-1","itemData":{"DOI":"10.1038/s41559-018-0626-z","ISSN":"2397334X","PMID":"30104751","abstract":"Survival rates of large trees determine forest biomass dynamics. Survival rates of small trees have been linked to mechanisms that maintain biodiversity across tropical forests. How species survival rates change with size offers insight into the links between biodiversity and ecosystem function across tropical forests. We tested patterns of size-dependent tree survival across the tropics using data from 1,781 species and over 2 million individuals to assess whether tropical forests can be characterized by size-dependent life-history survival strategies. We found that species were classifiable into four ‘survival modes’ that explain life-history variation that shapes carbon cycling and the relative abundance within forests. Frequently collected functional traits, such as wood density, leaf mass per area and seed mass, were not generally predictive of the survival modes of species. Mean annual temperature and cumulative water deficit predicted the proportion of biomass of survival modes, indicating important links between evolutionary strategies, climate and carbon cycling. The application of survival modes in demographic simulations predicted biomass change across forest sites. Our results reveal globally identifiable size-dependent survival strategies that differ across diverse systems in a consistent way. The abundance of survival modes and interaction with climate ultimately determine forest structure, carbon storage in biomass and future forest trajectories.","author":[{"dropping-particle":"","family":"Johnson","given":"Daniel J.","non-dropping-particle":"","parse-names":false,"suffix":""},{"dropping-particle":"","family":"Needham","given":"Jessica","non-dropping-particle":"","parse-names":false,"suffix":""},{"dropping-particle":"","family":"Xu","given":"Chonggang","non-dropping-particle":"","parse-names":false,"suffix":""},{"dropping-particle":"","family":"Massoud","given":"Elias C.","non-dropping-particle":"","parse-names":false,"suffix":""},{"dropping-particle":"","family":"Davies","given":"Stuart J.","non-dropping-particle":"","parse-names":false,"suffix":""},{"dropping-particle":"","family":"Anderson-Teixeira","given":"Kristina J.","non-dropping-particle":"","parse-names":false,"suffix":""},{"dropping-particle":"","family":"Bunyavejchewin","given":"Sarayudh","non-dropping-particle":"","parse-names":false,"suffix":""},{"dropping-particle":"","family":"Chambers","given":"Jeffery Q.","non-dropping-particle":"","parse-names":false,"suffix":""},{"dropping-particle":"","family":"Chang-Yang","given":"Chia Hao","non-dropping-particle":"","parse-names":false,"suffix":""},{"dropping-particle":"","family":"Chiang","given":"Jyh Min","non-dropping-particle":"","parse-names":false,"suffix":""},{"dropping-particle":"","family":"Chuyong","given":"George B.","non-dropping-particle":"","parse-names":false,"suffix":""},{"dropping-particle":"","family":"Condit","given":"Richard","non-dropping-particle":"","parse-names":false,"suffix":""},{"dropping-particle":"","family":"Cordell","given":"Susan","non-dropping-particle":"","parse-names":false,"suffix":""},{"dropping-particle":"","family":"Fletcher","given":"Christine","non-dropping-particle":"","parse-names":false,"suffix":""},{"dropping-particle":"","family":"Giardina","given":"Christian P.","non-dropping-particle":"","parse-names":false,"suffix":""},{"dropping-particle":"","family":"Giambelluca","given":"Thomas W.","non-dropping-particle":"","parse-names":false,"suffix":""},{"dropping-particle":"","family":"Gunatilleke","given":"Nimal","non-dropping-particle":"","parse-names":false,"suffix":""},{"dropping-particle":"","family":"Gunatilleke","given":"Savitri","non-dropping-particle":"","parse-names":false,"suffix":""},{"dropping-particle":"","family":"Hsieh","given":"Chang Fu","non-dropping-particle":"","parse-names":false,"suffix":""},{"dropping-particle":"","family":"Hubbell","given":"Stephen","non-dropping-particle":"","parse-names":false,"suffix":""},{"dropping-particle":"","family":"Inman-Narahari","given":"Faith","non-dropping-particle":"","parse-names":false,"suffix":""},{"dropping-particle":"","family":"Kassim","given":"Abdul Rahman","non-dropping-particle":"","parse-names":false,"suffix":""},{"dropping-particle":"","family":"Katabuchi","given":"Masatoshi","non-dropping-particle":"","parse-names":false,"suffix":""},{"dropping-particle":"","family":"Kenfack","given":"David","non-dropping-particle":"","parse-names":false,"suffix":""},{"dropping-particle":"","family":"Litton","given":"Creighton M.","non-dropping-particle":"","parse-names":false,"suffix":""},{"dropping-particle":"","family":"Lum","given":"Shawn","non-dropping-particle":"","parse-names":false,"suffix":""},{"dropping-particle":"","family":"Mohamad","given":"Mohizah","non-dropping-particle":"","parse-names":false,"suffix":""},{"dropping-particle":"","family":"Nasardin","given":"Musalmah","non-dropping-particle":"","parse-names":false,"suffix":""},{"dropping-particle":"","family":"Ong","given":"Perry S.","non-dropping-particle":"","parse-names":false,"suffix":""},{"dropping-particle":"","family":"Ostertag","given":"Rebecca","non-dropping-particle":"","parse-names":false,"suffix":""},{"dropping-particle":"","family":"Sack","given":"Lawren","non-dropping-particle":"","parse-names":false,"suffix":""},{"dropping-particle":"","family":"Swenson","given":"Nathan G.","non-dropping-particle":"","parse-names":false,"suffix":""},{"dropping-particle":"","family":"Sun","given":"I. Fang","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maña","given":"Maria Natalia","non-dropping-particle":"","parse-names":false,"suffix":""},{"dropping-particle":"","family":"Uriarte","given":"Maria","non-dropping-particle":"","parse-names":false,"suffix":""},{"dropping-particle":"","family":"Valencia","given":"Renato","non-dropping-particle":"","parse-names":false,"suffix":""},{"dropping-particle":"","family":"Yap","given":"Sandra","non-dropping-particle":"","parse-names":false,"suffix":""},{"dropping-particle":"","family":"Zimmerman","given":"Jess","non-dropping-particle":"","parse-names":false,"suffix":""},{"dropping-particle":"","family":"McDowell","given":"Nate G.","non-dropping-particle":"","parse-names":false,"suffix":""},{"dropping-particle":"","family":"McMahon","given":"Sean M.","non-dropping-particle":"","parse-names":false,"suffix":""}],"container-title":"Nature Ecology and Evolution","id":"ITEM-1","issue":"9","issued":{"date-parts":[["2018"]]},"note":"Study spp: tropical trees within tropical forests (1,781 spp)\n\nStudy system: tropical forests-(14 pan-topical part of ForestGEO)\n\nAim: Determine how survival rates vary with size; to investigate how survival modes contribute to carbon fluxes, growth rates, and biomass turnover; survival modes relate to commonly collecte plant trates; how does survival modes relate to climate variables.\n\n(1) two size-dependent survival f(x)ns one for small and one for large individuals\n(2) there are size dependent survival modes (4 here) of tropical trees that relate well to climate variables","page":"1436-1442","publisher":"Springer US","title":"Climate sensitive size-dependent survival in tropical trees","type":"article-journal","volume":"2"},"uris":["http://www.mendeley.com/documents/?uuid=71655512-7f5e-44ef-b3c4-ddc2e010a498"]}],"mendeley":{"formattedCitation":"(Johnson et al. 2018)","plainTextFormattedCitation":"(Johnson et al. 2018)","previouslyFormattedCitation":"(Johnson et al. 2018)"},"properties":{"noteIndex":0},"schema":"https://github.com/citation-style-language/schema/raw/master/csl-citation.json"}</w:instrText>
      </w:r>
      <w:r w:rsidR="002D345E" w:rsidRPr="00524172">
        <w:fldChar w:fldCharType="separate"/>
      </w:r>
      <w:r w:rsidR="00A67841" w:rsidRPr="00A67841">
        <w:rPr>
          <w:noProof/>
        </w:rPr>
        <w:t>(Johnson et al. 2018)</w:t>
      </w:r>
      <w:r w:rsidR="002D345E" w:rsidRPr="00524172">
        <w:fldChar w:fldCharType="end"/>
      </w:r>
      <w:r w:rsidR="002D345E" w:rsidRPr="00524172">
        <w:t>, small mammals</w:t>
      </w:r>
      <w:r w:rsidR="00721287">
        <w:t xml:space="preserve"> </w:t>
      </w:r>
      <w:r w:rsidR="002D345E" w:rsidRPr="00524172">
        <w:fldChar w:fldCharType="begin" w:fldLock="1"/>
      </w:r>
      <w:r w:rsidR="003B2E67">
        <w:instrText>ADDIN CSL_CITATION {"citationItems":[{"id":"ITEM-1","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uris":["http://www.mendeley.com/documents/?uuid=e7f9dae7-9e76-44ec-b60c-e97741e627e6"]},{"id":"ITEM-2","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2","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uris":["http://www.mendeley.com/documents/?uuid=8b89273c-0151-4300-a6ec-2106eb6ccd30"]}],"mendeley":{"formattedCitation":"(Falvo et al. 2019; Viñals-Domingo et al. 2020)","plainTextFormattedCitation":"(Falvo et al. 2019; Viñals-Domingo et al. 2020)","previouslyFormattedCitation":"(Falvo et al. 2019; Viñals-Domingo et al. 2020)"},"properties":{"noteIndex":0},"schema":"https://github.com/citation-style-language/schema/raw/master/csl-citation.json"}</w:instrText>
      </w:r>
      <w:r w:rsidR="002D345E" w:rsidRPr="00524172">
        <w:fldChar w:fldCharType="separate"/>
      </w:r>
      <w:r w:rsidR="00A67841" w:rsidRPr="00A67841">
        <w:rPr>
          <w:noProof/>
        </w:rPr>
        <w:t>(Falvo et al. 2019; Viñals-Domingo et al. 2020)</w:t>
      </w:r>
      <w:r w:rsidR="002D345E" w:rsidRPr="00524172">
        <w:fldChar w:fldCharType="end"/>
      </w:r>
      <w:r w:rsidR="002D345E" w:rsidRPr="00524172">
        <w:t>, snakes</w:t>
      </w:r>
      <w:r w:rsidR="00721287">
        <w:t xml:space="preserve"> </w:t>
      </w:r>
      <w:r w:rsidR="002D345E" w:rsidRPr="00524172">
        <w:fldChar w:fldCharType="begin" w:fldLock="1"/>
      </w:r>
      <w:r w:rsidR="003B2E67">
        <w:instrText>ADDIN CSL_CITATION {"citationItems":[{"id":"ITEM-1","itemData":{"DOI":"10.1002/ecs2.2384","ISSN":"21508925","abstract":"Survival is a key vital rate for projecting the viability of wild populations. Estimating survival is difficult for many rare or elusive species because recapture rates of marked individuals are low, and the ultimate fate of individuals is unknown. Low recapture rates for many species have made it difficult to accurately estimate survival, and to evaluate the importance of individual and environmental covariates for survival. Individual covariates such as size are particularly difficult to include in capture–mark–recapture models for elusive species because the state of the individual is unknown during periods when it is not captured. Here, we integrate a von Bertalanffy growth model with a multi-state robust-design Cormack-Jolly-Seber model to test for a relationship between body size and survival in the elusive, threatened giant gartersnake, Thamnophis gigas. We take a Bayesian approach to model the size of an individual during periods when it was not captured and measured, which fully propagates uncertainty in this unobserved covariate. We found strong support for a positive relationship between snake size and annual survival, with survival increasing with size up to a peak for adult snakes, after which survival either declines slightly or plateaus for the largest individuals. Few captures of very small and very large individuals led to high uncertainty in the survival rates of these sizes. Survival of giant gartersnakes was also positively related to the amount of precipitation and the cover of emergent and floating vegetation at a site. To our knowledge, our study is the first to estimate a size–survival relationship in a snake while fully accounting for uncertainty in the size of unobserved individuals. Our results have implications for the management of this threatened species and illustrate the utility of integrating hierarchical Bayesian models to the study of survival in elusive species.","author":[{"dropping-particle":"","family":"Rose","given":"Jonathan P.","non-dropping-particle":"","parse-names":false,"suffix":""},{"dropping-particle":"","family":"Wylie","given":"Glenn D.","non-dropping-particle":"","parse-names":false,"suffix":""},{"dropping-particle":"","family":"Casazza","given":"Michael L.","non-dropping-particle":"","parse-names":false,"suffix":""},{"dropping-particle":"","family":"Halstead","given":"Brian J.","non-dropping-particle":"","parse-names":false,"suffix":""}],"container-title":"Ecosphere","id":"ITEM-1","issue":"8","issued":{"date-parts":[["2018"]]},"note":"Study Spp: Giant Gartersnake (Thamnophis gigas)\n\nStudy System/Location: wetlands and canals in Sacramento Valley California, USA\n\nAim: (1) Does survival vary as a function of snake body size? (2) How much does survival vary among population over time? (3) Is survival related to precipitation, habitat composition, and prey abundance?\n\n-Survival varied as a function of snake body size,there was substantion variation over time and sites (32% CV), surival was positively related with percipitation as well as floating and emergent vegetation cover.\n\nVery interesting it seems that these types of models could be important for Apple Snails.","title":"Integrating growth and capture–mark–recapture models reveals size-dependent survival in an elusive species","type":"article-journal","volume":"9"},"uris":["http://www.mendeley.com/documents/?uuid=97ae0e37-1d79-4467-b8f4-4377b4dbd950"]}],"mendeley":{"formattedCitation":"(Rose et al. 2018)","plainTextFormattedCitation":"(Rose et al. 2018)","previouslyFormattedCitation":"(Rose et al. 2018)"},"properties":{"noteIndex":0},"schema":"https://github.com/citation-style-language/schema/raw/master/csl-citation.json"}</w:instrText>
      </w:r>
      <w:r w:rsidR="002D345E" w:rsidRPr="00524172">
        <w:fldChar w:fldCharType="separate"/>
      </w:r>
      <w:r w:rsidR="00A67841" w:rsidRPr="00A67841">
        <w:rPr>
          <w:noProof/>
        </w:rPr>
        <w:t>(Rose et al. 2018)</w:t>
      </w:r>
      <w:r w:rsidR="002D345E" w:rsidRPr="00524172">
        <w:fldChar w:fldCharType="end"/>
      </w:r>
      <w:r w:rsidR="002D345E" w:rsidRPr="00524172">
        <w:t>, Orchids</w:t>
      </w:r>
      <w:r w:rsidR="00721287">
        <w:t xml:space="preserve"> </w:t>
      </w:r>
      <w:r w:rsidR="002D345E" w:rsidRPr="00524172">
        <w:fldChar w:fldCharType="begin" w:fldLock="1"/>
      </w:r>
      <w:r w:rsidR="003B2E67">
        <w:instrText>ADDIN CSL_CITATION {"citationItems":[{"id":"ITEM-1","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1","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uris":["http://www.mendeley.com/documents/?uuid=ca572bdf-dad3-4e35-aa22-08b034a61d45"]}],"mendeley":{"formattedCitation":"(Jacquemyn et al. 2010)","plainTextFormattedCitation":"(Jacquemyn et al. 2010)","previouslyFormattedCitation":"(Jacquemyn et al. 2010)"},"properties":{"noteIndex":0},"schema":"https://github.com/citation-style-language/schema/raw/master/csl-citation.json"}</w:instrText>
      </w:r>
      <w:r w:rsidR="002D345E" w:rsidRPr="00524172">
        <w:fldChar w:fldCharType="separate"/>
      </w:r>
      <w:r w:rsidR="00A67841" w:rsidRPr="00A67841">
        <w:rPr>
          <w:noProof/>
        </w:rPr>
        <w:t>(Jacquemyn et al. 2010)</w:t>
      </w:r>
      <w:r w:rsidR="002D345E" w:rsidRPr="00524172">
        <w:fldChar w:fldCharType="end"/>
      </w:r>
      <w:r w:rsidR="002D345E" w:rsidRPr="00524172">
        <w:t xml:space="preserve"> and Dandelions</w:t>
      </w:r>
      <w:r w:rsidR="00721287">
        <w:t xml:space="preserve"> </w:t>
      </w:r>
      <w:r w:rsidR="002D345E" w:rsidRPr="00524172">
        <w:fldChar w:fldCharType="begin" w:fldLock="1"/>
      </w:r>
      <w:r w:rsidR="003B2E67">
        <w:instrText>ADDIN CSL_CITATION {"citationItems":[{"id":"ITEM-1","itemData":{"abstract":"1 Lefkovitch transition matrices were used to determine vital demographic rates of a natural population of Taraxacum officinale in Morgantown, WV, USA. Separate size transition matrices were calculated for each of four seasons, October-January, January-April, April-July, and July-October, to test if demographic rates vary as a function of season and if size-specific rates vary differentially among seasons. Season- dependent demography was also compared for four phenotype classes segregated by cluster analysis of leaf morphology. 2 The finite rate of increase for the entire population was largest in autumn (October- January) and declined throughout the rest of the year. Overall, there was a small reduction in the population size. Size-specific probabilities of survival, growth and fertility varied dramatically among seasons. Sensitivity analyses showed that small individuals were particularly important to population growth from autumn to spring. Larger individuals were more important during summer. 3 Highly season-dependent demographic rates have large implications for population distribution and persistence since increased vulnerability to perturbation during par- ticular seasons may constrain population growth and stability. Although T. officinale is a long-lived perennial, annual censuses may mask the importance of certain indi- viduals or life history traits for maintenance of genetic variability and population viability. 4 Seasonal and annual finite rates of increase also varied as a function of phenotype class. Of two phenotype classes which had identical annual growth rates, one grew better in cool seasons while the second performed better in warm seasons. Direct competition for resources should be reduced by such inverse patterns of demography across seasons. 5 If phenotype classes are to some degree genetically determined, the differential responses observed here suggest that temporal variation in the environment could explain the maintenance of genetic diversity within populations.","author":[{"dropping-particle":"","family":"Vavrek","given":"M. C.","non-dropping-particle":"","parse-names":false,"suffix":""},{"dropping-particle":"","family":"McGraw","given":"J. B.","non-dropping-particle":"","parse-names":false,"suffix":""},{"dropping-particle":"","family":"Yang","given":"H. S.","non-dropping-particle":"","parse-names":false,"suffix":""}],"container-title":"Journal of Ecology","id":"ITEM-1","issue":"3","issued":{"date-parts":[["1997"]]},"note":"Study spp: Dandelion (Taraxacum officinale)\n\nStudy location: West Virginia, USA\n\nAim: investigate the possiblilty that differential demography in seasonal environmental fluctuation may play a role in coexistence of genotypes within the population","page":"277-287","title":"Within-Population Variation in Demography of Taraxacum Officinale : Season- and Size- Dependent Survival , Growth and Reproduction","type":"article-journal","volume":"85"},"uris":["http://www.mendeley.com/documents/?uuid=c6be7a9b-0a7b-4a49-aeeb-878d80be3949"]}],"mendeley":{"formattedCitation":"(Vavrek et al. 1997)","plainTextFormattedCitation":"(Vavrek et al. 1997)","previouslyFormattedCitation":"(Vavrek et al. 1997)"},"properties":{"noteIndex":0},"schema":"https://github.com/citation-style-language/schema/raw/master/csl-citation.json"}</w:instrText>
      </w:r>
      <w:r w:rsidR="002D345E" w:rsidRPr="00524172">
        <w:fldChar w:fldCharType="separate"/>
      </w:r>
      <w:r w:rsidR="00A67841" w:rsidRPr="00A67841">
        <w:rPr>
          <w:noProof/>
        </w:rPr>
        <w:t>(Vavrek et al. 1997)</w:t>
      </w:r>
      <w:r w:rsidR="002D345E" w:rsidRPr="00524172">
        <w:fldChar w:fldCharType="end"/>
      </w:r>
      <w:r w:rsidR="002D345E" w:rsidRPr="00524172">
        <w:t>.</w:t>
      </w:r>
      <w:r w:rsidR="00004CAC">
        <w:t xml:space="preserve"> </w:t>
      </w:r>
      <w:r w:rsidR="00C256A7" w:rsidRPr="00524172">
        <w:t>Abiotic stress and variation in predation strength from gape or size limitation of predators and predator optimal foraging can produce size-dependent survival</w:t>
      </w:r>
      <w:r w:rsidR="00C256A7" w:rsidRPr="00524172">
        <w:fldChar w:fldCharType="begin" w:fldLock="1"/>
      </w:r>
      <w:r w:rsidR="003B2E67">
        <w:instrText>ADDIN CSL_CITATION {"citationItems":[{"id":"ITEM-1","itemData":{"DOI":"10.1007/s10530-020-02198-5","ISBN":"0123456789","ISSN":"15731464","abstract":"Invasive species represent a threat to aquatic ecosystems globally; however, impacts can be heterogenous across systems. Documented impacts of invasive zebra mussels (Dreissena polymorpha) and spiny water fleas (Bythotrephes cederströmii; hereafter Bythotrephes) on native fishes are variable and context dependent across locations and time periods. Here, we use a hierarchical Bayesian analysis of a 35-year dataset on two fish species from 9 lakes to demonstrate that early life growth of ecologically important fishes are influenced by these aquatic invasive species. Walleye (Sander vitreus) in their first year of life grew more slowly in the presence of either invader after correcting for temperature (measured by degree days), and were on average 12 or 14% smaller at the end of their first summer following invasion by Bythotrephes or zebra mussels, respectively. Yellow perch (Perca flavescens) growth was less affected by invasion. Yellow perch on average grew more slowly in their first year of life following invasion by zebra mussels, although this effect was not statistically distinguishable from zero. Early life growth of both walleye and yellow perch was less tightly coupled to degree days in invaded systems, as demonstrated by increased variance surrounding the degree day-length relationship. Smaller first-year size is related to walleye survival and recruitment to later life stages and has important implications for lake food webs and fisheries management. Future research quantifying effects of zebra mussels and Bythotrephes on other population-level processes and across a wider gradient of lake types is needed to understand the mechanisms driving observed changes in walleye growth.","author":[{"dropping-particle":"","family":"Hansen","given":"Gretchen J.A.","non-dropping-particle":"","parse-names":false,"suffix":""},{"dropping-particle":"","family":"Ahrenstorff","given":"Tyler D.","non-dropping-particle":"","parse-names":false,"suffix":""},{"dropping-particle":"","family":"Bethke","given":"Bethany J.","non-dropping-particle":"","parse-names":false,"suffix":""},{"dropping-particle":"","family":"Dumke","given":"Joshua D.","non-dropping-particle":"","parse-names":false,"suffix":""},{"dropping-particle":"","family":"Hirsch","given":"Jodie","non-dropping-particle":"","parse-names":false,"suffix":""},{"dropping-particle":"","family":"Kovalenko","given":"Katya E.","non-dropping-particle":"","parse-names":false,"suffix":""},{"dropping-particle":"","family":"LeDuc","given":"Jaime F.","non-dropping-particle":"","parse-names":false,"suffix":""},{"dropping-particle":"","family":"Maki","given":"Ryan P.","non-dropping-particle":"","parse-names":false,"suffix":""},{"dropping-particle":"","family":"Rantala","given":"Heidi M.","non-dropping-particle":"","parse-names":false,"suffix":""},{"dropping-particle":"","family":"Wagner","given":"Tyler","non-dropping-particle":"","parse-names":false,"suffix":""}],"container-title":"Biological Invasions","id":"ITEM-1","issue":"4","issued":{"date-parts":[["2020"]]},"page":"1481-1495","publisher":"Springer International Publishing","title":"Walleye growth declines following zebra mussel and Bythotrephes invasion","type":"article-journal","volume":"22"},"uris":["http://www.mendeley.com/documents/?uuid=1d4f093c-3782-4bf2-a959-929bd248f4ca"]},{"id":"ITEM-2","itemData":{"DOI":"10.1890/06-1946.1","ISSN":"00129658","PMID":"18027761","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 © 2007 by the Ecological Society of America.","author":[{"dropping-particle":"","family":"Urban","given":"Mark C.","non-dropping-particle":"","parse-names":false,"suffix":""}],"container-title":"Ecology","id":"ITEM-2","issue":"10","issued":{"date-parts":[["2007"]]},"page":"2587-2597","title":"The growth-predation risk trade-off under a growing gape-limited predation threat","type":"article-journal","volume":"88"},"uris":["http://www.mendeley.com/documents/?uuid=f9bc3fb0-2045-4e61-bf3d-8bda4b24af53"]}],"mendeley":{"formattedCitation":"(Urban 2007; Hansen et al. 2020)","plainTextFormattedCitation":"(Urban 2007; Hansen et al. 2020)","previouslyFormattedCitation":"(Urban 2007; Hansen et al. 2020)"},"properties":{"noteIndex":0},"schema":"https://github.com/citation-style-language/schema/raw/master/csl-citation.json"}</w:instrText>
      </w:r>
      <w:r w:rsidR="00C256A7" w:rsidRPr="00524172">
        <w:fldChar w:fldCharType="separate"/>
      </w:r>
      <w:r w:rsidR="00A67841" w:rsidRPr="00A67841">
        <w:rPr>
          <w:noProof/>
        </w:rPr>
        <w:t>(Urban 2007; Hansen et al. 2020)</w:t>
      </w:r>
      <w:r w:rsidR="00C256A7" w:rsidRPr="00524172">
        <w:fldChar w:fldCharType="end"/>
      </w:r>
      <w:r w:rsidR="00C256A7" w:rsidRPr="00524172">
        <w:t>.</w:t>
      </w:r>
      <w:r w:rsidR="002D345E" w:rsidRPr="00524172">
        <w:t xml:space="preserve"> </w:t>
      </w:r>
      <w:r w:rsidR="00410D67" w:rsidRPr="00524172">
        <w:t>Species interactions like predation are strongly size-structured</w:t>
      </w:r>
      <w:r w:rsidR="00721287">
        <w:t xml:space="preserve"> </w:t>
      </w:r>
      <w:r w:rsidR="00BA0F75">
        <w:fldChar w:fldCharType="begin" w:fldLock="1"/>
      </w:r>
      <w:r w:rsidR="003B2E67">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0671e7b1-47ba-486f-85a3-03aa03cdc9b1"]},{"id":"ITEM-2","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2","issue":"6","issued":{"date-parts":[["2011"]]},"page":"752-766","title":"Predicting predation through prey ontogeny using size-dependent functional response models","type":"article-journal","volume":"177"},"uris":["http://www.mendeley.com/documents/?uuid=4622c9d7-da41-41a0-adb6-14ad79637efe"]},{"id":"ITEM-3","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3","issue":"9","issued":{"date-parts":[["2014"]]},"page":"1081-1090","title":"Independent and combined effects of multiple predators across ontogeny of a dominant grazer","type":"article-journal","volume":"123"},"uris":["http://www.mendeley.com/documents/?uuid=ea910636-dee5-43c8-8db5-bef58f91076b"]},{"id":"ITEM-4","itemData":{"DOI":"10.1073/pnas.2000635117","ISSN":"10916490","PMID":"32631995","abstract":"Biotic interactions are central to both ecological and evolutionary dynamics. In the vast majority of empirical studies, the strength of intraspecific interactions is estimated by using simple measures of population size. Biologists have long known that these are crude metrics, with experiments and theory suggesting that interactions between individuals should depend on traits, such as body size. Despite this, it has been difficult to estimate the impact of traits on competitive ability from ecological field data, and this explains why the strength of biotic interactions has empirically been treated in a simplistic manner. Using long-term observational data from four different populations, we show that large Trinidadian guppies impose a significantly larger competitive pressure on conspecifics than individuals that are smaller; in other words, competition is asymmetric. When we incorporate this asymmetry into integral projection models, the predicted size structure is much closer to what we see in the field compared with models where competition is independent of body size. This difference in size structure translates into a twofold difference in reproductive output. This demonstrates how the nature of ecological interactions drives the size structure, which, in turn, will have important implications for both the ecological and evolutionary dynamics.","author":[{"dropping-particle":"","family":"Griffiths","given":"Jason I.","non-dropping-particle":"","parse-names":false,"suffix":""},{"dropping-particle":"","family":"Childs","given":"Dylan Z.","non-dropping-particle":"","parse-names":false,"suffix":""},{"dropping-particle":"","family":"Bassar","given":"Ronald D.","non-dropping-particle":"","parse-names":false,"suffix":""},{"dropping-particle":"","family":"Coulson","given":"Tim","non-dropping-particle":"","parse-names":false,"suffix":""},{"dropping-particle":"","family":"Reznick","given":"David N.","non-dropping-particle":"","parse-names":false,"suffix":""},{"dropping-particle":"","family":"Rees","given":"Mark","non-dropping-particle":"","parse-names":false,"suffix":""}],"container-title":"Proceedings of the National Academy of Sciences of the United States of America","id":"ITEM-4","issue":"29","issued":{"date-parts":[["2020"]]},"note":"Study spp: Trinidadian guppy (Poecilia reticulata)\n\nStudy system/location: Mountain streams inth Northern Rage of Trinidad\n\nAim: Determine if body size can asymmetrically influence a intraspecific competition (one from interference competition -&amp;gt; larger ones favored or resource competition -&amp;gt; smaller ones dominate)\n\nGrowth and surival were size dependent, with gowth being negative and surival unimodal for females and larger negative for males\n\nasymmetric competiton favored larger individuals which indicate intefernce competition dominated in this system when including this in a demographic model the model performed much better than classic symmetrical competion","page":"17068-17073","title":"Individual differences determine the strength of ecological interactions","type":"article-journal","volume":"117"},"uris":["http://www.mendeley.com/documents/?uuid=19a91938-8155-4595-a8be-bb4d616debc8"]}],"mendeley":{"formattedCitation":"(Werner and Gilliam 1984; McCoy et al. 2011; Soomdat et al. 2014; Griffiths et al. 2020)","plainTextFormattedCitation":"(Werner and Gilliam 1984; McCoy et al. 2011; Soomdat et al. 2014; Griffiths et al. 2020)","previouslyFormattedCitation":"(Werner and Gilliam 1984; McCoy et al. 2011; Soomdat et al. 2014; Griffiths et al. 2020)"},"properties":{"noteIndex":0},"schema":"https://github.com/citation-style-language/schema/raw/master/csl-citation.json"}</w:instrText>
      </w:r>
      <w:r w:rsidR="00BA0F75">
        <w:fldChar w:fldCharType="separate"/>
      </w:r>
      <w:r w:rsidR="00A67841" w:rsidRPr="00A67841">
        <w:rPr>
          <w:noProof/>
        </w:rPr>
        <w:t>(Werner and Gilliam 1984; McCoy et al. 2011; Soomdat et al. 2014; Griffiths et al. 2020)</w:t>
      </w:r>
      <w:r w:rsidR="00BA0F75">
        <w:fldChar w:fldCharType="end"/>
      </w:r>
      <w:r w:rsidR="003635CC" w:rsidRPr="00524172">
        <w:t>,</w:t>
      </w:r>
      <w:r w:rsidR="00410D67" w:rsidRPr="00524172">
        <w:t xml:space="preserve"> </w:t>
      </w:r>
      <w:r w:rsidR="003635CC" w:rsidRPr="00524172">
        <w:t>are important for population growth</w:t>
      </w:r>
      <w:r w:rsidR="00721287">
        <w:t xml:space="preserve"> </w:t>
      </w:r>
      <w:r w:rsidR="003635CC" w:rsidRPr="00524172">
        <w:fldChar w:fldCharType="begin" w:fldLock="1"/>
      </w:r>
      <w:r w:rsidR="003B2E67">
        <w:instrText>ADDIN CSL_CITATION {"citationItems":[{"id":"ITEM-1","itemData":{"DOI":"10.1890/0012-9658(2000)081[0628:LSSAEV]2.0.CO;2","ISSN":"00129658","abstract":"We developed a simulation method, known as life-stage simulation analysis (LSA) to measure potential effects of uncertainty and variation in vital rates on population growth (λ) for purposes of species conservation planning. Under LSA, we specify plausible or hypothesized levels of uncertainty, variation, and covariation in vital rates for a given population. We use these data under resampling simulations to establish random combinations of vital rates for a large number of matrix replicates and finally summarize results from the matrix replicates to estimate potential effects of each vital rate on λ in a probability-based context. Estimates of potential effects are based on a variety of summary statistics, such as frequency of replicates having the same vital rate of highest elasticity, difference in elasticity values calculated under simulated conditions vs. elasticities calculated using mean invariant vital rates, percentage of replicates having positive population growth, and variation in λ explained by variation in each vital rate. To illustrate, we applied LSA to vital rates for two vertebrates: desert tortoise (Gopherus agassizii) and Greater Prairie Chicken (Tympanuchus cupido). Results for the prairie chicken indicated that a single vital rate consistently had greatest effect on population growth. Results for desert tortoise, however, suggested that a variety of life stages could have strong effects on population growth. Additional simulations for the Greater Prairie Chicken under a hypothetical conservation plan also demonstrated that a variety of vital rates could be manipulated to achieve desired population growth. To improve the reliability of inference, we recommend that potential effects of vital rates on λ be evaluated using a probability-based approach like LSA. LSA is an important complement to other methods that evaluate vital-rate effects on λ, including classical elasticity analysis, retrospective methods of variance decomposition, and simulation of the effects of environmental stochasticity.","author":[{"dropping-particle":"","family":"Wisdom","given":"Michael J.","non-dropping-particle":"","parse-names":false,"suffix":""},{"dropping-particle":"","family":"Mills","given":"L. Scott","non-dropping-particle":"","parse-names":false,"suffix":""},{"dropping-particle":"","family":"Doak","given":"Daniel F.","non-dropping-particle":"","parse-names":false,"suffix":""}],"container-title":"Ecology","id":"ITEM-1","issue":"3","issued":{"date-parts":[["2000"]]},"page":"628-641","title":"Life stage simulation analysis: Estimating vital-rate effects on population growth for conservation","type":"article-journal","volume":"81"},"uris":["http://www.mendeley.com/documents/?uuid=021417eb-c39b-4155-8262-ca49849f0eab"]},{"id":"ITEM-2","itemData":{"DOI":"10.1046/j.1523-1739.2002.00433.x","ISSN":"08888892","abstract":"Inventory, monitoring, and experimental studies have been the primary approaches for documenting and understanding the problem of amphibian declines. However, little attention has been given to placing human-caused perturbations affecting one or more life-history stages in the context of the overall population dynamics of particular species. We used two types of ecological sensitivity analysis to determine which vital rates have the strongest influence on the population dynamics of western toads (Bufo boreas), red-legged frogs (Rana aurora), and common frogs (Rana temporaria), pond-breeding amphibians that have declined in all or portions of their ranges. Our results suggest that post-metamorphic vital rates and highly variable vital rates both have a strong influence on the population dynamics of these species and therefore deserve more research and management attention. Ecological sensitivity analysis should be more widely applied to the issue of amphibian declines in order to identify the most plausible mechanisms of decline and prioritize which life-history stages should be the focus of research and management efforts. Future experimental studies of perturbations in one or more life-history stage should attempt to link the magnitude of the perturbation measured with the overall population-level consequences. Finally, current research, inventory, and monitoring efforts should be supplemented with demographic studies so that quantitative analyses can be applied to a wider range of species and life-history groups.","author":[{"dropping-particle":"","family":"Biek","given":"Roman","non-dropping-particle":"","parse-names":false,"suffix":""},{"dropping-particle":"","family":"Funk","given":"W. Chris","non-dropping-particle":"","parse-names":false,"suffix":""},{"dropping-particle":"","family":"Maxell","given":"Bryce A.","non-dropping-particle":"","parse-names":false,"suffix":""},{"dropping-particle":"","family":"Mills","given":"L. Scott","non-dropping-particle":"","parse-names":false,"suffix":""}],"container-title":"Conservation Biology","id":"ITEM-2","issue":"3","issued":{"date-parts":[["2002"]]},"page":"728-734","title":"What is missing in amphibian decline research: Insights from ecological sensitivity analysis","type":"article-journal","volume":"16"},"uris":["http://www.mendeley.com/documents/?uuid=8d2f6afd-d63b-4e4f-a72f-2f60b8ecb55c"]},{"id":"ITEM-3","itemData":{"DOI":"10.1111/j.1439-0426.2007.00879.x","ISSN":"01758659","abstract":"Demographic models for the shovelnose (Scaphirhynchus platorynchus) and pallid (S. albus) sturgeons in the Lower Missouri River were developed to conduct sensitivity analyses for both populations. Potential effects of increased fishing mortality on the shovelnose sturgeon were also evaluated. Populations of shovelnose and pallid sturgeon were most sensitive to age-0 mortality rates as well as mortality rates of juveniles and young adults. Overall, fecundity was a less sensitive parameter. However, increased fecundity effectively balanced higher mortality among sensitive age classes in both populations. Management that increases population-level fecundity and improves survival of age-0, juveniles, and young adults should most effectively benefit both populations. Evaluation of reproductive values indicated that populations of pallid sturgeon dominated by ages ≥35 could rapidly lose their potential for growth, particularly if recruitment remains low. Under the initial parameter values portraying current conditions the population of shovelnose sturgeon was predicted to decline by 1.65% annually, causing the commercial yield to also decline. Modeling indicated that the commercial yield could increase substantially if exploitation of females in ages ≤12 was highly restricted. © 2007 Blackwell Verlag.","author":[{"dropping-particle":"","family":"Bajer","given":"P. G.","non-dropping-particle":"","parse-names":false,"suffix":""},{"dropping-particle":"","family":"Wildhaber","given":"M. L.","non-dropping-particle":"","parse-names":false,"suffix":""}],"container-title":"Journal of Applied Ichthyology","id":"ITEM-3","issue":"4","issued":{"date-parts":[["2007"]]},"page":"457-464","title":"Population viability analysis of Lower Missouri River shovelnose sturgeon with initial application to the pallid sturgeon","type":"article-journal","volume":"23"},"uris":["http://www.mendeley.com/documents/?uuid=b769389d-a919-4124-a304-f68aa459cb68"]}],"mendeley":{"formattedCitation":"(Wisdom et al. 2000; Biek et al. 2002; Bajer and Wildhaber 2007)","plainTextFormattedCitation":"(Wisdom et al. 2000; Biek et al. 2002; Bajer and Wildhaber 2007)","previouslyFormattedCitation":"(Wisdom et al. 2000; Biek et al. 2002; Bajer and Wildhaber 2007)"},"properties":{"noteIndex":0},"schema":"https://github.com/citation-style-language/schema/raw/master/csl-citation.json"}</w:instrText>
      </w:r>
      <w:r w:rsidR="003635CC" w:rsidRPr="00524172">
        <w:fldChar w:fldCharType="separate"/>
      </w:r>
      <w:r w:rsidR="00A67841" w:rsidRPr="00A67841">
        <w:rPr>
          <w:noProof/>
        </w:rPr>
        <w:t>(Wisdom et al. 2000; Biek et al. 2002; Bajer and Wildhaber 2007)</w:t>
      </w:r>
      <w:r w:rsidR="003635CC" w:rsidRPr="00524172">
        <w:fldChar w:fldCharType="end"/>
      </w:r>
      <w:r w:rsidR="003635CC" w:rsidRPr="00524172">
        <w:t xml:space="preserve"> and can </w:t>
      </w:r>
      <w:r w:rsidR="00410D67" w:rsidRPr="00524172">
        <w:t>vary in strength seasonally.</w:t>
      </w:r>
      <w:r w:rsidR="00004CAC">
        <w:t xml:space="preserve"> </w:t>
      </w:r>
      <w:r w:rsidR="0045324B" w:rsidRPr="00524172">
        <w:t xml:space="preserve">Populations are often sensitive to </w:t>
      </w:r>
      <w:r w:rsidR="000976EE" w:rsidRPr="00524172">
        <w:t xml:space="preserve">changes in </w:t>
      </w:r>
      <w:r w:rsidR="002D345E" w:rsidRPr="00524172">
        <w:t xml:space="preserve">survival </w:t>
      </w:r>
      <w:r w:rsidR="009D1814" w:rsidRPr="00524172">
        <w:t xml:space="preserve">from </w:t>
      </w:r>
      <w:r w:rsidR="000976EE" w:rsidRPr="00524172">
        <w:t>a</w:t>
      </w:r>
      <w:r w:rsidR="0045324B" w:rsidRPr="00524172">
        <w:t xml:space="preserve"> vulnerable size</w:t>
      </w:r>
      <w:r w:rsidR="00721287">
        <w:t xml:space="preserve"> </w:t>
      </w:r>
      <w:r w:rsidR="0045324B" w:rsidRPr="00524172">
        <w:fldChar w:fldCharType="begin" w:fldLock="1"/>
      </w:r>
      <w:r w:rsidR="003B2E67">
        <w:instrText>ADDIN CSL_CITATION {"citationItems":[{"id":"ITEM-1","itemData":{"DOI":"10.1111/j.1439-0426.2007.00879.x","ISSN":"01758659","abstract":"Demographic models for the shovelnose (Scaphirhynchus platorynchus) and pallid (S. albus) sturgeons in the Lower Missouri River were developed to conduct sensitivity analyses for both populations. Potential effects of increased fishing mortality on the shovelnose sturgeon were also evaluated. Populations of shovelnose and pallid sturgeon were most sensitive to age-0 mortality rates as well as mortality rates of juveniles and young adults. Overall, fecundity was a less sensitive parameter. However, increased fecundity effectively balanced higher mortality among sensitive age classes in both populations. Management that increases population-level fecundity and improves survival of age-0, juveniles, and young adults should most effectively benefit both populations. Evaluation of reproductive values indicated that populations of pallid sturgeon dominated by ages ≥35 could rapidly lose their potential for growth, particularly if recruitment remains low. Under the initial parameter values portraying current conditions the population of shovelnose sturgeon was predicted to decline by 1.65% annually, causing the commercial yield to also decline. Modeling indicated that the commercial yield could increase substantially if exploitation of females in ages ≤12 was highly restricted. © 2007 Blackwell Verlag.","author":[{"dropping-particle":"","family":"Bajer","given":"P. G.","non-dropping-particle":"","parse-names":false,"suffix":""},{"dropping-particle":"","family":"Wildhaber","given":"M. L.","non-dropping-particle":"","parse-names":false,"suffix":""}],"container-title":"Journal of Applied Ichthyology","id":"ITEM-1","issue":"4","issued":{"date-parts":[["2007"]]},"page":"457-464","title":"Population viability analysis of Lower Missouri River shovelnose sturgeon with initial application to the pallid sturgeon","type":"article-journal","volume":"23"},"uris":["http://www.mendeley.com/documents/?uuid=b769389d-a919-4124-a304-f68aa459cb68"]}],"mendeley":{"formattedCitation":"(Bajer and Wildhaber 2007)","plainTextFormattedCitation":"(Bajer and Wildhaber 2007)","previouslyFormattedCitation":"(Bajer and Wildhaber 2007)"},"properties":{"noteIndex":0},"schema":"https://github.com/citation-style-language/schema/raw/master/csl-citation.json"}</w:instrText>
      </w:r>
      <w:r w:rsidR="0045324B" w:rsidRPr="00524172">
        <w:fldChar w:fldCharType="separate"/>
      </w:r>
      <w:r w:rsidR="00A67841" w:rsidRPr="00A67841">
        <w:rPr>
          <w:noProof/>
        </w:rPr>
        <w:t>(Bajer and Wildhaber 2007)</w:t>
      </w:r>
      <w:r w:rsidR="0045324B" w:rsidRPr="00524172">
        <w:fldChar w:fldCharType="end"/>
      </w:r>
      <w:r w:rsidR="0045324B" w:rsidRPr="00524172">
        <w:t xml:space="preserve"> which means that</w:t>
      </w:r>
      <w:r w:rsidR="00886635" w:rsidRPr="00524172">
        <w:t xml:space="preserve"> </w:t>
      </w:r>
      <w:r w:rsidR="002D345E" w:rsidRPr="00524172">
        <w:t xml:space="preserve">abiotic stress or predation that act upon </w:t>
      </w:r>
      <w:r w:rsidR="00EB6C6B" w:rsidRPr="00524172">
        <w:t xml:space="preserve">a </w:t>
      </w:r>
      <w:r w:rsidR="0045324B" w:rsidRPr="00524172">
        <w:t xml:space="preserve">vulnerable </w:t>
      </w:r>
      <w:r w:rsidR="00EB6C6B" w:rsidRPr="00524172">
        <w:t>prey</w:t>
      </w:r>
      <w:r w:rsidR="0045324B" w:rsidRPr="00524172">
        <w:t xml:space="preserve"> size</w:t>
      </w:r>
      <w:r w:rsidR="00EB6C6B" w:rsidRPr="00524172">
        <w:t xml:space="preserve"> </w:t>
      </w:r>
      <w:r w:rsidR="00886635" w:rsidRPr="00524172">
        <w:t xml:space="preserve">can </w:t>
      </w:r>
      <w:r w:rsidR="002D4AA1" w:rsidRPr="00524172">
        <w:t xml:space="preserve">limit </w:t>
      </w:r>
      <w:r w:rsidR="00886635" w:rsidRPr="00524172">
        <w:t>population</w:t>
      </w:r>
      <w:r w:rsidR="002D345E" w:rsidRPr="00524172">
        <w:t>s</w:t>
      </w:r>
      <w:r w:rsidR="00721287">
        <w:t xml:space="preserve"> </w:t>
      </w:r>
      <w:r w:rsidR="00886635" w:rsidRPr="00524172">
        <w:fldChar w:fldCharType="begin" w:fldLock="1"/>
      </w:r>
      <w:r w:rsidR="003B2E67">
        <w:instrText>ADDIN CSL_CITATION {"citationItems":[{"id":"ITEM-1","itemData":{"DOI":"10.1577/1548-8659(2003)132&lt;0346:teogpa&gt;2.0.co;2","ISSN":"0002-8487","abstract":"Previous work with centrarchid fishes suggests that recruitment success is higher for fish hatched early in the spawning season. Similar recruitment patterns have been shown for bluegills Lepomis macrochirus, but only in piscivore-free waters and at the northern extent of their range. We investigated the role of predation and first-winter mortality in governing bluegill recruitment. Spawning date distributions for larval bluegills taken in ichthyoplankton tows were compared with distributions for juveniles in shoreline rotenone samples from the fall and the following spring. Daily otolith rings were used to determine ages and spawning dates for bluegills in Ridge Lake, Illinois. during 3 years. Spawning took place from mid-May to mid-August of each year and produced several peaks in larval abundance. Differences between the spawning date distributions of larval bluegills and juveniles surviving to fall suggested that fish spawned early in the season experienced higher mortality than those spawned later. Extensive field sampling and bioenergetic model estimates of age-0 bluegill consumption by largemouth bass Micropterus salmoides indicated that predation was an important source of mortality for early-spawned fish. Estimates of bluegill abundance and size structure in fall and spring showed that losses over the first winter were high (75% to 88%); however, unlike in studies at more northern latitudes, there was little evidence of size-specific mortality. Our results suggest that predation is an important mechanism regulating the recruitment success of young bluegills and that early cohorts produced during protracted spawning must endure high mortality to become spring yearlings.","author":[{"dropping-particle":"","family":"Santucci","given":"Victor J.","non-dropping-particle":"","parse-names":false,"suffix":""},{"dropping-particle":"","family":"Wahl","given":"David H.","non-dropping-particle":"","parse-names":false,"suffix":""}],"container-title":"Transactions of the American Fisheries Society","id":"ITEM-1","issue":"2","issued":{"date-parts":[["2003"]]},"page":"346-360","title":"The Effects of Growth, Predation, and First-Winter Mortality on Recruitment of Bluegill Cohorts","type":"article-journal","volume":"132"},"uris":["http://www.mendeley.com/documents/?uuid=d22ce0de-5fb3-40e3-9987-34a4ed2a9078"]}],"mendeley":{"formattedCitation":"(Santucci and Wahl 2003)","plainTextFormattedCitation":"(Santucci and Wahl 2003)","previouslyFormattedCitation":"(Santucci and Wahl 2003)"},"properties":{"noteIndex":0},"schema":"https://github.com/citation-style-language/schema/raw/master/csl-citation.json"}</w:instrText>
      </w:r>
      <w:r w:rsidR="00886635" w:rsidRPr="00524172">
        <w:fldChar w:fldCharType="separate"/>
      </w:r>
      <w:r w:rsidR="00A67841" w:rsidRPr="00A67841">
        <w:rPr>
          <w:noProof/>
        </w:rPr>
        <w:t>(Santucci and Wahl 2003)</w:t>
      </w:r>
      <w:r w:rsidR="00886635" w:rsidRPr="00524172">
        <w:fldChar w:fldCharType="end"/>
      </w:r>
      <w:r w:rsidR="00886635" w:rsidRPr="00524172">
        <w:t>.</w:t>
      </w:r>
      <w:r w:rsidR="00004CAC">
        <w:t xml:space="preserve"> </w:t>
      </w:r>
    </w:p>
    <w:p w14:paraId="46149AE8" w14:textId="77777777" w:rsidR="00695B5F" w:rsidRPr="00524172" w:rsidRDefault="00695B5F" w:rsidP="00524172">
      <w:pPr>
        <w:pStyle w:val="NATESTYLE1CommonCollege"/>
        <w:spacing w:after="240"/>
        <w:ind w:firstLine="720"/>
        <w:jc w:val="both"/>
      </w:pPr>
    </w:p>
    <w:p w14:paraId="286AC39E" w14:textId="641B2510" w:rsidR="003052D0" w:rsidRDefault="00BE487B" w:rsidP="00524172">
      <w:pPr>
        <w:pStyle w:val="NATESTYLE1CommonCollege"/>
        <w:spacing w:after="240"/>
        <w:ind w:firstLine="720"/>
        <w:jc w:val="both"/>
      </w:pPr>
      <w:r w:rsidRPr="00524172">
        <w:t xml:space="preserve">Seasons influence the </w:t>
      </w:r>
      <w:r w:rsidR="004F2BA1" w:rsidRPr="00524172">
        <w:t xml:space="preserve">strength of predator-prey interactions </w:t>
      </w:r>
      <w:r w:rsidR="00A20A35" w:rsidRPr="00524172">
        <w:t xml:space="preserve">through </w:t>
      </w:r>
      <w:r w:rsidRPr="00524172">
        <w:t>variation in predator</w:t>
      </w:r>
      <w:r w:rsidR="00004CAC">
        <w:t xml:space="preserve"> </w:t>
      </w:r>
      <w:r w:rsidR="00676AE8" w:rsidRPr="00524172">
        <w:t xml:space="preserve">composition, </w:t>
      </w:r>
      <w:r w:rsidRPr="00524172">
        <w:t>abundance</w:t>
      </w:r>
      <w:r w:rsidR="00676AE8" w:rsidRPr="00524172">
        <w:t xml:space="preserve"> and</w:t>
      </w:r>
      <w:r w:rsidR="00124246" w:rsidRPr="00524172">
        <w:t xml:space="preserve"> </w:t>
      </w:r>
      <w:r w:rsidR="00676AE8" w:rsidRPr="00524172">
        <w:t xml:space="preserve">temperature-dependent </w:t>
      </w:r>
      <w:r w:rsidR="00D93444" w:rsidRPr="00524172">
        <w:t>physiolog</w:t>
      </w:r>
      <w:r w:rsidR="00703140" w:rsidRPr="00524172">
        <w:t>ical processes</w:t>
      </w:r>
      <w:r w:rsidR="00721287">
        <w:t xml:space="preserve"> </w:t>
      </w:r>
      <w:r w:rsidR="00BA0F75">
        <w:fldChar w:fldCharType="begin" w:fldLock="1"/>
      </w:r>
      <w:r w:rsidR="003B2E67">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0671e7b1-47ba-486f-85a3-03aa03cdc9b1"]},{"id":"ITEM-2","itemData":{"DOI":"10.1111/j.1600-0633.2012.00557.x","ISSN":"09066691","abstract":"Non-native predators may have negative impacts on native communities, and these effects may be dependent on interactions among multiple non-native predators. Sequential invasions by predators can enhance risk for native prey. Prey have a limited ability to respond to multiple threats since appropriate responses may conflict, and interactions with recent invaders may be novel. We examined predator-prey interactions among two non-native predators, a recent invader, the African jewelfish, and the longer-established Mayan cichlid, and a native Florida Everglades prey assemblage. Using field enclosures and laboratory aquaria, we compared predatory effects and antipredator responses across five prey taxa. Total predation rates were higher for Mayan cichlids, which also targeted more prey types. The cichlid invaders had similar microhabitat use, but varied in foraging styles, with African jewelfish being more active. The three prey species that experienced predation were those that overlapped in habitat use with predators. Flagfish were consumed by both predators, while riverine grass shrimp and bluefin killifish were eaten only by Mayan cichlids. In mixed predator treatments, we saw no evidence of emergent effects, since interactions between the two cichlid predators were low. Prey responded to predator threats by altering activity but not vertical distribution. Results suggest that prey vulnerability is affected by activity and habitat domain overlap with predators and may be lower to newly invading predators, perhaps due to novelty in the interaction. © 2012 John Wiley &amp; Sons A/S.","author":[{"dropping-particle":"","family":"Porter-Whitaker","given":"Ashley E.","non-dropping-particle":"","parse-names":false,"suffix":""},{"dropping-particle":"","family":"Rehage","given":"Jennifer S.","non-dropping-particle":"","parse-names":false,"suffix":""},{"dropping-particle":"","family":"Liston","given":"Shawn E.","non-dropping-particle":"","parse-names":false,"suffix":""},{"dropping-particle":"","family":"Loftus","given":"William F.","non-dropping-particle":"","parse-names":false,"suffix":""}],"container-title":"Ecology of Freshwater Fish","id":"ITEM-2","issue":"3","issued":{"date-parts":[["2012"]]},"page":"375-385","title":"Multiple predator effects and native prey responses to two non-native Everglades cichlids","type":"article-journal","volume":"21"},"uris":["http://www.mendeley.com/documents/?uuid=40e31934-7f09-463e-936e-5db47e0dbfc5"]}],"mendeley":{"formattedCitation":"(Werner and Gilliam 1984; Porter-Whitaker et al. 2012)","plainTextFormattedCitation":"(Werner and Gilliam 1984; Porter-Whitaker et al. 2012)","previouslyFormattedCitation":"(Werner and Gilliam 1984; Porter-Whitaker et al. 2012)"},"properties":{"noteIndex":0},"schema":"https://github.com/citation-style-language/schema/raw/master/csl-citation.json"}</w:instrText>
      </w:r>
      <w:r w:rsidR="00BA0F75">
        <w:fldChar w:fldCharType="separate"/>
      </w:r>
      <w:r w:rsidR="00A67841" w:rsidRPr="00A67841">
        <w:rPr>
          <w:noProof/>
        </w:rPr>
        <w:t>(Werner and Gilliam 1984; Porter-Whitaker et al. 2012)</w:t>
      </w:r>
      <w:r w:rsidR="00BA0F75">
        <w:fldChar w:fldCharType="end"/>
      </w:r>
      <w:r w:rsidRPr="00524172">
        <w:t>.</w:t>
      </w:r>
      <w:r w:rsidR="00004CAC">
        <w:t xml:space="preserve"> </w:t>
      </w:r>
      <w:r w:rsidR="00A50B65" w:rsidRPr="00524172">
        <w:t>Individual growth rates determine the time spent within a vulnerable size class; therefore, variation in the individual growth rate of prey can strengthen or weaken the effects of size-dependent mortality</w:t>
      </w:r>
      <w:r w:rsidR="00721287">
        <w:t xml:space="preserve"> </w:t>
      </w:r>
      <w:r w:rsidR="00A50B65" w:rsidRPr="00524172">
        <w:fldChar w:fldCharType="begin" w:fldLock="1"/>
      </w:r>
      <w:r w:rsidR="003B2E67">
        <w:instrText>ADDIN CSL_CITATION {"citationItems":[{"id":"ITEM-1","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ITEM-1","issue":"3","issued":{"date-parts":[["1998"]]},"page":"867-879","title":"Life histories and the strengths of species interactions: Combining mortality, growth, and fecundity effects","type":"article-journal","volume":"79"},"uris":["http://www.mendeley.com/documents/?uuid=b27df50a-19a5-4045-b9a9-c70176f2a1dd"]},{"id":"ITEM-2","itemData":{"DOI":"10.1890/06-1946.1","ISSN":"00129658","PMID":"18027761","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 © 2007 by the Ecological Society of America.","author":[{"dropping-particle":"","family":"Urban","given":"Mark C.","non-dropping-particle":"","parse-names":false,"suffix":""}],"container-title":"Ecology","id":"ITEM-2","issue":"10","issued":{"date-parts":[["2007"]]},"page":"2587-2597","title":"The growth-predation risk trade-off under a growing gape-limited predation threat","type":"article-journal","volume":"88"},"uris":["http://www.mendeley.com/documents/?uuid=f9bc3fb0-2045-4e61-bf3d-8bda4b24af53"]}],"mendeley":{"formattedCitation":"(McPeek and Peckarsky 1998; Urban 2007)","plainTextFormattedCitation":"(McPeek and Peckarsky 1998; Urban 2007)","previouslyFormattedCitation":"(McPeek and Peckarsky 1998; Urban 2007)"},"properties":{"noteIndex":0},"schema":"https://github.com/citation-style-language/schema/raw/master/csl-citation.json"}</w:instrText>
      </w:r>
      <w:r w:rsidR="00A50B65" w:rsidRPr="00524172">
        <w:fldChar w:fldCharType="separate"/>
      </w:r>
      <w:r w:rsidR="00A67841" w:rsidRPr="00A67841">
        <w:rPr>
          <w:noProof/>
        </w:rPr>
        <w:t>(McPeek and Peckarsky 1998; Urban 2007)</w:t>
      </w:r>
      <w:r w:rsidR="00A50B65" w:rsidRPr="00524172">
        <w:fldChar w:fldCharType="end"/>
      </w:r>
      <w:r w:rsidR="00A50B65" w:rsidRPr="00524172">
        <w:t xml:space="preserve">. </w:t>
      </w:r>
      <w:r w:rsidR="00676AE8" w:rsidRPr="00524172">
        <w:t>I</w:t>
      </w:r>
      <w:r w:rsidR="0022764D" w:rsidRPr="00524172">
        <w:t>n a</w:t>
      </w:r>
      <w:r w:rsidR="00AD301E" w:rsidRPr="00524172">
        <w:t>n</w:t>
      </w:r>
      <w:r w:rsidR="0022764D" w:rsidRPr="00524172">
        <w:t xml:space="preserve"> ant</w:t>
      </w:r>
      <w:r w:rsidR="00C3077C" w:rsidRPr="00524172">
        <w:t xml:space="preserve"> predator</w:t>
      </w:r>
      <w:r w:rsidR="0022764D" w:rsidRPr="00524172">
        <w:t>-caterpillar</w:t>
      </w:r>
      <w:r w:rsidR="00C3077C" w:rsidRPr="00524172">
        <w:t xml:space="preserve"> prey</w:t>
      </w:r>
      <w:r w:rsidR="0022764D" w:rsidRPr="00524172">
        <w:t xml:space="preserve"> system</w:t>
      </w:r>
      <w:r w:rsidR="004F2BA1" w:rsidRPr="00524172">
        <w:t xml:space="preserve">, warmer temperatures increased </w:t>
      </w:r>
      <w:r w:rsidR="00C3077C" w:rsidRPr="00524172">
        <w:t xml:space="preserve">both </w:t>
      </w:r>
      <w:r w:rsidR="00AD301E" w:rsidRPr="00524172">
        <w:t xml:space="preserve">the rate that ants attacked </w:t>
      </w:r>
      <w:r w:rsidR="00AD301E" w:rsidRPr="00524172">
        <w:lastRenderedPageBreak/>
        <w:t>caterpillars</w:t>
      </w:r>
      <w:r w:rsidRPr="00524172">
        <w:t xml:space="preserve"> </w:t>
      </w:r>
      <w:r w:rsidR="0022764D" w:rsidRPr="00524172">
        <w:t xml:space="preserve">and </w:t>
      </w:r>
      <w:r w:rsidR="00C3077C" w:rsidRPr="00524172">
        <w:t xml:space="preserve">the </w:t>
      </w:r>
      <w:r w:rsidR="0022764D" w:rsidRPr="00524172">
        <w:t xml:space="preserve">individual growth of caterpillars, but attack rates </w:t>
      </w:r>
      <w:r w:rsidR="004F2BA1" w:rsidRPr="00524172">
        <w:t xml:space="preserve">influenced </w:t>
      </w:r>
      <w:r w:rsidR="0022764D" w:rsidRPr="00524172">
        <w:t xml:space="preserve">survival rates </w:t>
      </w:r>
      <w:r w:rsidR="004F2BA1" w:rsidRPr="00524172">
        <w:t xml:space="preserve">of caterpillar prey more than increased growth </w:t>
      </w:r>
      <w:r w:rsidR="004F2BA1" w:rsidRPr="00524172">
        <w:fldChar w:fldCharType="begin" w:fldLock="1"/>
      </w:r>
      <w:r w:rsidR="003B2E67">
        <w:instrText>ADDIN CSL_CITATION {"citationItems":[{"id":"ITEM-1","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ITEM-1","issue":"7","issued":{"date-parts":[["2018"]]},"page":"1584-1590","title":"As temperature increases, predator attack rate is more important to survival than a smaller window of prey vulnerability","type":"article-journal","volume":"99"},"uris":["http://www.mendeley.com/documents/?uuid=74064e47-6882-458b-beee-e135050756f3"]}],"mendeley":{"formattedCitation":"(Pepi et al. 2018)","plainTextFormattedCitation":"(Pepi et al. 2018)","previouslyFormattedCitation":"(Pepi et al. 2018)"},"properties":{"noteIndex":0},"schema":"https://github.com/citation-style-language/schema/raw/master/csl-citation.json"}</w:instrText>
      </w:r>
      <w:r w:rsidR="004F2BA1" w:rsidRPr="00524172">
        <w:fldChar w:fldCharType="separate"/>
      </w:r>
      <w:r w:rsidR="00A67841" w:rsidRPr="00A67841">
        <w:rPr>
          <w:noProof/>
        </w:rPr>
        <w:t>(Pepi et al. 2018)</w:t>
      </w:r>
      <w:r w:rsidR="004F2BA1" w:rsidRPr="00524172">
        <w:fldChar w:fldCharType="end"/>
      </w:r>
      <w:r w:rsidR="004F2BA1" w:rsidRPr="00524172">
        <w:t>.</w:t>
      </w:r>
      <w:r w:rsidR="00004CAC">
        <w:t xml:space="preserve"> </w:t>
      </w:r>
      <w:r w:rsidR="00A20A35" w:rsidRPr="00524172">
        <w:t>Multiple predators can have additive, synergistic,</w:t>
      </w:r>
      <w:r w:rsidR="00311CDB" w:rsidRPr="00524172">
        <w:t xml:space="preserve"> or</w:t>
      </w:r>
      <w:r w:rsidR="00A20A35" w:rsidRPr="00524172">
        <w:t xml:space="preserve"> antagonistic effects on prey</w:t>
      </w:r>
      <w:r w:rsidR="00721287">
        <w:t xml:space="preserve"> </w:t>
      </w:r>
      <w:r w:rsidR="00A20A35" w:rsidRPr="00524172">
        <w:fldChar w:fldCharType="begin" w:fldLock="1"/>
      </w:r>
      <w:r w:rsidR="003B2E67">
        <w:instrText>ADDIN CSL_CITATION {"citationItems":[{"id":"ITEM-1","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1","issue":"9","issued":{"date-parts":[["2014"]]},"page":"1081-1090","title":"Independent and combined effects of multiple predators across ontogeny of a dominant grazer","type":"article-journal","volume":"123"},"uris":["http://www.mendeley.com/documents/?uuid=ea910636-dee5-43c8-8db5-bef58f91076b"]}],"mendeley":{"formattedCitation":"(Soomdat et al. 2014)","plainTextFormattedCitation":"(Soomdat et al. 2014)","previouslyFormattedCitation":"(Soomdat et al. 2014)"},"properties":{"noteIndex":0},"schema":"https://github.com/citation-style-language/schema/raw/master/csl-citation.json"}</w:instrText>
      </w:r>
      <w:r w:rsidR="00A20A35" w:rsidRPr="00524172">
        <w:fldChar w:fldCharType="separate"/>
      </w:r>
      <w:r w:rsidR="00A67841" w:rsidRPr="00A67841">
        <w:rPr>
          <w:noProof/>
        </w:rPr>
        <w:t>(Soomdat et al. 2014)</w:t>
      </w:r>
      <w:r w:rsidR="00A20A35" w:rsidRPr="00524172">
        <w:fldChar w:fldCharType="end"/>
      </w:r>
      <w:r w:rsidR="00823EF1" w:rsidRPr="00524172">
        <w:t xml:space="preserve"> and </w:t>
      </w:r>
      <w:r w:rsidR="00531BA5" w:rsidRPr="00524172">
        <w:t xml:space="preserve">seasonal changes in </w:t>
      </w:r>
      <w:r w:rsidR="00076E4D" w:rsidRPr="00524172">
        <w:t xml:space="preserve">the </w:t>
      </w:r>
      <w:r w:rsidR="00531BA5" w:rsidRPr="00524172">
        <w:t xml:space="preserve">dominant predator can affect the ability of prey to </w:t>
      </w:r>
      <w:r w:rsidR="00076E4D" w:rsidRPr="00524172">
        <w:t>reach a size refuge</w:t>
      </w:r>
      <w:r w:rsidR="00721287">
        <w:t xml:space="preserve"> </w:t>
      </w:r>
      <w:r w:rsidR="00BA0F75">
        <w:fldChar w:fldCharType="begin" w:fldLock="1"/>
      </w:r>
      <w:r w:rsidR="003B2E67">
        <w:instrText>ADDIN CSL_CITATION {"citationItems":[{"id":"ITEM-1","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1","issue":"6","issued":{"date-parts":[["2011"]]},"page":"752-766","title":"Predicting predation through prey ontogeny using size-dependent functional response models","type":"article-journal","volume":"177"},"uris":["http://www.mendeley.com/documents/?uuid=4622c9d7-da41-41a0-adb6-14ad79637efe"]}],"mendeley":{"formattedCitation":"(McCoy et al. 2011)","plainTextFormattedCitation":"(McCoy et al. 2011)","previouslyFormattedCitation":"(McCoy et al. 2011)"},"properties":{"noteIndex":0},"schema":"https://github.com/citation-style-language/schema/raw/master/csl-citation.json"}</w:instrText>
      </w:r>
      <w:r w:rsidR="00BA0F75">
        <w:fldChar w:fldCharType="separate"/>
      </w:r>
      <w:r w:rsidR="00A67841" w:rsidRPr="00A67841">
        <w:rPr>
          <w:noProof/>
        </w:rPr>
        <w:t>(McCoy et al. 2011)</w:t>
      </w:r>
      <w:r w:rsidR="00BA0F75">
        <w:fldChar w:fldCharType="end"/>
      </w:r>
      <w:r w:rsidR="00A20A35" w:rsidRPr="00524172">
        <w:t>.</w:t>
      </w:r>
      <w:r w:rsidR="00004CAC">
        <w:t xml:space="preserve"> </w:t>
      </w:r>
      <w:r w:rsidR="0045324B" w:rsidRPr="00524172">
        <w:t xml:space="preserve">Collectively, </w:t>
      </w:r>
      <w:r w:rsidR="000976EE" w:rsidRPr="00524172">
        <w:t>changes in</w:t>
      </w:r>
      <w:r w:rsidR="0045324B" w:rsidRPr="00524172">
        <w:t xml:space="preserve"> predation</w:t>
      </w:r>
      <w:r w:rsidR="000976EE" w:rsidRPr="00524172">
        <w:t xml:space="preserve"> strength across season</w:t>
      </w:r>
      <w:r w:rsidR="0045324B" w:rsidRPr="00524172">
        <w:t xml:space="preserve"> is </w:t>
      </w:r>
      <w:r w:rsidR="00311CDB" w:rsidRPr="00524172">
        <w:t xml:space="preserve">an </w:t>
      </w:r>
      <w:r w:rsidR="0045324B" w:rsidRPr="00524172">
        <w:t>important component for interpreting observations of seasonal mortality</w:t>
      </w:r>
      <w:r w:rsidR="00640B8A" w:rsidRPr="00524172">
        <w:t xml:space="preserve"> and prey population growth, </w:t>
      </w:r>
      <w:r w:rsidR="0045324B" w:rsidRPr="00524172">
        <w:t xml:space="preserve">but </w:t>
      </w:r>
      <w:r w:rsidR="00823EF1" w:rsidRPr="00524172">
        <w:t xml:space="preserve">information about season-dependent predation </w:t>
      </w:r>
      <w:r w:rsidR="0045324B" w:rsidRPr="00524172">
        <w:t xml:space="preserve">is often lacking </w:t>
      </w:r>
      <w:r w:rsidR="0045324B" w:rsidRPr="00524172">
        <w:fldChar w:fldCharType="begin" w:fldLock="1"/>
      </w:r>
      <w:r w:rsidR="003B2E67">
        <w:instrText>ADDIN CSL_CITATION {"citationItems":[{"id":"ITEM-1","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1","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uris":["http://www.mendeley.com/documents/?uuid=c3ed9cc6-83c3-48c6-a567-89987f05d277"]},{"id":"ITEM-2","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2","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uris":["http://www.mendeley.com/documents/?uuid=929d4346-7b93-47e1-81aa-11b9ac8addde"]}],"mendeley":{"formattedCitation":"(Carlson et al. 2008; Bauwens and Claus 2019)","plainTextFormattedCitation":"(Carlson et al. 2008; Bauwens and Claus 2019)","previouslyFormattedCitation":"(Carlson et al. 2008; Bauwens and Claus 2019)"},"properties":{"noteIndex":0},"schema":"https://github.com/citation-style-language/schema/raw/master/csl-citation.json"}</w:instrText>
      </w:r>
      <w:r w:rsidR="0045324B" w:rsidRPr="00524172">
        <w:fldChar w:fldCharType="separate"/>
      </w:r>
      <w:r w:rsidR="00A67841" w:rsidRPr="00A67841">
        <w:rPr>
          <w:noProof/>
        </w:rPr>
        <w:t>(Carlson et al. 2008; Bauwens and Claus 2019)</w:t>
      </w:r>
      <w:r w:rsidR="0045324B" w:rsidRPr="00524172">
        <w:fldChar w:fldCharType="end"/>
      </w:r>
      <w:r w:rsidR="008A6068" w:rsidRPr="00524172">
        <w:t>.</w:t>
      </w:r>
      <w:r w:rsidR="0045324B" w:rsidRPr="00524172">
        <w:t xml:space="preserve"> </w:t>
      </w:r>
    </w:p>
    <w:p w14:paraId="73160DC2" w14:textId="77777777" w:rsidR="00695B5F" w:rsidRPr="00524172" w:rsidRDefault="00695B5F" w:rsidP="00524172">
      <w:pPr>
        <w:pStyle w:val="NATESTYLE1CommonCollege"/>
        <w:spacing w:after="240"/>
        <w:ind w:firstLine="720"/>
        <w:jc w:val="both"/>
      </w:pPr>
    </w:p>
    <w:p w14:paraId="2CCF0F21" w14:textId="43116245" w:rsidR="00A821A9" w:rsidRDefault="004611C7" w:rsidP="00524172">
      <w:pPr>
        <w:pStyle w:val="NATESTYLE1CommonCollege"/>
        <w:spacing w:after="240"/>
        <w:ind w:firstLine="720"/>
        <w:jc w:val="both"/>
      </w:pPr>
      <w:r w:rsidRPr="00524172">
        <w:t xml:space="preserve">In this study, </w:t>
      </w:r>
      <w:r w:rsidR="00C449F3" w:rsidRPr="00524172">
        <w:t>I</w:t>
      </w:r>
      <w:r w:rsidR="002F4A19" w:rsidRPr="00524172">
        <w:t xml:space="preserve"> </w:t>
      </w:r>
      <w:r w:rsidR="00C44380" w:rsidRPr="00524172">
        <w:t>quantified juvenile mortality and used a model to</w:t>
      </w:r>
      <w:r w:rsidR="002F4A19" w:rsidRPr="00524172">
        <w:t xml:space="preserve"> </w:t>
      </w:r>
      <w:r w:rsidR="00C449F3" w:rsidRPr="00524172">
        <w:t>understand</w:t>
      </w:r>
      <w:r w:rsidR="007959C3" w:rsidRPr="00524172">
        <w:t xml:space="preserve"> of the effects of</w:t>
      </w:r>
      <w:r w:rsidR="00087B90" w:rsidRPr="00524172">
        <w:t xml:space="preserve"> </w:t>
      </w:r>
      <w:r w:rsidR="001377DB" w:rsidRPr="00524172">
        <w:t xml:space="preserve">natural </w:t>
      </w:r>
      <w:r w:rsidR="00C44380" w:rsidRPr="00524172">
        <w:t xml:space="preserve">season- and size-dependent </w:t>
      </w:r>
      <w:r w:rsidR="00C449F3" w:rsidRPr="00524172">
        <w:t>survival</w:t>
      </w:r>
      <w:r w:rsidR="007959C3" w:rsidRPr="00524172">
        <w:t xml:space="preserve"> </w:t>
      </w:r>
      <w:r w:rsidR="00C44380" w:rsidRPr="00524172">
        <w:t>on population growth of</w:t>
      </w:r>
      <w:r w:rsidR="002F4A19" w:rsidRPr="00524172">
        <w:t xml:space="preserve"> </w:t>
      </w:r>
      <w:r w:rsidR="00C44380" w:rsidRPr="00524172">
        <w:t xml:space="preserve">an </w:t>
      </w:r>
      <w:r w:rsidR="002F4A19" w:rsidRPr="00524172">
        <w:t xml:space="preserve">aquatic gastropod of </w:t>
      </w:r>
      <w:r w:rsidR="00087B90" w:rsidRPr="00524172">
        <w:t xml:space="preserve">conservation </w:t>
      </w:r>
      <w:r w:rsidR="002F4A19" w:rsidRPr="00524172">
        <w:t>concern</w:t>
      </w:r>
      <w:r w:rsidR="007959C3" w:rsidRPr="00524172">
        <w:t>, the Florida Apple Snail (</w:t>
      </w:r>
      <w:r w:rsidR="007959C3" w:rsidRPr="00524172">
        <w:rPr>
          <w:i/>
        </w:rPr>
        <w:t>Pomacea paludosa</w:t>
      </w:r>
      <w:r w:rsidR="007959C3" w:rsidRPr="00524172">
        <w:t>).</w:t>
      </w:r>
      <w:r w:rsidR="00004CAC">
        <w:t xml:space="preserve"> </w:t>
      </w:r>
      <w:r w:rsidR="00087B90" w:rsidRPr="00524172">
        <w:t xml:space="preserve">While measuring survival in the field, </w:t>
      </w:r>
      <w:r w:rsidR="00C449F3" w:rsidRPr="00524172">
        <w:t>I</w:t>
      </w:r>
      <w:r w:rsidR="00087B90" w:rsidRPr="00524172">
        <w:t xml:space="preserve"> i</w:t>
      </w:r>
      <w:r w:rsidR="007959C3" w:rsidRPr="00524172">
        <w:t>dentified</w:t>
      </w:r>
      <w:r w:rsidR="00087B90" w:rsidRPr="00524172">
        <w:t xml:space="preserve"> </w:t>
      </w:r>
      <w:r w:rsidR="00001EBB" w:rsidRPr="00524172">
        <w:t xml:space="preserve">types/sources of </w:t>
      </w:r>
      <w:r w:rsidR="00087B90" w:rsidRPr="00524172">
        <w:t>mortality from tethering remains</w:t>
      </w:r>
      <w:r w:rsidR="00001EBB" w:rsidRPr="00524172">
        <w:t xml:space="preserve"> and used independent </w:t>
      </w:r>
      <w:r w:rsidR="00C44380" w:rsidRPr="00524172">
        <w:t xml:space="preserve">observations </w:t>
      </w:r>
      <w:r w:rsidR="00001EBB" w:rsidRPr="00524172">
        <w:t xml:space="preserve">of predator communities and their diets </w:t>
      </w:r>
      <w:r w:rsidR="00087B90" w:rsidRPr="00524172">
        <w:t xml:space="preserve">to identify key predators </w:t>
      </w:r>
      <w:r w:rsidR="007959C3" w:rsidRPr="00524172">
        <w:t>responsible for seasonal mortality patterns</w:t>
      </w:r>
      <w:r w:rsidR="00087B90" w:rsidRPr="00524172">
        <w:t>.</w:t>
      </w:r>
      <w:r w:rsidR="00004CAC">
        <w:t xml:space="preserve"> </w:t>
      </w:r>
      <w:r w:rsidR="00C449F3" w:rsidRPr="00524172">
        <w:t>My</w:t>
      </w:r>
      <w:r w:rsidR="00001EBB" w:rsidRPr="00524172">
        <w:t xml:space="preserve"> empirical </w:t>
      </w:r>
      <w:r w:rsidR="00C449F3" w:rsidRPr="00524172">
        <w:t>survival</w:t>
      </w:r>
      <w:r w:rsidR="00001EBB" w:rsidRPr="00524172">
        <w:t xml:space="preserve"> measures were then combined with measures of </w:t>
      </w:r>
      <w:r w:rsidR="001377DB" w:rsidRPr="00524172">
        <w:t xml:space="preserve">size and season-dependent </w:t>
      </w:r>
      <w:r w:rsidR="00C449F3" w:rsidRPr="00524172">
        <w:t xml:space="preserve">individual </w:t>
      </w:r>
      <w:r w:rsidR="00001EBB" w:rsidRPr="00524172">
        <w:t xml:space="preserve">growth and </w:t>
      </w:r>
      <w:r w:rsidR="007E04F2" w:rsidRPr="00524172">
        <w:t xml:space="preserve">compared to </w:t>
      </w:r>
      <w:r w:rsidR="007959C3" w:rsidRPr="00524172">
        <w:t xml:space="preserve">conditions </w:t>
      </w:r>
      <w:r w:rsidR="00001EBB" w:rsidRPr="00524172">
        <w:t>producing</w:t>
      </w:r>
      <w:r w:rsidR="007959C3" w:rsidRPr="00524172">
        <w:t xml:space="preserve"> population </w:t>
      </w:r>
      <w:r w:rsidR="00CC0A74" w:rsidRPr="00524172">
        <w:t>increase or decrease.</w:t>
      </w:r>
      <w:r w:rsidR="00004CAC">
        <w:t xml:space="preserve"> </w:t>
      </w:r>
      <w:r w:rsidR="00CC0A74" w:rsidRPr="00524172">
        <w:t>To accomplish this,</w:t>
      </w:r>
      <w:r w:rsidR="007C6E70" w:rsidRPr="00524172">
        <w:t xml:space="preserve"> </w:t>
      </w:r>
      <w:r w:rsidR="00C449F3" w:rsidRPr="00524172">
        <w:t xml:space="preserve">I </w:t>
      </w:r>
      <w:r w:rsidR="00152AF9" w:rsidRPr="00524172">
        <w:t>r</w:t>
      </w:r>
      <w:r w:rsidR="00544B37" w:rsidRPr="00524172">
        <w:t>e-coded</w:t>
      </w:r>
      <w:r w:rsidR="007959C3" w:rsidRPr="00524172">
        <w:t xml:space="preserve"> a </w:t>
      </w:r>
      <w:r w:rsidR="009E46B6" w:rsidRPr="00524172">
        <w:t xml:space="preserve">published </w:t>
      </w:r>
      <w:r w:rsidR="007959C3" w:rsidRPr="00524172">
        <w:t>size</w:t>
      </w:r>
      <w:r w:rsidR="00001EBB" w:rsidRPr="00524172">
        <w:t>-</w:t>
      </w:r>
      <w:r w:rsidR="007959C3" w:rsidRPr="00524172">
        <w:t>structured population model</w:t>
      </w:r>
      <w:r w:rsidR="00721287">
        <w:t xml:space="preserve"> </w:t>
      </w:r>
      <w:r w:rsidR="00C529D3">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C529D3">
        <w:fldChar w:fldCharType="separate"/>
      </w:r>
      <w:r w:rsidR="00A67841" w:rsidRPr="00A67841">
        <w:rPr>
          <w:noProof/>
        </w:rPr>
        <w:t>(Darby et al. 2015)</w:t>
      </w:r>
      <w:r w:rsidR="00C529D3">
        <w:fldChar w:fldCharType="end"/>
      </w:r>
      <w:r w:rsidR="00152AF9" w:rsidRPr="00524172">
        <w:t xml:space="preserve"> </w:t>
      </w:r>
      <w:r w:rsidR="00544B37" w:rsidRPr="00524172">
        <w:t xml:space="preserve">for use in a particular location </w:t>
      </w:r>
      <w:r w:rsidR="00152AF9" w:rsidRPr="00524172">
        <w:t>and</w:t>
      </w:r>
      <w:r w:rsidR="007959C3" w:rsidRPr="00524172">
        <w:t xml:space="preserve"> </w:t>
      </w:r>
      <w:r w:rsidR="00152AF9" w:rsidRPr="00524172">
        <w:t xml:space="preserve">explored the </w:t>
      </w:r>
      <w:r w:rsidR="007959C3" w:rsidRPr="00524172">
        <w:t>combinations of snail growth and mortality that stop population</w:t>
      </w:r>
      <w:r w:rsidR="00D7774F" w:rsidRPr="00524172">
        <w:t>s from increasing</w:t>
      </w:r>
      <w:r w:rsidR="0099618A" w:rsidRPr="00524172">
        <w:t xml:space="preserve"> under three different depth and temperature regimes affecting reproduction</w:t>
      </w:r>
      <w:r w:rsidR="007959C3" w:rsidRPr="00524172">
        <w:t xml:space="preserve"> (i.e., a zero</w:t>
      </w:r>
      <w:r w:rsidR="00152AF9" w:rsidRPr="00524172">
        <w:t xml:space="preserve"> population-</w:t>
      </w:r>
      <w:r w:rsidR="007959C3" w:rsidRPr="00524172">
        <w:t>growth isocline)</w:t>
      </w:r>
      <w:r w:rsidR="00CC0A74" w:rsidRPr="00524172">
        <w:t>.</w:t>
      </w:r>
      <w:r w:rsidR="00004CAC">
        <w:t xml:space="preserve"> </w:t>
      </w:r>
      <w:r w:rsidR="0099618A" w:rsidRPr="00524172">
        <w:t>I</w:t>
      </w:r>
      <w:r w:rsidR="00CC0A74" w:rsidRPr="00524172">
        <w:t xml:space="preserve"> then </w:t>
      </w:r>
      <w:r w:rsidR="0099618A" w:rsidRPr="00524172">
        <w:t>compared</w:t>
      </w:r>
      <w:r w:rsidR="00CC0A74" w:rsidRPr="00524172">
        <w:t xml:space="preserve"> </w:t>
      </w:r>
      <w:r w:rsidR="0099618A" w:rsidRPr="00524172">
        <w:t>my</w:t>
      </w:r>
      <w:r w:rsidR="00CC0A74" w:rsidRPr="00524172">
        <w:t xml:space="preserve"> empirical measures</w:t>
      </w:r>
      <w:r w:rsidR="0099618A" w:rsidRPr="00524172">
        <w:t xml:space="preserve"> of survival from two seasons with and without natural predators combined with two seasons of </w:t>
      </w:r>
      <w:r w:rsidR="007D04D5" w:rsidRPr="00524172">
        <w:t>individual</w:t>
      </w:r>
      <w:r w:rsidR="00944415" w:rsidRPr="00524172">
        <w:t xml:space="preserve"> growth</w:t>
      </w:r>
      <w:r w:rsidR="0099618A" w:rsidRPr="00524172">
        <w:t xml:space="preserve"> to the isoclines</w:t>
      </w:r>
      <w:r w:rsidR="007D04D5" w:rsidRPr="00524172">
        <w:t xml:space="preserve"> </w:t>
      </w:r>
      <w:r w:rsidR="007959C3" w:rsidRPr="00524172">
        <w:t>in state space</w:t>
      </w:r>
      <w:r w:rsidR="00001EBB" w:rsidRPr="00524172">
        <w:t xml:space="preserve">. </w:t>
      </w:r>
    </w:p>
    <w:p w14:paraId="3B3D06ED" w14:textId="77777777" w:rsidR="00695B5F" w:rsidRPr="00524172" w:rsidRDefault="00695B5F" w:rsidP="00524172">
      <w:pPr>
        <w:pStyle w:val="NATESTYLE1CommonCollege"/>
        <w:spacing w:after="240"/>
        <w:ind w:firstLine="720"/>
        <w:jc w:val="both"/>
      </w:pPr>
    </w:p>
    <w:p w14:paraId="5DBF30F7" w14:textId="7BC9FFA1" w:rsidR="0027230D" w:rsidRDefault="006F4781" w:rsidP="00524172">
      <w:pPr>
        <w:pStyle w:val="NATESTYLE1CommonCollege"/>
        <w:jc w:val="both"/>
      </w:pPr>
      <w:r w:rsidRPr="00524172">
        <w:rPr>
          <w:b/>
          <w:bCs/>
        </w:rPr>
        <w:lastRenderedPageBreak/>
        <w:t>Methods</w:t>
      </w:r>
      <w:r w:rsidR="0027230D" w:rsidRPr="00524172">
        <w:t xml:space="preserve"> </w:t>
      </w:r>
    </w:p>
    <w:p w14:paraId="0F60B768" w14:textId="77777777" w:rsidR="00695B5F" w:rsidRPr="00524172" w:rsidRDefault="00695B5F" w:rsidP="00524172">
      <w:pPr>
        <w:pStyle w:val="NATESTYLE1CommonCollege"/>
        <w:jc w:val="both"/>
      </w:pPr>
    </w:p>
    <w:p w14:paraId="3E8C4B8F" w14:textId="4526D985" w:rsidR="004611C7" w:rsidRDefault="004611C7" w:rsidP="00524172">
      <w:pPr>
        <w:pStyle w:val="Heading3"/>
        <w:jc w:val="both"/>
        <w:rPr>
          <w:rFonts w:cs="Times New Roman"/>
        </w:rPr>
      </w:pPr>
      <w:bookmarkStart w:id="0" w:name="_Toc92806943"/>
      <w:r w:rsidRPr="00524172">
        <w:rPr>
          <w:rFonts w:cs="Times New Roman"/>
        </w:rPr>
        <w:t xml:space="preserve">Study </w:t>
      </w:r>
      <w:r w:rsidR="00944415" w:rsidRPr="00524172">
        <w:rPr>
          <w:rFonts w:cs="Times New Roman"/>
        </w:rPr>
        <w:t>s</w:t>
      </w:r>
      <w:r w:rsidRPr="00524172">
        <w:rPr>
          <w:rFonts w:cs="Times New Roman"/>
        </w:rPr>
        <w:t>pecies and system</w:t>
      </w:r>
    </w:p>
    <w:p w14:paraId="7E73ABEA" w14:textId="77777777" w:rsidR="00695B5F" w:rsidRPr="00695B5F" w:rsidRDefault="00695B5F" w:rsidP="00695B5F"/>
    <w:p w14:paraId="40B5E64A" w14:textId="43EFDDD9" w:rsidR="00944415" w:rsidRDefault="00944415" w:rsidP="00524172">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DA4B13" w:rsidRPr="00524172">
        <w:fldChar w:fldCharType="begin" w:fldLock="1"/>
      </w:r>
      <w:r w:rsidR="003B2E67">
        <w:instrText>ADDIN CSL_CITATION {"citationItems":[{"id":"ITEM-1","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uris":["http://www.mendeley.com/documents/?uuid=16e607dc-8cd5-4fae-b269-7a09eebe9548"]}],"mendeley":{"formattedCitation":"(Richardson 2010)","plainTextFormattedCitation":"(Richardson 2010)","previouslyFormattedCitation":"(Richardson 2010)"},"properties":{"noteIndex":0},"schema":"https://github.com/citation-style-language/schema/raw/master/csl-citation.json"}</w:instrText>
      </w:r>
      <w:r w:rsidR="00DA4B13" w:rsidRPr="00524172">
        <w:fldChar w:fldCharType="separate"/>
      </w:r>
      <w:r w:rsidR="00A67841" w:rsidRPr="00A67841">
        <w:rPr>
          <w:noProof/>
        </w:rPr>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152AF9" w:rsidRPr="00524172">
        <w:t>(</w:t>
      </w:r>
      <w:r w:rsidR="00FD2148" w:rsidRPr="00524172">
        <w:fldChar w:fldCharType="begin" w:fldLock="1"/>
      </w:r>
      <w:r w:rsidR="003B2E67">
        <w:instrText>ADDIN CSL_CITATION {"citationItems":[{"id":"ITEM-1","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uris":["http://www.mendeley.com/documents/?uuid=15aef32b-3858-46ff-bb33-05419a5aecb5"]}],"mendeley":{"formattedCitation":"(Gaiser et al. 2012)","manualFormatting":"Gaiser et al. 2012)","plainTextFormattedCitation":"(Gaiser et al. 2012)","previouslyFormattedCitation":"(Gaiser et al. 2012)"},"properties":{"noteIndex":0},"schema":"https://github.com/citation-style-language/schema/raw/master/csl-citation.json"}</w:instrText>
      </w:r>
      <w:r w:rsidR="00FD2148" w:rsidRPr="00524172">
        <w:fldChar w:fldCharType="separate"/>
      </w:r>
      <w:r w:rsidR="00FD2148" w:rsidRPr="00524172">
        <w:rPr>
          <w:noProof/>
        </w:rPr>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3B2E67">
        <w:instrText>ADDIN CSL_CITATION {"citationItems":[{"id":"ITEM-1","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uris":["http://www.mendeley.com/documents/?uuid=a1a63377-8d00-41a4-adfb-85f7d9415890"]}],"mendeley":{"formattedCitation":"(Sklar et al. 2005)","manualFormatting":"Sklar et al., 2005","plainTextFormattedCitation":"(Sklar et al. 2005)","previouslyFormattedCitation":"(Sklar et al. 2005)"},"properties":{"noteIndex":0},"schema":"https://github.com/citation-style-language/schema/raw/master/csl-citation.json"}</w:instrText>
      </w:r>
      <w:r w:rsidR="00B167F5" w:rsidRPr="00524172">
        <w:fldChar w:fldCharType="separate"/>
      </w:r>
      <w:r w:rsidR="00B167F5" w:rsidRPr="00524172">
        <w:rPr>
          <w:noProof/>
        </w:rPr>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B167F5" w:rsidRPr="00524172">
        <w:fldChar w:fldCharType="begin" w:fldLock="1"/>
      </w:r>
      <w:r w:rsidR="003B2E67">
        <w:instrText>ADDIN CSL_CITATION {"citationItems":[{"id":"ITEM-1","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uris":["http://www.mendeley.com/documents/?uuid=a8b351cb-5577-4028-884a-a027213992a7"]}],"mendeley":{"formattedCitation":"(McVoy et al. 2011)","plainTextFormattedCitation":"(McVoy et al. 2011)","previouslyFormattedCitation":"(McVoy et al. 2011)"},"properties":{"noteIndex":0},"schema":"https://github.com/citation-style-language/schema/raw/master/csl-citation.json"}</w:instrText>
      </w:r>
      <w:r w:rsidR="00B167F5" w:rsidRPr="00524172">
        <w:fldChar w:fldCharType="separate"/>
      </w:r>
      <w:r w:rsidR="00A67841" w:rsidRPr="00A67841">
        <w:rPr>
          <w:noProof/>
        </w:rPr>
        <w:t>(McVoy et al. 2011)</w:t>
      </w:r>
      <w:r w:rsidR="00B167F5" w:rsidRPr="00524172">
        <w:fldChar w:fldCharType="end"/>
      </w:r>
      <w:r w:rsidR="008168D9" w:rsidRPr="00524172">
        <w:t>,</w:t>
      </w:r>
      <w:r w:rsidR="00DA4B13" w:rsidRPr="00524172">
        <w:t xml:space="preserve"> but now covers ~44%</w:t>
      </w:r>
      <w:r w:rsidR="00DA4B13" w:rsidRPr="00524172">
        <w:fldChar w:fldCharType="begin" w:fldLock="1"/>
      </w:r>
      <w:r w:rsidR="003B2E67">
        <w:instrText>ADDIN CSL_CITATION {"citationItems":[{"id":"ITEM-1","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uris":["http://www.mendeley.com/documents/?uuid=16e607dc-8cd5-4fae-b269-7a09eebe9548"]}],"mendeley":{"formattedCitation":"(Richardson 2010)","plainTextFormattedCitation":"(Richardson 2010)","previouslyFormattedCitation":"(Richardson 2010)"},"properties":{"noteIndex":0},"schema":"https://github.com/citation-style-language/schema/raw/master/csl-citation.json"}</w:instrText>
      </w:r>
      <w:r w:rsidR="00DA4B13" w:rsidRPr="00524172">
        <w:fldChar w:fldCharType="separate"/>
      </w:r>
      <w:r w:rsidR="00A67841" w:rsidRPr="00A67841">
        <w:rPr>
          <w:noProof/>
        </w:rPr>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r w:rsidR="00DA0E8C" w:rsidRPr="00524172">
        <w:t>that dry most years</w:t>
      </w:r>
      <w:r w:rsidR="00337821">
        <w:fldChar w:fldCharType="begin" w:fldLock="1"/>
      </w:r>
      <w:r w:rsidR="003B2E67">
        <w:instrText>ADDIN CSL_CITATION {"citationItems":[{"id":"ITEM-1","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uris":["http://www.mendeley.com/documents/?uuid=0181195a-b84a-4f7e-a535-201d97ffb664"]}],"mendeley":{"formattedCitation":"(Zweig and Kitchens 2008)","plainTextFormattedCitation":"(Zweig and Kitchens 2008)","previouslyFormattedCitation":"(Zweig and Kitchens 2008)"},"properties":{"noteIndex":0},"schema":"https://github.com/citation-style-language/schema/raw/master/csl-citation.json"}</w:instrText>
      </w:r>
      <w:r w:rsidR="00337821">
        <w:fldChar w:fldCharType="separate"/>
      </w:r>
      <w:r w:rsidR="00A67841" w:rsidRPr="00A67841">
        <w:rPr>
          <w:noProof/>
        </w:rPr>
        <w:t>(Zweig and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r w:rsidR="00CC2708" w:rsidRPr="00524172">
        <w:rPr>
          <w:rStyle w:val="CommentReference"/>
          <w:sz w:val="24"/>
          <w:szCs w:val="24"/>
        </w:rPr>
        <w:t xml:space="preserve"> </w:t>
      </w:r>
    </w:p>
    <w:p w14:paraId="392508C7" w14:textId="77777777" w:rsidR="00695B5F" w:rsidRPr="00524172" w:rsidRDefault="00695B5F" w:rsidP="00524172">
      <w:pPr>
        <w:pStyle w:val="NATESTYLE1CommonCollege"/>
        <w:spacing w:after="240"/>
        <w:ind w:firstLine="720"/>
        <w:jc w:val="both"/>
      </w:pPr>
    </w:p>
    <w:p w14:paraId="71584C9A" w14:textId="3B7B9B96" w:rsidR="00944415" w:rsidRDefault="00944415" w:rsidP="00524172">
      <w:pPr>
        <w:pStyle w:val="NATESTYLE1CommonCollege"/>
        <w:spacing w:after="120"/>
        <w:ind w:firstLine="720"/>
        <w:jc w:val="both"/>
      </w:pPr>
      <w:r w:rsidRPr="00524172">
        <w:t>The Florida Apple Snail (</w:t>
      </w:r>
      <w:r w:rsidRPr="00524172">
        <w:rPr>
          <w:i/>
          <w:iCs/>
        </w:rPr>
        <w:t>Pomacea paludosa</w:t>
      </w:r>
      <w:r w:rsidRPr="00524172">
        <w:t>) is a species of conservation concern for Everglade’s restoration and management</w:t>
      </w:r>
      <w:r w:rsidR="003016A5" w:rsidRPr="00524172">
        <w:t>.</w:t>
      </w:r>
      <w:r w:rsidR="00004CAC">
        <w:t xml:space="preserve"> </w:t>
      </w:r>
      <w:r w:rsidR="003016A5" w:rsidRPr="00524172">
        <w:t>The federally endangered Florida Snail Kite (</w:t>
      </w:r>
      <w:r w:rsidR="003016A5" w:rsidRPr="00524172">
        <w:rPr>
          <w:i/>
          <w:iCs/>
        </w:rPr>
        <w:t>Rostrhamus sociabilis</w:t>
      </w:r>
      <w:r w:rsidR="003016A5" w:rsidRPr="00524172">
        <w:t>) forages almost exclusively on adult apple snails</w:t>
      </w:r>
      <w:r w:rsidR="00337821">
        <w:fldChar w:fldCharType="begin" w:fldLock="1"/>
      </w:r>
      <w:r w:rsidR="003B2E67">
        <w:instrText>ADDIN CSL_CITATION {"citationItems":[{"id":"ITEM-1","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uris":["http://www.mendeley.com/documents/?uuid=b727adcc-9f1d-4a04-ad79-befb09c66303"]}],"mendeley":{"formattedCitation":"(Cattau et al. 2010)","plainTextFormattedCitation":"(Cattau et al. 2010)","previouslyFormattedCitation":"(Cattau et al. 2010)"},"properties":{"noteIndex":0},"schema":"https://github.com/citation-style-language/schema/raw/master/csl-citation.json"}</w:instrText>
      </w:r>
      <w:r w:rsidR="00337821">
        <w:fldChar w:fldCharType="separate"/>
      </w:r>
      <w:r w:rsidR="00A67841" w:rsidRPr="00A67841">
        <w:rPr>
          <w:noProof/>
        </w:rPr>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3B2E67">
        <w:instrText>ADDIN CSL_CITATION {"citationItems":[{"id":"ITEM-1","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uris":["http://www.mendeley.com/documents/?uuid=fe01fd9a-d1bf-45fe-9166-ea4c08c96d76"]}],"mendeley":{"formattedCitation":"(Cattau et al. 2014)","plainTextFormattedCitation":"(Cattau et al. 2014)","previouslyFormattedCitation":"(Cattau et al. 2014)"},"properties":{"noteIndex":0},"schema":"https://github.com/citation-style-language/schema/raw/master/csl-citation.json"}</w:instrText>
      </w:r>
      <w:r w:rsidR="003016A5" w:rsidRPr="00524172">
        <w:fldChar w:fldCharType="separate"/>
      </w:r>
      <w:r w:rsidR="00A67841" w:rsidRPr="00A67841">
        <w:rPr>
          <w:noProof/>
        </w:rPr>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Pennak 1953), and it has both a lung and a gill characteristic to the Ampullariidae family</w:t>
      </w:r>
      <w:r w:rsidR="00721287">
        <w:t xml:space="preserve"> </w:t>
      </w:r>
      <w:r w:rsidRPr="00524172">
        <w:fldChar w:fldCharType="begin" w:fldLock="1"/>
      </w:r>
      <w:r w:rsidR="003B2E67">
        <w:instrText>ADDIN CSL_CITATION {"citationItems":[{"id":"ITEM-1","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uris":["http://www.mendeley.com/documents/?uuid=7811a344-20f3-41f8-b3f0-fda91a11f516"]}],"mendeley":{"formattedCitation":"(Hayes et al. 2009)","plainTextFormattedCitation":"(Hayes et al. 2009)","previouslyFormattedCitation":"(Hayes et al. 2009)"},"properties":{"noteIndex":0},"schema":"https://github.com/citation-style-language/schema/raw/master/csl-citation.json"}</w:instrText>
      </w:r>
      <w:r w:rsidRPr="00524172">
        <w:fldChar w:fldCharType="separate"/>
      </w:r>
      <w:r w:rsidR="00A67841" w:rsidRPr="00A67841">
        <w:rPr>
          <w:noProof/>
        </w:rPr>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3B2E67">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id":"ITEM-2","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2","issue":"2","issued":{"date-parts":[["1999"]]},"page":"195-208","title":"A comparison of sampling techniques for quantifying abundance of the Florida apple snail (Pomacea paludosa Say)","type":"article-journal","volume":"65"},"uris":["http://www.mendeley.com/documents/?uuid=c0025a0d-f53c-41a4-a8aa-2cc6b55cdd6c"]},{"id":"ITEM-3","itemData":{"author":[{"dropping-particle":"","family":"Darby","given":"Philip C.","non-dropping-particle":"","parse-names":false,"suffix":""},{"dropping-particle":"","family":"Valentine-Darby","given":"Patricia L.","non-dropping-particle":"","parse-names":false,"suffix":""},{"dropping-particle":"","family":"Percival","given":"H. Franklin","non-dropping-particle":"","parse-names":false,"suffix":""}],"container-title":"Malacologia","id":"ITEM-3","issue":"1","issued":{"date-parts":[["2003"]]},"page":"179-184","title":"Dry Season Survival in a Florida Apple Snail (Pomacea Paludosa Say) Population","type":"article-journal","volume":"45"},"uris":["http://www.mendeley.com/documents/?uuid=2abcf673-4e60-4530-ba23-e4270643809e"]}],"mendeley":{"formattedCitation":"(Hanning 1979; Darby et al. 1999, 2003)","plainTextFormattedCitation":"(Hanning 1979; Darby et al. 1999, 2003)","previouslyFormattedCitation":"(Hanning 1979; Darby et al. 1999, 2003)"},"properties":{"noteIndex":0},"schema":"https://github.com/citation-style-language/schema/raw/master/csl-citation.json"}</w:instrText>
      </w:r>
      <w:r w:rsidR="00337821">
        <w:fldChar w:fldCharType="separate"/>
      </w:r>
      <w:r w:rsidR="00A67841" w:rsidRPr="00A67841">
        <w:rPr>
          <w:noProof/>
        </w:rPr>
        <w:t>(Hanning 1979; Darby et al. 1999, 2003)</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3B2E67">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id":"ITEM-2","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uris":["http://www.mendeley.com/documents/?uuid=47d3693c-1d3b-4258-9214-babf8d98f6e3"]}],"mendeley":{"formattedCitation":"(Hanning 1979; O’Hare 2010)","plainTextFormattedCitation":"(Hanning 1979; O’Hare 2010)","previouslyFormattedCitation":"(Hanning 1979; O’Hare 2010)"},"properties":{"noteIndex":0},"schema":"https://github.com/citation-style-language/schema/raw/master/csl-citation.json"}</w:instrText>
      </w:r>
      <w:r w:rsidR="00337821">
        <w:fldChar w:fldCharType="separate"/>
      </w:r>
      <w:r w:rsidR="00A67841" w:rsidRPr="00A67841">
        <w:rPr>
          <w:noProof/>
        </w:rPr>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337821">
        <w:t>)</w:t>
      </w:r>
      <w:r w:rsidR="00337821">
        <w:fldChar w:fldCharType="begin" w:fldLock="1"/>
      </w:r>
      <w:r w:rsidR="003B2E67">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id":"ITEM-2","itemData":{"DOI":"10.1672/07-115.1","ISSN":"02775212","abstract":"Florida apple snails (Pomacea paludosa Say) are prey for several wetland-dependent predators, most notably for the endangered Florida snail kite (Rostrhamus sociabilis Vieillot). Management concerns for kites have been raised regarding the impacts of wetland dry downs on snails, but little data exists to validate these concerns. We simulated drying events in experimental tanks, where we observed that snail survival patterns, regardless of hydrology, were driven by a post-reproductive die off. In contrast to earlier reports of little to no dry down tolerance, we found that 70% of pre-reproductive adult-sized snails survived a 12-week dry down. Smaller size classes of snails exhibited significantly lower survival rates (&lt; 50% after eight weeks dry). Field surveys showed that 77% of egg production occurs in April-June. Our hydrologic analyses of six peninsular Florida wetlands showed that most dry downs overlapped a portion of the peak snail breeding season, and 70% of dry downs were ≤ 12 weeks in duration. Dry down timing can affect recruitment by truncating annual egg production and stranding juveniles. Dry down survival rates and seasonal patterns of egg cluster production helped define a range of hydrologic conditions that support robust apple snail populations, and illustrate why multiple characteristics of dry down events should be considered in developing target hydrologic regimes for wetland fauna. © 2008, The Society of Wetland Scientists.","author":[{"dropping-particle":"","family":"Darby","given":"Philip C.","non-dropping-particle":"","parse-names":false,"suffix":""},{"dropping-particle":"","family":"Bennetts","given":"Robert E.","non-dropping-particle":"","parse-names":false,"suffix":""},{"dropping-particle":"","family":"Percival","given":"H. Franklin","non-dropping-particle":"","parse-names":false,"suffix":""}],"container-title":"Wetlands","id":"ITEM-2","issue":"1","issued":{"date-parts":[["2008"]]},"page":"204-214","title":"Dry down impacts on apple snail (Pomacea paludosa) demography: Implications for wetland water management","type":"article-journal","volume":"28"},"uris":["http://www.mendeley.com/documents/?uuid=fe501028-c960-4505-bb71-4558da977dcb"]}],"mendeley":{"formattedCitation":"(Hanning 1979; Darby et al. 2008)","plainTextFormattedCitation":"(Hanning 1979; Darby et al. 2008)","previouslyFormattedCitation":"(Hanning 1979; Darby et al. 2008)"},"properties":{"noteIndex":0},"schema":"https://github.com/citation-style-language/schema/raw/master/csl-citation.json"}</w:instrText>
      </w:r>
      <w:r w:rsidR="00337821">
        <w:fldChar w:fldCharType="separate"/>
      </w:r>
      <w:r w:rsidR="00A67841" w:rsidRPr="00A67841">
        <w:rPr>
          <w:noProof/>
        </w:rPr>
        <w:t>(Hanning 1979; Darby et al. 2008)</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decline</w:t>
      </w:r>
      <w:r w:rsidR="00AF5F08" w:rsidRPr="00524172">
        <w:t>s</w:t>
      </w:r>
      <w:r w:rsidR="005D075A" w:rsidRPr="00524172">
        <w:t xml:space="preserve"> from pre-drainage to post drainage condition</w:t>
      </w:r>
      <w:r w:rsidR="009104C8" w:rsidRPr="00524172">
        <w:t>s</w:t>
      </w:r>
      <w:r w:rsidR="001377DB" w:rsidRPr="00524172">
        <w:t>, but</w:t>
      </w:r>
      <w:r w:rsidR="009104C8" w:rsidRPr="00524172">
        <w:t xml:space="preserve"> populations of the Florida Apple Snail in the ridge</w:t>
      </w:r>
      <w:r w:rsidR="00BD52A1" w:rsidRPr="00524172">
        <w:t>-</w:t>
      </w:r>
      <w:r w:rsidR="009104C8" w:rsidRPr="00524172">
        <w:t>slough landscape</w:t>
      </w:r>
      <w:r w:rsidR="001377DB" w:rsidRPr="00524172">
        <w:t xml:space="preserve"> of the Water Conservation Areas</w:t>
      </w:r>
      <w:r w:rsidR="009104C8" w:rsidRPr="00524172">
        <w:t xml:space="preserve"> decline</w:t>
      </w:r>
      <w:r w:rsidR="00AF5F08" w:rsidRPr="00524172">
        <w:t>d</w:t>
      </w:r>
      <w:r w:rsidR="009104C8" w:rsidRPr="00524172">
        <w:t xml:space="preserve"> between 2002-2003</w:t>
      </w:r>
      <w:r w:rsidR="00721287">
        <w:t xml:space="preserve"> </w:t>
      </w:r>
      <w:r w:rsidR="009104C8" w:rsidRPr="00524172">
        <w:fldChar w:fldCharType="begin" w:fldLock="1"/>
      </w:r>
      <w:r w:rsidR="003B2E67">
        <w:instrText>ADDIN CSL_CITATION {"citationItems":[{"id":"ITEM-1","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uris":["http://www.mendeley.com/documents/?uuid=e20bb10a-8f74-4c40-ac69-fffb0d9ef1c5"]}],"mendeley":{"formattedCitation":"(Gutierre et al. 2019)","plainTextFormattedCitation":"(Gutierre et al. 2019)","previouslyFormattedCitation":"(Gutierre et al. 2019)"},"properties":{"noteIndex":0},"schema":"https://github.com/citation-style-language/schema/raw/master/csl-citation.json"}</w:instrText>
      </w:r>
      <w:r w:rsidR="009104C8" w:rsidRPr="00524172">
        <w:fldChar w:fldCharType="separate"/>
      </w:r>
      <w:r w:rsidR="00A67841" w:rsidRPr="00A67841">
        <w:rPr>
          <w:noProof/>
        </w:rPr>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t xml:space="preserve">across </w:t>
      </w:r>
      <w:r w:rsidR="001377DB" w:rsidRPr="00524172">
        <w:t xml:space="preserve">southern </w:t>
      </w:r>
      <w:r w:rsidR="00AF5F08" w:rsidRPr="00524172">
        <w:t xml:space="preserve">Florida including </w:t>
      </w:r>
      <w:r w:rsidR="001377DB" w:rsidRPr="00524172">
        <w:t xml:space="preserve">in </w:t>
      </w:r>
      <w:r w:rsidR="00AF5F08" w:rsidRPr="00524172">
        <w:t xml:space="preserve">the </w:t>
      </w:r>
      <w:r w:rsidR="009104C8" w:rsidRPr="00524172">
        <w:t>ridge</w:t>
      </w:r>
      <w:r w:rsidR="00556838" w:rsidRPr="00524172">
        <w:t>-</w:t>
      </w:r>
      <w:r w:rsidR="009104C8" w:rsidRPr="00524172">
        <w:t>slough landscape</w:t>
      </w:r>
      <w:r w:rsidR="00721287">
        <w:t xml:space="preserve"> </w:t>
      </w:r>
      <w:r w:rsidR="00AF5F08" w:rsidRPr="00524172">
        <w:fldChar w:fldCharType="begin" w:fldLock="1"/>
      </w:r>
      <w:r w:rsidR="003B2E67">
        <w:instrText>ADDIN CSL_CITATION {"citationItems":[{"id":"ITEM-1","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1","issue":"2","issued":{"date-parts":[["1999"]]},"page":"195-208","title":"A comparison of sampling techniques for quantifying abundance of the Florida apple snail (Pomacea paludosa Say)","type":"article-journal","volume":"65"},"uris":["http://www.mendeley.com/documents/?uuid=c0025a0d-f53c-41a4-a8aa-2cc6b55cdd6c"]},{"id":"ITEM-2","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uris":["http://www.mendeley.com/documents/?uuid=e20bb10a-8f74-4c40-ac69-fffb0d9ef1c5"]},{"id":"ITEM-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uris":["http://www.mendeley.com/documents/?uuid=b727adcc-9f1d-4a04-ad79-befb09c66303"]}],"mendeley":{"formattedCitation":"(Darby et al. 1999; Cattau et al. 2010; Gutierre et al. 2019)","plainTextFormattedCitation":"(Darby et al. 1999; Cattau et al. 2010; Gutierre et al. 2019)","previouslyFormattedCitation":"(Darby et al. 1999; Cattau et al. 2010; Gutierre et al. 2019)"},"properties":{"noteIndex":0},"schema":"https://github.com/citation-style-language/schema/raw/master/csl-citation.json"}</w:instrText>
      </w:r>
      <w:r w:rsidR="00AF5F08" w:rsidRPr="00524172">
        <w:fldChar w:fldCharType="separate"/>
      </w:r>
      <w:r w:rsidR="00A67841" w:rsidRPr="00A67841">
        <w:rPr>
          <w:noProof/>
        </w:rPr>
        <w:t>(Darby et al. 1999; Cattau et al. 2010; Gutierre et al. 2019)</w:t>
      </w:r>
      <w:r w:rsidR="00AF5F08" w:rsidRPr="00524172">
        <w:fldChar w:fldCharType="end"/>
      </w:r>
      <w:r w:rsidR="00AF5F08" w:rsidRPr="00524172">
        <w:t>.</w:t>
      </w:r>
    </w:p>
    <w:p w14:paraId="627E9B11" w14:textId="77777777" w:rsidR="00695B5F" w:rsidRPr="00524172" w:rsidRDefault="00695B5F" w:rsidP="00524172">
      <w:pPr>
        <w:pStyle w:val="NATESTYLE1CommonCollege"/>
        <w:spacing w:after="120"/>
        <w:ind w:firstLine="720"/>
        <w:jc w:val="both"/>
      </w:pPr>
    </w:p>
    <w:p w14:paraId="330305A8" w14:textId="1B77CFC6" w:rsidR="00944415" w:rsidRDefault="00866A71" w:rsidP="00524172">
      <w:pPr>
        <w:pStyle w:val="NATESTYLE1CommonCollege"/>
        <w:spacing w:after="120"/>
        <w:ind w:firstLine="720"/>
        <w:jc w:val="both"/>
      </w:pPr>
      <w:r w:rsidRPr="00524172">
        <w:lastRenderedPageBreak/>
        <w:t>The Florida Apple Snail</w:t>
      </w:r>
      <w:r w:rsidR="00944415" w:rsidRPr="00524172">
        <w:t xml:space="preserve"> experienc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 limpkins (</w:t>
      </w:r>
      <w:r w:rsidR="00944415" w:rsidRPr="00524172">
        <w:rPr>
          <w:i/>
          <w:iCs/>
        </w:rPr>
        <w:t>Aramus guarauna</w:t>
      </w:r>
      <w:r w:rsidR="00944415" w:rsidRPr="00524172">
        <w:t>), and soft-shell turtles (</w:t>
      </w:r>
      <w:r w:rsidR="00944415" w:rsidRPr="00524172">
        <w:rPr>
          <w:i/>
          <w:iCs/>
        </w:rPr>
        <w:t>Trionyx ferox</w:t>
      </w:r>
      <w:r w:rsidR="00337821">
        <w:t>)</w:t>
      </w:r>
      <w:r w:rsidR="00721287">
        <w:t xml:space="preserve"> </w:t>
      </w:r>
      <w:r w:rsidR="001C6E9D">
        <w:rPr>
          <w:i/>
          <w:iCs/>
        </w:rPr>
        <w:fldChar w:fldCharType="begin" w:fldLock="1"/>
      </w:r>
      <w:r w:rsidR="003B2E67">
        <w:rPr>
          <w:i/>
          <w:iCs/>
        </w:rPr>
        <w:instrText>ADDIN CSL_CITATION {"citationItems":[{"id":"ITEM-1","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uris":["http://www.mendeley.com/documents/?uuid=6f1b866d-c852-4402-8335-00a325696f4a"]},{"id":"ITEM-2","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uris":["http://www.mendeley.com/documents/?uuid=156a7cc0-ec3d-4893-a697-426dd1ccd219"]}],"mendeley":{"formattedCitation":"(Snyder and Snyder 1971; Dalrymple 1977)","plainTextFormattedCitation":"(Snyder and Snyder 1971; Dalrymple 1977)","previouslyFormattedCitation":"(Snyder and Snyder 1971; Dalrymple 1977)"},"properties":{"noteIndex":0},"schema":"https://github.com/citation-style-language/schema/raw/master/csl-citation.json"}</w:instrText>
      </w:r>
      <w:r w:rsidR="001C6E9D">
        <w:rPr>
          <w:i/>
          <w:iCs/>
        </w:rPr>
        <w:fldChar w:fldCharType="separate"/>
      </w:r>
      <w:r w:rsidR="00A67841" w:rsidRPr="00A67841">
        <w:rPr>
          <w:iCs/>
          <w:noProof/>
        </w:rPr>
        <w:t>(Snyder and Snyder 1971; Dalrymple 1977)</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D95A86">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id":"ITEM-2","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uris":["http://www.mendeley.com/documents/?uuid=449613a0-61fd-4d81-8ea4-d97eb0952501"]}],"mendeley":{"formattedCitation":"(Valentine-Darby et al. 2015; Dorn and Hafsadi 2016)","plainTextFormattedCitation":"(Valentine-Darby et al. 2015; Dorn and Hafsadi 2016)","previouslyFormattedCitation":"(Valentine-Darby et al. 2015; Dorn and Hafsadi 2016)"},"properties":{"noteIndex":0},"schema":"https://github.com/citation-style-language/schema/raw/master/csl-citation.json"}</w:instrText>
      </w:r>
      <w:r w:rsidR="00D95A86">
        <w:fldChar w:fldCharType="separate"/>
      </w:r>
      <w:r w:rsidR="00A67841" w:rsidRPr="00A67841">
        <w:rPr>
          <w:noProof/>
        </w:rPr>
        <w:t>(Valentine-Darby et al. 2015; Dorn and Hafsadi 2016)</w:t>
      </w:r>
      <w:r w:rsidR="00D95A86">
        <w:fldChar w:fldCharType="end"/>
      </w:r>
      <w:r w:rsidR="00944415" w:rsidRPr="00524172">
        <w:t xml:space="preserve"> (</w:t>
      </w:r>
      <w:r w:rsidR="00944415" w:rsidRPr="00524172">
        <w:rPr>
          <w:i/>
        </w:rPr>
        <w:t>Procambarus</w:t>
      </w:r>
      <w:r w:rsidR="00944415" w:rsidRPr="00524172">
        <w:t xml:space="preserve"> spp.), Redear Sunfish</w:t>
      </w:r>
      <w:r w:rsidR="00721287">
        <w:t xml:space="preserve"> </w:t>
      </w:r>
      <w:r w:rsidR="00D95A86">
        <w:rPr>
          <w:i/>
        </w:rPr>
        <w:fldChar w:fldCharType="begin" w:fldLock="1"/>
      </w:r>
      <w:r w:rsidR="003B2E67">
        <w:rPr>
          <w:i/>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rPr>
        <w:fldChar w:fldCharType="separate"/>
      </w:r>
      <w:r w:rsidR="00A67841" w:rsidRPr="00A67841">
        <w:rPr>
          <w:noProof/>
        </w:rPr>
        <w:t>(Valentine-Darby et al. 2015)</w:t>
      </w:r>
      <w:r w:rsidR="00D95A86">
        <w:rPr>
          <w:i/>
        </w:rPr>
        <w:fldChar w:fldCharType="end"/>
      </w:r>
      <w:r w:rsidR="00944415" w:rsidRPr="00524172">
        <w:t xml:space="preserve"> (</w:t>
      </w:r>
      <w:r w:rsidR="00944415" w:rsidRPr="00524172">
        <w:rPr>
          <w:i/>
        </w:rPr>
        <w:t>Lepomis microlophus</w:t>
      </w:r>
      <w:r w:rsidR="00944415" w:rsidRPr="00524172">
        <w:t>), Mayan Cichlid</w:t>
      </w:r>
      <w:r w:rsidR="00D95A86">
        <w:rPr>
          <w:i/>
          <w:iCs/>
        </w:rPr>
        <w:fldChar w:fldCharType="begin" w:fldLock="1"/>
      </w:r>
      <w:r w:rsidR="003B2E67">
        <w:rPr>
          <w:i/>
          <w:iCs/>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iCs/>
        </w:rPr>
        <w:fldChar w:fldCharType="separate"/>
      </w:r>
      <w:r w:rsidR="00A67841" w:rsidRPr="00A67841">
        <w:rPr>
          <w:iCs/>
          <w:noProof/>
        </w:rPr>
        <w:t>(Valentine-Darby et al. 2015)</w:t>
      </w:r>
      <w:r w:rsidR="00D95A86">
        <w:rPr>
          <w:i/>
          <w:iCs/>
        </w:rPr>
        <w:fldChar w:fldCharType="end"/>
      </w:r>
      <w:r w:rsidR="00944415" w:rsidRPr="00524172">
        <w:t xml:space="preserve"> (</w:t>
      </w:r>
      <w:r w:rsidR="00944415" w:rsidRPr="00524172">
        <w:rPr>
          <w:i/>
          <w:iCs/>
        </w:rPr>
        <w:t>Mayaheros urophthalmus</w:t>
      </w:r>
      <w:r w:rsidR="00944415" w:rsidRPr="00524172">
        <w:t>),</w:t>
      </w:r>
      <w:r w:rsidR="00F504BD" w:rsidRPr="00524172">
        <w:t xml:space="preserve"> African Jewelfish</w:t>
      </w:r>
      <w:r w:rsidR="00721287">
        <w:t xml:space="preserve"> </w:t>
      </w:r>
      <w:r w:rsidR="00D95A86">
        <w:rPr>
          <w:i/>
          <w:iCs/>
        </w:rPr>
        <w:fldChar w:fldCharType="begin" w:fldLock="1"/>
      </w:r>
      <w:r w:rsidR="003B2E67">
        <w:rPr>
          <w:i/>
          <w:iCs/>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iCs/>
        </w:rPr>
        <w:fldChar w:fldCharType="separate"/>
      </w:r>
      <w:r w:rsidR="00A67841" w:rsidRPr="00A67841">
        <w:rPr>
          <w:iCs/>
          <w:noProof/>
        </w:rPr>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Seminole Killifish</w:t>
      </w:r>
      <w:r w:rsidR="00D95A86">
        <w:rPr>
          <w:i/>
          <w:iCs/>
        </w:rPr>
        <w:fldChar w:fldCharType="begin" w:fldLock="1"/>
      </w:r>
      <w:r w:rsidR="003B2E67">
        <w:rPr>
          <w:i/>
          <w:iCs/>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iCs/>
        </w:rPr>
        <w:fldChar w:fldCharType="separate"/>
      </w:r>
      <w:r w:rsidR="00A67841" w:rsidRPr="00A67841">
        <w:rPr>
          <w:iCs/>
          <w:noProof/>
        </w:rPr>
        <w:t>(Valentine-Darby et al. 2015)</w:t>
      </w:r>
      <w:r w:rsidR="00D95A86">
        <w:rPr>
          <w:i/>
          <w:iCs/>
        </w:rPr>
        <w:fldChar w:fldCharType="end"/>
      </w:r>
      <w:r w:rsidR="00944415" w:rsidRPr="00524172">
        <w:t xml:space="preserve"> (</w:t>
      </w:r>
      <w:r w:rsidR="00944415" w:rsidRPr="00524172">
        <w:rPr>
          <w:i/>
          <w:iCs/>
        </w:rPr>
        <w:t>Fundulus seminolis</w:t>
      </w:r>
      <w:r w:rsidR="00944415" w:rsidRPr="00524172">
        <w:t>), Bluegill</w:t>
      </w:r>
      <w:r w:rsidR="00D95A86">
        <w:rPr>
          <w:i/>
          <w:iCs/>
        </w:rPr>
        <w:fldChar w:fldCharType="begin" w:fldLock="1"/>
      </w:r>
      <w:r w:rsidR="003B2E67">
        <w:rPr>
          <w:i/>
          <w:iCs/>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iCs/>
        </w:rPr>
        <w:fldChar w:fldCharType="separate"/>
      </w:r>
      <w:r w:rsidR="00A67841" w:rsidRPr="00A67841">
        <w:rPr>
          <w:iCs/>
          <w:noProof/>
        </w:rPr>
        <w:t>(Valentine-Darby et al. 2015)</w:t>
      </w:r>
      <w:r w:rsidR="00D95A86">
        <w:rPr>
          <w:i/>
          <w:iCs/>
        </w:rPr>
        <w:fldChar w:fldCharType="end"/>
      </w:r>
      <w:r w:rsidR="00944415" w:rsidRPr="00524172">
        <w:t xml:space="preserve"> (</w:t>
      </w:r>
      <w:r w:rsidR="00944415" w:rsidRPr="00524172">
        <w:rPr>
          <w:i/>
          <w:iCs/>
        </w:rPr>
        <w:t>Lepomis macrochirus</w:t>
      </w:r>
      <w:r w:rsidR="00944415" w:rsidRPr="00524172">
        <w:t>), Greater Siren</w:t>
      </w:r>
      <w:r w:rsidR="00D95A86">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fldChar w:fldCharType="separate"/>
      </w:r>
      <w:r w:rsidR="00A67841" w:rsidRPr="00A67841">
        <w:rPr>
          <w:noProof/>
        </w:rPr>
        <w:t>(Valentine-Darby et al. 2015)</w:t>
      </w:r>
      <w:r w:rsidR="00D95A86">
        <w:fldChar w:fldCharType="end"/>
      </w:r>
      <w:r w:rsidR="00944415" w:rsidRPr="00524172">
        <w:t xml:space="preserve"> (</w:t>
      </w:r>
      <w:r w:rsidR="00944415" w:rsidRPr="00524172">
        <w:rPr>
          <w:i/>
          <w:iCs/>
        </w:rPr>
        <w:t>Siren lacertina</w:t>
      </w:r>
      <w:r w:rsidR="00944415" w:rsidRPr="00524172">
        <w:t>), and Turtles</w:t>
      </w:r>
      <w:r w:rsidR="00D95A86">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fldChar w:fldCharType="separate"/>
      </w:r>
      <w:r w:rsidR="00A67841" w:rsidRPr="00A67841">
        <w:rPr>
          <w:noProof/>
        </w:rPr>
        <w:t>(Valentine-Darby et al. 2015)</w:t>
      </w:r>
      <w:r w:rsidR="00D95A86">
        <w:fldChar w:fldCharType="end"/>
      </w:r>
      <w:r w:rsidR="00944415" w:rsidRPr="00524172">
        <w:t xml:space="preserve"> </w:t>
      </w:r>
      <w:r w:rsidR="00D95A86">
        <w:t>(</w:t>
      </w:r>
      <w:r w:rsidR="00D95A86" w:rsidRPr="00524172">
        <w:rPr>
          <w:i/>
          <w:iCs/>
          <w:noProof/>
          <w:shd w:val="clear" w:color="auto" w:fill="FFFFFF"/>
        </w:rPr>
        <w:t>Kinosternon bauri</w:t>
      </w:r>
      <w:r w:rsidR="00D95A86" w:rsidRPr="00524172">
        <w:rPr>
          <w:noProof/>
        </w:rPr>
        <w:t xml:space="preserve"> &amp; </w:t>
      </w:r>
      <w:r w:rsidR="00D95A86" w:rsidRPr="00524172">
        <w:rPr>
          <w:i/>
          <w:iCs/>
          <w:noProof/>
          <w:shd w:val="clear" w:color="auto" w:fill="FFFFFF"/>
        </w:rPr>
        <w:t>Sternotherus odoratus</w:t>
      </w:r>
      <w:r w:rsidR="00D95A86">
        <w:rPr>
          <w:noProof/>
          <w:shd w:val="clear" w:color="auto" w:fill="FFFFFF"/>
        </w:rPr>
        <w:t>)</w:t>
      </w:r>
      <w:r w:rsidR="00944415" w:rsidRPr="00524172">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944415" w:rsidRPr="00524172">
        <w:fldChar w:fldCharType="separate"/>
      </w:r>
      <w:r w:rsidR="00A67841" w:rsidRPr="00A67841">
        <w:rPr>
          <w:noProof/>
        </w:rPr>
        <w:t>(Valentine-Darby et al. 2015)</w:t>
      </w:r>
      <w:r w:rsidR="00944415" w:rsidRPr="00524172">
        <w:fldChar w:fldCharType="end"/>
      </w:r>
      <w:r w:rsidR="00944415" w:rsidRPr="00524172">
        <w:t>.</w:t>
      </w:r>
      <w:r w:rsidR="00973149" w:rsidRPr="00524172">
        <w:t xml:space="preserve"> Giant water bugs (Belostomatidae)</w:t>
      </w:r>
      <w:r w:rsidR="00AB0947" w:rsidRPr="00524172">
        <w:t xml:space="preserve"> are known gastropod predators and</w:t>
      </w:r>
      <w:r w:rsidR="00973149" w:rsidRPr="00524172">
        <w:t xml:space="preserve"> may be important predators of juvenile sizes but have not been investigated</w:t>
      </w:r>
      <w:r w:rsidR="001A7550" w:rsidRPr="00524172">
        <w:fldChar w:fldCharType="begin" w:fldLock="1"/>
      </w:r>
      <w:r w:rsidR="003B2E67">
        <w:instrText>ADDIN CSL_CITATION {"citationItems":[{"id":"ITEM-1","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uris":["http://www.mendeley.com/documents/?uuid=603a43cc-c049-4d0a-a15d-5c7faa6b7b97"]}],"mendeley":{"formattedCitation":"(Kesler and Munns 1989)","plainTextFormattedCitation":"(Kesler and Munns 1989)","previouslyFormattedCitation":"(Kesler and Munns 1989)"},"properties":{"noteIndex":0},"schema":"https://github.com/citation-style-language/schema/raw/master/csl-citation.json"}</w:instrText>
      </w:r>
      <w:r w:rsidR="001A7550" w:rsidRPr="00524172">
        <w:fldChar w:fldCharType="separate"/>
      </w:r>
      <w:r w:rsidR="00A67841" w:rsidRPr="00A67841">
        <w:rPr>
          <w:noProof/>
        </w:rPr>
        <w:t>(Kesler and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2F58C4" w:rsidRPr="00524172">
        <w:fldChar w:fldCharType="begin" w:fldLock="1"/>
      </w:r>
      <w:r w:rsidR="003B2E67">
        <w:instrText>ADDIN CSL_CITATION {"citationItems":[{"id":"ITEM-1","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uris":["http://www.mendeley.com/documents/?uuid=a62de050-7814-4702-947f-ed8048859c17"]}],"mendeley":{"formattedCitation":"(Davidson and Dorn 2018)","plainTextFormattedCitation":"(Davidson and Dorn 2018)","previouslyFormattedCitation":"(Davidson and Dorn 2018)"},"properties":{"noteIndex":0},"schema":"https://github.com/citation-style-language/schema/raw/master/csl-citation.json"}</w:instrText>
      </w:r>
      <w:r w:rsidR="002F58C4" w:rsidRPr="00524172">
        <w:fldChar w:fldCharType="separate"/>
      </w:r>
      <w:r w:rsidR="00A67841" w:rsidRPr="00A67841">
        <w:rPr>
          <w:noProof/>
        </w:rPr>
        <w:t>(Davidson and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p>
    <w:p w14:paraId="47C51A4C" w14:textId="77777777" w:rsidR="00695B5F" w:rsidRPr="00524172" w:rsidRDefault="00695B5F" w:rsidP="00524172">
      <w:pPr>
        <w:pStyle w:val="NATESTYLE1CommonCollege"/>
        <w:spacing w:after="120"/>
        <w:ind w:firstLine="720"/>
        <w:jc w:val="both"/>
      </w:pPr>
    </w:p>
    <w:bookmarkEnd w:id="0"/>
    <w:p w14:paraId="7F37E67A" w14:textId="39A59920" w:rsidR="000C6934" w:rsidRDefault="00721287" w:rsidP="00524172">
      <w:pPr>
        <w:pStyle w:val="Heading3"/>
        <w:jc w:val="both"/>
        <w:rPr>
          <w:rFonts w:cs="Times New Roman"/>
        </w:rPr>
      </w:pPr>
      <w:r>
        <w:rPr>
          <w:rFonts w:cs="Times New Roman"/>
        </w:rPr>
        <w:t xml:space="preserve"> </w:t>
      </w:r>
    </w:p>
    <w:p w14:paraId="61286B3B" w14:textId="77777777" w:rsidR="00695B5F" w:rsidRPr="00695B5F" w:rsidRDefault="00695B5F" w:rsidP="00695B5F"/>
    <w:p w14:paraId="613B1EB2" w14:textId="70C691E3" w:rsidR="000C6934" w:rsidRDefault="000C6934" w:rsidP="00524172">
      <w:pPr>
        <w:pStyle w:val="NATESTYLE1CommonCollege"/>
        <w:spacing w:after="120"/>
        <w:ind w:firstLine="720"/>
        <w:jc w:val="both"/>
      </w:pPr>
      <w:r w:rsidRPr="00524172">
        <w:t>Growth and survival measurements were made in the wetlands of the Loxahatchee Impoundment Landscape Assessment (LILA) at the Arthur R. Marshall Loxahatchee Wildlife Refuge in Boynton Beach, FL.</w:t>
      </w:r>
      <w:r w:rsidR="00004CAC">
        <w:t xml:space="preserve"> </w:t>
      </w:r>
      <w:r w:rsidRPr="00524172">
        <w:t>LILA is a landscape scale wetland experimental site that was constructed to mimic a scaled-down version of the Everglades ridge-slough landscape.</w:t>
      </w:r>
      <w:r w:rsidR="00004CAC">
        <w:t xml:space="preserve"> </w:t>
      </w:r>
      <w:r w:rsidRPr="00524172">
        <w:t>The site consists of four replicated 8-hectare (ha) wetlands (referred to as M1, M2, M3, and M4).</w:t>
      </w:r>
      <w:r w:rsidR="00004CAC">
        <w:t xml:space="preserve"> </w:t>
      </w:r>
      <w:r w:rsidRPr="00524172">
        <w:t xml:space="preserve">Each </w:t>
      </w:r>
      <w:r w:rsidRPr="00524172">
        <w:lastRenderedPageBreak/>
        <w:t>wetland has similarly arranged ridge, slough, and tree island elevation and vegetation features. Like the Everglades, water depths rise and fall with rainfall patterns and are deepest at the end of the wet season (Oct-Nov) and shallowest at the end of the dry season (May-June</w:t>
      </w:r>
      <w:r w:rsidR="00B4735F" w:rsidRPr="00524172">
        <w:t>)</w:t>
      </w:r>
      <w:r w:rsidRPr="00524172">
        <w:t>, but seasonal depths can be also manipulated independently (i.e., water depths heightened or lowered) with pumps and gated culverts.</w:t>
      </w:r>
      <w:r w:rsidR="00004CAC">
        <w:t xml:space="preserve"> </w:t>
      </w:r>
      <w:r w:rsidR="003F751B" w:rsidRPr="00524172">
        <w:t xml:space="preserve">During </w:t>
      </w:r>
      <w:r w:rsidR="00B4735F" w:rsidRPr="00524172">
        <w:t>my</w:t>
      </w:r>
      <w:r w:rsidR="003F751B" w:rsidRPr="00524172">
        <w:t xml:space="preserve"> study, wetlands (M1, M3) were being managed for a </w:t>
      </w:r>
      <w:r w:rsidR="00FD7DD4" w:rsidRPr="00524172">
        <w:t xml:space="preserve">deeper </w:t>
      </w:r>
      <w:r w:rsidR="003F751B" w:rsidRPr="00524172">
        <w:t xml:space="preserve">hydro-pattern with </w:t>
      </w:r>
      <w:r w:rsidR="00FD7DD4" w:rsidRPr="00524172">
        <w:t>higher wet season depths</w:t>
      </w:r>
      <w:r w:rsidR="003F751B" w:rsidRPr="00524172">
        <w:t xml:space="preserve"> than the other wetlands (M2, M4) which were managed for a </w:t>
      </w:r>
      <w:r w:rsidR="00FD7DD4" w:rsidRPr="00524172">
        <w:t>shallower</w:t>
      </w:r>
      <w:r w:rsidR="003F751B" w:rsidRPr="00524172">
        <w:t xml:space="preserve"> wet season</w:t>
      </w:r>
      <w:r w:rsidR="00FD7DD4" w:rsidRPr="00524172">
        <w:t xml:space="preserve"> depths</w:t>
      </w:r>
      <w:r w:rsidR="003F751B" w:rsidRPr="00524172">
        <w:t xml:space="preserve"> hydro-pattern.</w:t>
      </w:r>
      <w:r w:rsidR="00004CAC">
        <w:t xml:space="preserve"> </w:t>
      </w:r>
      <w:r w:rsidRPr="00524172">
        <w:t xml:space="preserve">The hydrologic conditions during </w:t>
      </w:r>
      <w:r w:rsidR="00B4735F" w:rsidRPr="00524172">
        <w:t>my</w:t>
      </w:r>
      <w:r w:rsidRPr="00524172">
        <w:t xml:space="preserve"> study were most representative of the slough habitat in the ridge-slough landscape of the Everglades because the minimum water depths in the deep slough were fixed to stay above 9-10 cm above deep slough sediment elevation.</w:t>
      </w:r>
      <w:r w:rsidR="00004CAC">
        <w:t xml:space="preserve">  </w:t>
      </w:r>
    </w:p>
    <w:p w14:paraId="18482281" w14:textId="77777777" w:rsidR="00695B5F" w:rsidRPr="00524172" w:rsidRDefault="00695B5F" w:rsidP="00524172">
      <w:pPr>
        <w:pStyle w:val="NATESTYLE1CommonCollege"/>
        <w:spacing w:after="120"/>
        <w:ind w:firstLine="720"/>
        <w:jc w:val="both"/>
      </w:pPr>
    </w:p>
    <w:p w14:paraId="4D0040E2" w14:textId="578041DB" w:rsidR="000C6934" w:rsidRDefault="00FC7FB0" w:rsidP="00524172">
      <w:pPr>
        <w:pStyle w:val="NATESTYLE1CommonCollege"/>
        <w:spacing w:after="120"/>
        <w:ind w:firstLine="720"/>
        <w:jc w:val="both"/>
      </w:pPr>
      <w:r w:rsidRPr="00524172">
        <w:t xml:space="preserve">Sometime between 2015 and 2019 the </w:t>
      </w:r>
      <w:r w:rsidRPr="00524172">
        <w:rPr>
          <w:iCs/>
        </w:rPr>
        <w:t>Florida Apple Snail population</w:t>
      </w:r>
      <w:r w:rsidRPr="00524172">
        <w:t xml:space="preserve"> in M4 went extinct while the highest adult densities and greatest numbers of egg masses of </w:t>
      </w:r>
      <w:r w:rsidRPr="00524172">
        <w:rPr>
          <w:i/>
          <w:iCs/>
        </w:rPr>
        <w:t xml:space="preserve">P. paludosa </w:t>
      </w:r>
      <w:r w:rsidRPr="00524172">
        <w:t>were observed in M2 over the past few years</w:t>
      </w:r>
      <w:r w:rsidR="00721287">
        <w:t xml:space="preserve"> </w:t>
      </w:r>
      <w:r w:rsidR="00B4735F" w:rsidRPr="00524172">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B4735F" w:rsidRPr="00524172">
        <w:fldChar w:fldCharType="separate"/>
      </w:r>
      <w:r w:rsidR="00A67841" w:rsidRPr="00A67841">
        <w:rPr>
          <w:noProof/>
        </w:rPr>
        <w:t>(Drumheller et al. 2022)</w:t>
      </w:r>
      <w:r w:rsidR="00B4735F" w:rsidRPr="00524172">
        <w:fldChar w:fldCharType="end"/>
      </w:r>
      <w:r w:rsidRPr="00524172">
        <w:t>.</w:t>
      </w:r>
      <w:r w:rsidR="00004CAC">
        <w:t xml:space="preserve"> </w:t>
      </w:r>
      <w:r w:rsidR="00D274C1" w:rsidRPr="00524172">
        <w:t xml:space="preserve">The two wetlands are currently experiencing the same seasonal hydrologic conditions which means that the local extinction cannot be explained by differences in </w:t>
      </w:r>
      <w:r w:rsidR="009F0430" w:rsidRPr="00524172">
        <w:t>hydrological conditions important for reproduction.</w:t>
      </w:r>
      <w:r w:rsidR="00004CAC">
        <w:t xml:space="preserve"> </w:t>
      </w:r>
      <w:r w:rsidR="004A55CF" w:rsidRPr="00524172">
        <w:t xml:space="preserve">The local extinction of </w:t>
      </w:r>
      <w:r w:rsidR="004A55CF" w:rsidRPr="00524172">
        <w:rPr>
          <w:i/>
          <w:iCs/>
        </w:rPr>
        <w:t>P. paludosa</w:t>
      </w:r>
      <w:r w:rsidR="004A55CF" w:rsidRPr="00524172">
        <w:t xml:space="preserve"> in M4 coincided with the invasion of another non-native congener apple snail (</w:t>
      </w:r>
      <w:r w:rsidR="004A55CF" w:rsidRPr="00524172">
        <w:rPr>
          <w:i/>
          <w:iCs/>
        </w:rPr>
        <w:t>P. maculata</w:t>
      </w:r>
      <w:r w:rsidR="004A55CF" w:rsidRPr="00524172">
        <w:t xml:space="preserve">), and there is evidence that </w:t>
      </w:r>
      <w:r w:rsidR="004A55CF" w:rsidRPr="00524172">
        <w:rPr>
          <w:i/>
          <w:iCs/>
        </w:rPr>
        <w:t>P. maculata</w:t>
      </w:r>
      <w:r w:rsidR="004A55CF" w:rsidRPr="00524172">
        <w:t xml:space="preserve"> chemically inhibit the growth of juvenile </w:t>
      </w:r>
      <w:r w:rsidR="004A55CF" w:rsidRPr="00524172">
        <w:rPr>
          <w:i/>
          <w:iCs/>
        </w:rPr>
        <w:t>P. paludosa</w:t>
      </w:r>
      <w:r w:rsidR="004A55CF" w:rsidRPr="00524172">
        <w:t xml:space="preserve"> which may be one mechanism responsibl</w:t>
      </w:r>
      <w:r w:rsidR="00D274C1" w:rsidRPr="00524172">
        <w:t>e for the extirpation</w:t>
      </w:r>
      <w:r w:rsidR="00721287">
        <w:t xml:space="preserve"> </w:t>
      </w:r>
      <w:r w:rsidR="00D274C1" w:rsidRPr="00524172">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D274C1" w:rsidRPr="00524172">
        <w:fldChar w:fldCharType="separate"/>
      </w:r>
      <w:r w:rsidR="00A67841" w:rsidRPr="00A67841">
        <w:rPr>
          <w:noProof/>
        </w:rPr>
        <w:t>(Drumheller et al. 2022)</w:t>
      </w:r>
      <w:r w:rsidR="00D274C1" w:rsidRPr="00524172">
        <w:fldChar w:fldCharType="end"/>
      </w:r>
      <w:r w:rsidR="00D274C1" w:rsidRPr="00524172">
        <w:t xml:space="preserve">. </w:t>
      </w:r>
      <w:r w:rsidR="009F0430" w:rsidRPr="00524172">
        <w:t>In addition to chemical inhibition, predations rates may be important in explaining the extirpations. J</w:t>
      </w:r>
      <w:r w:rsidR="00D274C1" w:rsidRPr="00524172">
        <w:t>uvenile snails caged in wetlands at densities of 8·m</w:t>
      </w:r>
      <w:r w:rsidR="00D274C1" w:rsidRPr="00524172">
        <w:rPr>
          <w:vertAlign w:val="superscript"/>
        </w:rPr>
        <w:t>-2</w:t>
      </w:r>
      <w:r w:rsidR="00D274C1" w:rsidRPr="00524172">
        <w:t xml:space="preserve"> had &gt; 96% survival over 5 weeks</w:t>
      </w:r>
      <w:r w:rsidR="00721287">
        <w:t xml:space="preserve"> </w:t>
      </w:r>
      <w:r w:rsidR="00342EE5">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342EE5">
        <w:fldChar w:fldCharType="separate"/>
      </w:r>
      <w:r w:rsidR="00A67841" w:rsidRPr="00A67841">
        <w:rPr>
          <w:noProof/>
        </w:rPr>
        <w:t>(Drumheller et al. 2022)</w:t>
      </w:r>
      <w:r w:rsidR="00342EE5">
        <w:fldChar w:fldCharType="end"/>
      </w:r>
      <w:r w:rsidR="00D274C1" w:rsidRPr="00524172">
        <w:t>.</w:t>
      </w:r>
      <w:r w:rsidR="00004CAC">
        <w:t xml:space="preserve"> </w:t>
      </w:r>
      <w:r w:rsidR="00D274C1" w:rsidRPr="00524172">
        <w:t xml:space="preserve">Natural assemblages of predators were excluded from the cages suggesting that predators may be rapidly consuming juvenile snails because densities of all size </w:t>
      </w:r>
      <w:r w:rsidR="00D274C1" w:rsidRPr="00524172">
        <w:lastRenderedPageBreak/>
        <w:t>classes combined in the same wetlands are consistently &lt; 0.2·m</w:t>
      </w:r>
      <w:r w:rsidR="00D274C1" w:rsidRPr="00524172">
        <w:rPr>
          <w:vertAlign w:val="superscript"/>
        </w:rPr>
        <w:t>-2</w:t>
      </w:r>
      <w:r w:rsidR="00721287">
        <w:rPr>
          <w:vertAlign w:val="superscript"/>
        </w:rPr>
        <w:t xml:space="preserve"> </w:t>
      </w:r>
      <w:r w:rsidR="00D274C1" w:rsidRPr="00524172">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D274C1" w:rsidRPr="00524172">
        <w:fldChar w:fldCharType="separate"/>
      </w:r>
      <w:r w:rsidR="00A67841" w:rsidRPr="00A67841">
        <w:rPr>
          <w:noProof/>
        </w:rPr>
        <w:t>(Drumheller et al. 2022)</w:t>
      </w:r>
      <w:r w:rsidR="00D274C1" w:rsidRPr="00524172">
        <w:fldChar w:fldCharType="end"/>
      </w:r>
      <w:r w:rsidR="00D274C1" w:rsidRPr="00524172">
        <w:t>.</w:t>
      </w:r>
      <w:r w:rsidR="00004CAC">
        <w:t xml:space="preserve"> </w:t>
      </w:r>
      <w:r w:rsidR="00B4735F" w:rsidRPr="00524172">
        <w:t>I</w:t>
      </w:r>
      <w:r w:rsidR="004A55CF" w:rsidRPr="00524172">
        <w:t xml:space="preserve"> looked in part for evidence of differences in mortality and growth between two wetlands (M2 &amp; M4) experiencing the same seasonal hydrological conditions</w:t>
      </w:r>
      <w:r w:rsidR="00B4735F" w:rsidRPr="00524172">
        <w:t xml:space="preserve"> that could explain the extirpation</w:t>
      </w:r>
      <w:r w:rsidR="009F0430" w:rsidRPr="00524172">
        <w:t>.</w:t>
      </w:r>
    </w:p>
    <w:p w14:paraId="66CE1198" w14:textId="77777777" w:rsidR="00695B5F" w:rsidRPr="00524172" w:rsidRDefault="00695B5F" w:rsidP="00524172">
      <w:pPr>
        <w:pStyle w:val="NATESTYLE1CommonCollege"/>
        <w:spacing w:after="120"/>
        <w:ind w:firstLine="720"/>
        <w:jc w:val="both"/>
      </w:pPr>
    </w:p>
    <w:p w14:paraId="7532C4EB" w14:textId="3AE8D36D" w:rsidR="004472A5" w:rsidRDefault="004472A5" w:rsidP="00524172">
      <w:pPr>
        <w:pStyle w:val="Heading3"/>
        <w:jc w:val="both"/>
        <w:rPr>
          <w:rFonts w:cs="Times New Roman"/>
        </w:rPr>
      </w:pPr>
      <w:bookmarkStart w:id="1" w:name="_Toc92806946"/>
      <w:r w:rsidRPr="00524172">
        <w:rPr>
          <w:rFonts w:cs="Times New Roman"/>
        </w:rPr>
        <w:t>Tethering Experiments</w:t>
      </w:r>
      <w:bookmarkEnd w:id="1"/>
    </w:p>
    <w:p w14:paraId="1103D7A4" w14:textId="77777777" w:rsidR="00695B5F" w:rsidRPr="00695B5F" w:rsidRDefault="00695B5F" w:rsidP="00695B5F"/>
    <w:p w14:paraId="37B973AB" w14:textId="45600136" w:rsidR="004472A5" w:rsidRDefault="004472A5" w:rsidP="00524172">
      <w:pPr>
        <w:pStyle w:val="NATESTYLE1CommonCollege"/>
        <w:jc w:val="both"/>
      </w:pPr>
      <w:bookmarkStart w:id="2"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n LILA</w:t>
      </w:r>
      <w:r w:rsidR="00721287">
        <w:t xml:space="preserve"> </w:t>
      </w:r>
      <w:r w:rsidRPr="00524172">
        <w:fldChar w:fldCharType="begin" w:fldLock="1"/>
      </w:r>
      <w:r w:rsidR="003B2E67">
        <w:instrText>ADDIN CSL_CITATION {"citationItems":[{"id":"ITEM-1","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1","issue":"2","issued":{"date-parts":[["1999"]]},"page":"195-208","title":"A comparison of sampling techniques for quantifying abundance of the Florida apple snail (Pomacea paludosa Say)","type":"article-journal","volume":"65"},"uris":["http://www.mendeley.com/documents/?uuid=c0025a0d-f53c-41a4-a8aa-2cc6b55cdd6c"]},{"id":"ITEM-2","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uris":["http://www.mendeley.com/documents/?uuid=682d1b12-fc5c-47de-87c6-996cc402b3d4"]},{"id":"ITEM-3","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uris":["http://www.mendeley.com/documents/?uuid=e20bb10a-8f74-4c40-ac69-fffb0d9ef1c5"]}],"mendeley":{"formattedCitation":"(Darby et al. 1999; Gutierre et al. 2019; Drumheller et al. 2022)","plainTextFormattedCitation":"(Darby et al. 1999; Gutierre et al. 2019; Drumheller et al. 2022)","previouslyFormattedCitation":"(Darby et al. 1999; Gutierre et al. 2019; Drumheller et al. 2022)"},"properties":{"noteIndex":0},"schema":"https://github.com/citation-style-language/schema/raw/master/csl-citation.json"}</w:instrText>
      </w:r>
      <w:r w:rsidRPr="00524172">
        <w:fldChar w:fldCharType="separate"/>
      </w:r>
      <w:r w:rsidR="00A67841" w:rsidRPr="00A67841">
        <w:rPr>
          <w:noProof/>
        </w:rPr>
        <w:t>(Darby et al. 1999; Gutierre et al. 2019; Drumheller et al. 2022)</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3B2E67">
        <w:instrText>ADDIN CSL_CITATION {"citationItems":[{"id":"ITEM-1","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uris":["http://www.mendeley.com/documents/?uuid=560f9a0f-7656-4789-8489-cd47b4eeb137"]}],"mendeley":{"formattedCitation":"(Baker and Waltham 2020)","plainTextFormattedCitation":"(Baker and Waltham 2020)","previouslyFormattedCitation":"(Baker and Waltham 2020)"},"properties":{"noteIndex":0},"schema":"https://github.com/citation-style-language/schema/raw/master/csl-citation.json"}</w:instrText>
      </w:r>
      <w:r w:rsidRPr="00524172">
        <w:fldChar w:fldCharType="separate"/>
      </w:r>
      <w:r w:rsidR="00A67841" w:rsidRPr="00A67841">
        <w:rPr>
          <w:noProof/>
        </w:rPr>
        <w:t>(Baker and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3B2E67">
        <w:instrText>ADDIN CSL_CITATION {"citationItems":[{"id":"ITEM-1","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3B2E67">
        <w:rPr>
          <w:rFonts w:ascii="Cambria Math" w:hAnsi="Cambria Math" w:cs="Cambria Math"/>
        </w:rPr>
        <w:instrText>≃</w:instrText>
      </w:r>
      <w:r w:rsidR="003B2E67">
        <w:instrText xml:space="preserve"> 1 m) than when tethered where they were most common (</w:instrText>
      </w:r>
      <w:r w:rsidR="003B2E67">
        <w:rPr>
          <w:rFonts w:ascii="Cambria Math" w:hAnsi="Cambria Math" w:cs="Cambria Math"/>
        </w:rPr>
        <w:instrText>≃</w:instrText>
      </w:r>
      <w:r w:rsidR="003B2E67">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uris":["http://www.mendeley.com/documents/?uuid=767d0ad6-e142-4be8-afdd-e0e1f2c9541d"]},{"id":"ITEM-2","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uris":["http://www.mendeley.com/documents/?uuid=3b3afb17-9423-44b9-af78-34ef8c0368ed"]}],"mendeley":{"formattedCitation":"(Rochette and Dill 2000; Ruehl and Trexler 2015)","plainTextFormattedCitation":"(Rochette and Dill 2000; Ruehl and Trexler 2015)","previouslyFormattedCitation":"(Rochette and Dill 2000; Ruehl and Trexler 2015)"},"properties":{"noteIndex":0},"schema":"https://github.com/citation-style-language/schema/raw/master/csl-citation.json"}</w:instrText>
      </w:r>
      <w:r w:rsidRPr="00524172">
        <w:fldChar w:fldCharType="separate"/>
      </w:r>
      <w:r w:rsidR="00A67841" w:rsidRPr="00A67841">
        <w:rPr>
          <w:noProof/>
        </w:rPr>
        <w:t>(Rochette and Dill 2000; Ruehl and Trexler 2015)</w:t>
      </w:r>
      <w:r w:rsidRPr="00524172">
        <w:fldChar w:fldCharType="end"/>
      </w:r>
      <w:r w:rsidRPr="00524172">
        <w:t>.</w:t>
      </w:r>
    </w:p>
    <w:p w14:paraId="6E00484B" w14:textId="77777777" w:rsidR="00695B5F" w:rsidRPr="00524172" w:rsidRDefault="00695B5F" w:rsidP="00524172">
      <w:pPr>
        <w:pStyle w:val="NATESTYLE1CommonCollege"/>
        <w:jc w:val="both"/>
      </w:pPr>
    </w:p>
    <w:bookmarkEnd w:id="2"/>
    <w:p w14:paraId="60972A2E" w14:textId="0FC88BD9" w:rsidR="004472A5" w:rsidRDefault="004472A5" w:rsidP="00524172">
      <w:pPr>
        <w:pStyle w:val="NATESTYLE1CommonCollege"/>
        <w:ind w:firstLine="720"/>
        <w:jc w:val="both"/>
      </w:pPr>
      <w:r w:rsidRPr="00524172">
        <w:t>The pu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w:t>
      </w:r>
      <w:r w:rsidRPr="00524172">
        <w:lastRenderedPageBreak/>
        <w:t xml:space="preserve">hatched, and snails were reared in mesocosms inside a greenhouse at the FAU </w:t>
      </w:r>
      <w:r w:rsidR="00B4735F" w:rsidRPr="00524172">
        <w:t xml:space="preserve">Campus in </w:t>
      </w:r>
      <w:r w:rsidRPr="00524172">
        <w:t>Davie</w:t>
      </w:r>
      <w:r w:rsidR="00B4735F" w:rsidRPr="00524172">
        <w:t>, FL</w:t>
      </w:r>
      <w:r w:rsidR="00004CAC">
        <w:t xml:space="preserve"> </w:t>
      </w:r>
      <w:r w:rsidRPr="00524172">
        <w:t xml:space="preserve">Prior to tethering, juvenile Florida Apple Snail were blocked into 3-mm SL increments (i.e., 3-6mm, 6-9mm, 9-12mm,12-15mm, 15-18mm, 18-21mm, and &gt;21mm SL). This allowed </w:t>
      </w:r>
      <w:r w:rsidR="00B4735F" w:rsidRPr="00524172">
        <w:t>me</w:t>
      </w:r>
      <w:r w:rsidRPr="00524172">
        <w:t xml:space="preserve"> to compare the survival estimates with those in </w:t>
      </w:r>
      <w:r w:rsidR="00342EE5" w:rsidRPr="00524172">
        <w:t xml:space="preserve">the population model </w:t>
      </w:r>
      <w:r w:rsidRPr="00524172">
        <w:t>and ensured that the range of Florida Apple Snail</w:t>
      </w:r>
      <w:r w:rsidRPr="00524172">
        <w:rPr>
          <w:i/>
          <w:iCs/>
        </w:rPr>
        <w:t xml:space="preserve"> </w:t>
      </w:r>
      <w:r w:rsidRPr="00524172">
        <w:t>sizes were included for modelling size-dependent survival.</w:t>
      </w:r>
      <w:r w:rsidR="00004CAC">
        <w:t xml:space="preserve"> </w:t>
      </w:r>
      <w:r w:rsidRPr="00524172">
        <w:t>Snails were tethered by gluing 20 cm of either 2.4 lb (for small sizes) or 4 lb (for large sizes) monofilament line to the apex of the shell then attached to PVC poles pushed into the wetland soils. In the dry season</w:t>
      </w:r>
      <w:r w:rsidR="00B4735F" w:rsidRPr="00524172">
        <w:t>,</w:t>
      </w:r>
      <w:r w:rsidRPr="00524172">
        <w:t xml:space="preserve"> </w:t>
      </w:r>
      <w:r w:rsidR="00B4735F" w:rsidRPr="00524172">
        <w:t>I</w:t>
      </w:r>
      <w:r w:rsidRPr="00524172">
        <w:t xml:space="preserve"> had a limited size distribution of snails, so </w:t>
      </w:r>
      <w:r w:rsidR="00B4735F" w:rsidRPr="00524172">
        <w:t>I</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421FBE" w:rsidRPr="00524172">
        <w:t>I</w:t>
      </w:r>
      <w:r w:rsidRPr="00524172">
        <w:t xml:space="preserve"> had access to a larger size range of apple snails, so </w:t>
      </w:r>
      <w:r w:rsidR="00421FBE" w:rsidRPr="00524172">
        <w:t>I</w:t>
      </w:r>
      <w:r w:rsidRPr="00524172">
        <w:t xml:space="preserve"> tethered 40 snails in each of the first four size classes (3-6mm, 6-9mm, 9-12mm,12-15mm), and 20 of the last three size classes (15-18mm, 18-21mm, and &gt;21mm).</w:t>
      </w:r>
      <w:r w:rsidR="00004CAC">
        <w:t xml:space="preserve"> </w:t>
      </w:r>
      <w:r w:rsidR="00421FBE" w:rsidRPr="00524172">
        <w:t>I</w:t>
      </w:r>
      <w:r w:rsidRPr="00524172">
        <w:t xml:space="preserve"> split the tethered snails equally into two transects (i.e., near or far) in each of the wetlands (i.e, M2 or M4; 4 transect total).</w:t>
      </w:r>
      <w:r w:rsidR="00004CAC">
        <w:t xml:space="preserve"> </w:t>
      </w:r>
      <w:r w:rsidRPr="00524172">
        <w:t>The transects defined as “near” were within 5 m of the ridge, and the transects defined as “far” were between 15 and 20 m from the ridge.</w:t>
      </w:r>
      <w:r w:rsidR="00004CAC">
        <w:t xml:space="preserve"> </w:t>
      </w:r>
      <w:r w:rsidRPr="00524172">
        <w:t xml:space="preserve">Tethered snails within a transect were placed no closer than two meters apart to increase spatial representation and independence. </w:t>
      </w:r>
    </w:p>
    <w:p w14:paraId="7F2B903D" w14:textId="77777777" w:rsidR="00695B5F" w:rsidRPr="00524172" w:rsidRDefault="00695B5F" w:rsidP="00524172">
      <w:pPr>
        <w:pStyle w:val="NATESTYLE1CommonCollege"/>
        <w:ind w:firstLine="720"/>
        <w:jc w:val="both"/>
      </w:pPr>
    </w:p>
    <w:p w14:paraId="223A165B" w14:textId="04CA250E" w:rsidR="004472A5" w:rsidRDefault="004472A5" w:rsidP="00524172">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ing snails while snail that were </w:t>
      </w:r>
      <w:r w:rsidRPr="00524172">
        <w:lastRenderedPageBreak/>
        <w:t>deemed “missing”, “crushed”,</w:t>
      </w:r>
      <w:r w:rsidR="00421FBE" w:rsidRPr="00524172">
        <w:t xml:space="preserve"> “dead”,</w:t>
      </w:r>
      <w:r w:rsidRPr="00524172">
        <w:t xml:space="preserve"> or “empty” were counted as mortalities.</w:t>
      </w:r>
      <w:r w:rsidR="00004CAC">
        <w:t xml:space="preserve"> </w:t>
      </w:r>
      <w:r w:rsidRPr="00524172">
        <w:t>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independences between nights. The fate of each snail-day combination was considered 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p>
    <w:p w14:paraId="4AADCBD3" w14:textId="77777777" w:rsidR="00695B5F" w:rsidRPr="00524172" w:rsidRDefault="00695B5F" w:rsidP="00524172">
      <w:pPr>
        <w:pStyle w:val="NATESTYLE1CommonCollege"/>
        <w:ind w:firstLine="720"/>
        <w:jc w:val="both"/>
      </w:pPr>
    </w:p>
    <w:p w14:paraId="29786D43" w14:textId="36769EDF" w:rsidR="004472A5" w:rsidRDefault="004472A5" w:rsidP="00524172">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3B2E67">
        <w:instrText>ADDIN CSL_CITATION {"citationItems":[{"id":"ITEM-1","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uris":["http://www.mendeley.com/documents/?uuid=cdf5db20-e5b2-4252-a62d-32c8bcdec0ea"]}],"mendeley":{"formattedCitation":"(Castorani and Hovel 2015)","plainTextFormattedCitation":"(Castorani and Hovel 2015)","previouslyFormattedCitation":"(Castorani and Hovel 2015)"},"properties":{"noteIndex":0},"schema":"https://github.com/citation-style-language/schema/raw/master/csl-citation.json"}</w:instrText>
      </w:r>
      <w:r w:rsidRPr="00524172">
        <w:fldChar w:fldCharType="separate"/>
      </w:r>
      <w:r w:rsidR="00A67841" w:rsidRPr="00A67841">
        <w:rPr>
          <w:noProof/>
        </w:rPr>
        <w:t>(Castorani and Hovel 2015)</w:t>
      </w:r>
      <w:r w:rsidRPr="00524172">
        <w:fldChar w:fldCharType="end"/>
      </w:r>
      <w:r w:rsidRPr="00524172">
        <w:t>.</w:t>
      </w:r>
      <w:r w:rsidR="00004CAC">
        <w:t xml:space="preserve"> </w:t>
      </w:r>
      <w:r w:rsidR="00421FBE" w:rsidRPr="00524172">
        <w:t>I</w:t>
      </w:r>
      <w:r w:rsidRPr="00524172">
        <w:t xml:space="preserve"> modeled survival using length (SL mm), transect (“near” or “far”), wetland (“M2” or “M4”), and season (“wet” or “dry”) as covariates.</w:t>
      </w:r>
      <w:r w:rsidR="00004CAC">
        <w:t xml:space="preserve"> </w:t>
      </w:r>
      <w:r w:rsidR="00421FBE" w:rsidRPr="00524172">
        <w:t>I</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odels were compared using AICc scores, the structure of all models with ΔAICc &lt; 4 were examined, and the most supported model (lowest AICc) was selected for interpretation and evaluation</w:t>
      </w:r>
      <w:r w:rsidRPr="00524172">
        <w:rPr>
          <w:shd w:val="clear" w:color="auto" w:fill="FFFFFF"/>
        </w:rPr>
        <w:fldChar w:fldCharType="begin" w:fldLock="1"/>
      </w:r>
      <w:r w:rsidR="003B2E67">
        <w:rPr>
          <w:shd w:val="clear" w:color="auto" w:fill="FFFFFF"/>
        </w:rPr>
        <w:instrText>ADDIN CSL_CITATION {"citationItems":[{"id":"ITEM-1","itemData":{"DOI":"10.1007/978-0-387-74075-1","ISBN":"9780387740737","author":[{"dropping-particle":"","family":"Anderson","given":"David R.","non-dropping-particle":"","parse-names":false,"suffix":""}],"id":"ITEM-1","issued":{"date-parts":[["2008"]]},"publisher":"Springer, NY","title":"Model based inference in the life sciences: A primer on evidence","type":"book"},"uris":["http://www.mendeley.com/documents/?uuid=6dc16ebe-eb21-47ee-849e-fb82ee31e27e"]}],"mendeley":{"formattedCitation":"(Anderson 2008)","plainTextFormattedCitation":"(Anderson 2008)","previouslyFormattedCitation":"(Anderson 2008)"},"properties":{"noteIndex":0},"schema":"https://github.com/citation-style-language/schema/raw/master/csl-citation.json"}</w:instrText>
      </w:r>
      <w:r w:rsidRPr="00524172">
        <w:rPr>
          <w:shd w:val="clear" w:color="auto" w:fill="FFFFFF"/>
        </w:rPr>
        <w:fldChar w:fldCharType="separate"/>
      </w:r>
      <w:r w:rsidR="00A67841" w:rsidRPr="00A67841">
        <w:rPr>
          <w:noProof/>
          <w:shd w:val="clear" w:color="auto" w:fill="FFFFFF"/>
        </w:rPr>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 xml:space="preserve">Logistic regression was fitted using the “glm” function in R v4.0.3 </w:t>
      </w:r>
      <w:r w:rsidRPr="00524172">
        <w:fldChar w:fldCharType="begin" w:fldLock="1"/>
      </w:r>
      <w:r w:rsidR="003B2E67">
        <w:instrText>ADDIN CSL_CITATION {"citationItems":[{"id":"ITEM-1","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uris":["http://www.mendeley.com/documents/?uuid=e846c30e-7734-44bf-a829-df2b15f65d67"]}],"mendeley":{"formattedCitation":"(R Core Team 2019)","plainTextFormattedCitation":"(R Core Team 2019)","previouslyFormattedCitation":"(R Core Team 2019)"},"properties":{"noteIndex":0},"schema":"https://github.com/citation-style-language/schema/raw/master/csl-citation.json"}</w:instrText>
      </w:r>
      <w:r w:rsidRPr="00524172">
        <w:fldChar w:fldCharType="separate"/>
      </w:r>
      <w:r w:rsidR="00A67841" w:rsidRPr="00A67841">
        <w:rPr>
          <w:noProof/>
        </w:rPr>
        <w:t>(R Core Team 2019)</w:t>
      </w:r>
      <w:r w:rsidRPr="00524172">
        <w:fldChar w:fldCharType="end"/>
      </w:r>
      <w:r w:rsidRPr="00524172">
        <w:t xml:space="preserve">. </w:t>
      </w:r>
    </w:p>
    <w:p w14:paraId="081B606A" w14:textId="77777777" w:rsidR="00695B5F" w:rsidRPr="00524172" w:rsidRDefault="00695B5F" w:rsidP="00524172">
      <w:pPr>
        <w:pStyle w:val="NATESTYLE1CommonCollege"/>
        <w:ind w:firstLine="720"/>
        <w:jc w:val="both"/>
      </w:pPr>
    </w:p>
    <w:p w14:paraId="0C0472C4" w14:textId="5A430449" w:rsidR="004472A5" w:rsidRDefault="004472A5" w:rsidP="00524172">
      <w:pPr>
        <w:pStyle w:val="Heading3"/>
        <w:jc w:val="both"/>
        <w:rPr>
          <w:rFonts w:cs="Times New Roman"/>
        </w:rPr>
      </w:pPr>
      <w:r w:rsidRPr="00524172">
        <w:rPr>
          <w:rFonts w:cs="Times New Roman"/>
        </w:rPr>
        <w:t>Relative composition of predation from tethering remains and abundances</w:t>
      </w:r>
    </w:p>
    <w:p w14:paraId="580847CC" w14:textId="77777777" w:rsidR="00695B5F" w:rsidRPr="00695B5F" w:rsidRDefault="00695B5F" w:rsidP="00695B5F"/>
    <w:p w14:paraId="21B3915C" w14:textId="19368C59" w:rsidR="004472A5" w:rsidRDefault="00421FBE" w:rsidP="00524172">
      <w:pPr>
        <w:pStyle w:val="NATESTYLE1CommonCollege"/>
        <w:jc w:val="both"/>
      </w:pPr>
      <w:r w:rsidRPr="00524172">
        <w:lastRenderedPageBreak/>
        <w:t>I</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P. fallax</w:t>
      </w:r>
      <w:r w:rsidR="004472A5" w:rsidRPr="00524172">
        <w:t>) use their mandibles to crush or peel the snail shell to remove the soma</w:t>
      </w:r>
      <w:r w:rsidR="004472A5" w:rsidRPr="00524172">
        <w:rPr>
          <w:i/>
          <w:iCs/>
        </w:rPr>
        <w:fldChar w:fldCharType="begin" w:fldLock="1"/>
      </w:r>
      <w:r w:rsidR="003B2E67">
        <w:rPr>
          <w:i/>
          <w:iCs/>
        </w:rPr>
        <w:instrText>ADDIN CSL_CITATION {"citationItems":[{"id":"ITEM-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uris":["http://www.mendeley.com/documents/?uuid=449613a0-61fd-4d81-8ea4-d97eb0952501"]},{"id":"ITEM-2","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uris":["http://www.mendeley.com/documents/?uuid=a62de050-7814-4702-947f-ed8048859c17"]}],"mendeley":{"formattedCitation":"(Dorn and Hafsadi 2016; Davidson and Dorn 2018)","plainTextFormattedCitation":"(Dorn and Hafsadi 2016; Davidson and Dorn 2018)","previouslyFormattedCitation":"(Dorn and Hafsadi 2016; Davidson and Dorn 2018)"},"properties":{"noteIndex":0},"schema":"https://github.com/citation-style-language/schema/raw/master/csl-citation.json"}</w:instrText>
      </w:r>
      <w:r w:rsidR="004472A5" w:rsidRPr="00524172">
        <w:rPr>
          <w:i/>
          <w:iCs/>
        </w:rPr>
        <w:fldChar w:fldCharType="separate"/>
      </w:r>
      <w:r w:rsidR="00A67841" w:rsidRPr="00A67841">
        <w:rPr>
          <w:iCs/>
          <w:noProof/>
        </w:rPr>
        <w:t>(Dorn and Hafsadi 2016; Davidson and Dorn 2018)</w:t>
      </w:r>
      <w:r w:rsidR="004472A5" w:rsidRPr="00524172">
        <w:rPr>
          <w:i/>
          <w:iCs/>
        </w:rPr>
        <w:fldChar w:fldCharType="end"/>
      </w:r>
      <w:r w:rsidR="004472A5" w:rsidRPr="00524172">
        <w:t>.</w:t>
      </w:r>
      <w:r w:rsidR="00004CAC">
        <w:t xml:space="preserve"> </w:t>
      </w:r>
      <w:r w:rsidR="004472A5" w:rsidRPr="00524172">
        <w:t>In contrast, giant water bugs (</w:t>
      </w:r>
      <w:r w:rsidR="004472A5" w:rsidRPr="00524172">
        <w:rPr>
          <w:i/>
          <w:iCs/>
        </w:rPr>
        <w:t>B</w:t>
      </w:r>
      <w:r w:rsidRPr="00524172">
        <w:rPr>
          <w:i/>
          <w:iCs/>
        </w:rPr>
        <w:t>elostoma</w:t>
      </w:r>
      <w:r w:rsidR="004472A5" w:rsidRPr="00524172">
        <w:rPr>
          <w:i/>
          <w:iCs/>
        </w:rPr>
        <w:t xml:space="preserve"> lutarium</w:t>
      </w:r>
      <w:r w:rsidR="004472A5" w:rsidRPr="00524172">
        <w:t>) pierce the snail operculum then suck out and remove snail soma without damaging the shell</w:t>
      </w:r>
      <w:r w:rsidR="001A7550" w:rsidRPr="00524172">
        <w:fldChar w:fldCharType="begin" w:fldLock="1"/>
      </w:r>
      <w:r w:rsidR="003B2E67">
        <w:instrText>ADDIN CSL_CITATION {"citationItems":[{"id":"ITEM-1","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uris":["http://www.mendeley.com/documents/?uuid=603a43cc-c049-4d0a-a15d-5c7faa6b7b97"]}],"mendeley":{"formattedCitation":"(Kesler and Munns 1989)","plainTextFormattedCitation":"(Kesler and Munns 1989)","previouslyFormattedCitation":"(Kesler and Munns 1989)"},"properties":{"noteIndex":0},"schema":"https://github.com/citation-style-language/schema/raw/master/csl-citation.json"}</w:instrText>
      </w:r>
      <w:r w:rsidR="001A7550" w:rsidRPr="00524172">
        <w:fldChar w:fldCharType="separate"/>
      </w:r>
      <w:r w:rsidR="00A67841" w:rsidRPr="00A67841">
        <w:rPr>
          <w:noProof/>
        </w:rPr>
        <w:t>(Kesler and Munns 1989)</w:t>
      </w:r>
      <w:r w:rsidR="001A7550" w:rsidRPr="00524172">
        <w:fldChar w:fldCharType="end"/>
      </w:r>
      <w:r w:rsidR="004472A5" w:rsidRPr="00524172">
        <w:t xml:space="preserve">. </w:t>
      </w:r>
      <w:r w:rsidRPr="00524172">
        <w:t>I</w:t>
      </w:r>
      <w:r w:rsidR="004472A5" w:rsidRPr="00524172">
        <w:t xml:space="preserve"> confirmed the artifactual differences by placing tethered snails in aquarium in the presence of predators; tethers retained crushed shells when consumed by </w:t>
      </w:r>
      <w:r w:rsidR="004472A5" w:rsidRPr="00524172">
        <w:rPr>
          <w:i/>
          <w:iCs/>
        </w:rPr>
        <w:t>P. fallax</w:t>
      </w:r>
      <w:r w:rsidR="004472A5" w:rsidRPr="00524172">
        <w:t xml:space="preserve"> and retained empty shells when consumed by </w:t>
      </w:r>
      <w:r w:rsidR="004472A5" w:rsidRPr="00524172">
        <w:rPr>
          <w:i/>
        </w:rPr>
        <w:t>B. lutarium</w:t>
      </w:r>
      <w:r w:rsidR="004472A5" w:rsidRPr="00524172">
        <w:t>.</w:t>
      </w:r>
      <w:r w:rsidR="00004CAC">
        <w:t xml:space="preserve"> </w:t>
      </w:r>
      <w:r w:rsidR="004472A5" w:rsidRPr="00524172">
        <w:t xml:space="preserve">Therefore, </w:t>
      </w:r>
      <w:r w:rsidRPr="00524172">
        <w:t>I</w:t>
      </w:r>
      <w:r w:rsidR="004472A5" w:rsidRPr="00524172">
        <w:t xml:space="preserve"> interpreted a “crushed” shell as mortality caused by </w:t>
      </w:r>
      <w:r w:rsidR="004472A5" w:rsidRPr="00524172">
        <w:rPr>
          <w:i/>
          <w:iCs/>
        </w:rPr>
        <w:t>P. fallax</w:t>
      </w:r>
      <w:r w:rsidR="004472A5" w:rsidRPr="00524172">
        <w:t xml:space="preserve">, “empty” mortality as caused by </w:t>
      </w:r>
      <w:r w:rsidR="004472A5" w:rsidRPr="00524172">
        <w:rPr>
          <w:i/>
          <w:iCs/>
        </w:rPr>
        <w:t>B. lutarium</w:t>
      </w:r>
      <w:r w:rsidR="004472A5" w:rsidRPr="00524172">
        <w:t>, “missing” as caused by a vertebrate (e.g., Fish or Salamander), and “dead” as a caused by something other than predation.</w:t>
      </w:r>
      <w:r w:rsidR="00004CAC">
        <w:t xml:space="preserve"> </w:t>
      </w:r>
      <w:r w:rsidR="004472A5" w:rsidRPr="00524172">
        <w:t xml:space="preserve">It may have been possible for </w:t>
      </w:r>
      <w:r w:rsidR="004472A5" w:rsidRPr="00524172">
        <w:rPr>
          <w:i/>
          <w:iCs/>
        </w:rPr>
        <w:t>P. fallax</w:t>
      </w:r>
      <w:r w:rsidR="004472A5" w:rsidRPr="00524172">
        <w:t xml:space="preserve"> or </w:t>
      </w:r>
      <w:r w:rsidR="004472A5" w:rsidRPr="00524172">
        <w:rPr>
          <w:i/>
          <w:iCs/>
        </w:rPr>
        <w:t>B. lutarium</w:t>
      </w:r>
      <w:r w:rsidR="004472A5" w:rsidRPr="00524172">
        <w:t xml:space="preserve"> to break the glue and remove snails from tethers, but the lab observations suggest this is unlikely. Other snail predators that penetrate the operculum, like leeches, are exceedingly rare at LILA based on sampling data.</w:t>
      </w:r>
      <w:r w:rsidR="00004CAC">
        <w:t xml:space="preserve"> </w:t>
      </w:r>
      <w:r w:rsidR="004472A5" w:rsidRPr="00524172">
        <w:t>These data were analyzed using combinations of contingency and simple χ</w:t>
      </w:r>
      <w:r w:rsidR="004472A5" w:rsidRPr="00524172">
        <w:rPr>
          <w:vertAlign w:val="superscript"/>
        </w:rPr>
        <w:t>2</w:t>
      </w:r>
      <w:r w:rsidR="004472A5" w:rsidRPr="00524172">
        <w:t xml:space="preserve"> tests (see Appendix 3 for details).</w:t>
      </w:r>
    </w:p>
    <w:p w14:paraId="0F51FF69" w14:textId="77777777" w:rsidR="00695B5F" w:rsidRPr="00524172" w:rsidRDefault="00695B5F" w:rsidP="00524172">
      <w:pPr>
        <w:pStyle w:val="NATESTYLE1CommonCollege"/>
        <w:jc w:val="both"/>
      </w:pPr>
    </w:p>
    <w:p w14:paraId="00DC4D31" w14:textId="2F2F34E7" w:rsidR="004472A5" w:rsidRDefault="004472A5" w:rsidP="00524172">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second indication of relative composition of predation types, predator communities 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3B2E67">
        <w:rPr>
          <w:rFonts w:ascii="Times New Roman" w:hAnsi="Times New Roman" w:cs="Times New Roman"/>
          <w:sz w:val="24"/>
          <w:szCs w:val="24"/>
        </w:rPr>
        <w:instrText>ADDIN CSL_CITATION {"citationItems":[{"id":"ITEM-1","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uris":["http://www.mendeley.com/documents/?uuid=4af75148-5c2f-4271-85ea-86840248e880"]}],"mendeley":{"formattedCitation":"(Dorn and Cook 2015)","manualFormatting":"Dorn and Cook (2015)","plainTextFormattedCitation":"(Dorn and Cook 2015)","previouslyFormattedCitation":"(Dorn and Cook 2015)"},"properties":{"noteIndex":0},"schema":"https://github.com/citation-style-language/schema/raw/master/csl-citation.json"}</w:instrText>
      </w:r>
      <w:r w:rsidRPr="00524172">
        <w:rPr>
          <w:rFonts w:ascii="Times New Roman" w:hAnsi="Times New Roman" w:cs="Times New Roman"/>
          <w:sz w:val="24"/>
          <w:szCs w:val="24"/>
        </w:rPr>
        <w:fldChar w:fldCharType="separate"/>
      </w:r>
      <w:r w:rsidRPr="00524172">
        <w:rPr>
          <w:rFonts w:ascii="Times New Roman" w:hAnsi="Times New Roman" w:cs="Times New Roman"/>
          <w:noProof/>
          <w:sz w:val="24"/>
          <w:szCs w:val="24"/>
        </w:rPr>
        <w:t>Dorn and Cook (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 locations that were stratified by habitat area (10 deep slough; 4 shallow slough) and randomly selected using QGIS software. Each season sampling occurred when all habitats were flooded (deep slough depth 40-45cm) but ridges were nearly dry (&lt; 10 cm) so large predatory fishes did not have access to ridges.</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sidR="003B2E67">
        <w:rPr>
          <w:rFonts w:ascii="Times New Roman" w:hAnsi="Times New Roman" w:cs="Times New Roman"/>
          <w:sz w:val="24"/>
          <w:szCs w:val="24"/>
        </w:rPr>
        <w:instrText>ADDIN CSL_CITATION {"citationItems":[{"id":"ITEM-1","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uris":["http://www.mendeley.com/documents/?uuid=c95f6a9c-ebc7-4e18-afac-7a4dd780c7fd"]}],"mendeley":{"formattedCitation":"(Dorn et al. 2005)","manualFormatting":"Dorn et al. (2005)","plainTextFormattedCitation":"(Dorn et al. 2005)","previouslyFormattedCitation":"(Dorn et al. 2005)"},"properties":{"noteIndex":0},"schema":"https://github.com/citation-style-language/schema/raw/master/csl-citation.json"}</w:instrText>
      </w:r>
      <w:r w:rsidRPr="00524172">
        <w:rPr>
          <w:rFonts w:ascii="Times New Roman" w:hAnsi="Times New Roman" w:cs="Times New Roman"/>
          <w:sz w:val="24"/>
          <w:szCs w:val="24"/>
        </w:rPr>
        <w:fldChar w:fldCharType="separate"/>
      </w:r>
      <w:r w:rsidRPr="00524172">
        <w:rPr>
          <w:rFonts w:ascii="Times New Roman" w:hAnsi="Times New Roman" w:cs="Times New Roman"/>
          <w:noProof/>
          <w:sz w:val="24"/>
          <w:szCs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Captured animals were euthanized in MS-222 (Tricaine-S, </w:t>
      </w:r>
      <w:r w:rsidRPr="00524172">
        <w:rPr>
          <w:rFonts w:ascii="Times New Roman" w:hAnsi="Times New Roman" w:cs="Times New Roman"/>
          <w:sz w:val="24"/>
          <w:szCs w:val="24"/>
        </w:rPr>
        <w:lastRenderedPageBreak/>
        <w:t xml:space="preserve">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P. fallax</w:t>
      </w:r>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lutarium)</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Juvenile </w:t>
      </w:r>
      <w:r w:rsidRPr="00524172">
        <w:rPr>
          <w:rFonts w:ascii="Times New Roman" w:hAnsi="Times New Roman" w:cs="Times New Roman"/>
          <w:i/>
          <w:iCs/>
          <w:sz w:val="24"/>
          <w:szCs w:val="24"/>
        </w:rPr>
        <w:t>P. fallax</w:t>
      </w:r>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Pr="00524172">
        <w:rPr>
          <w:rFonts w:ascii="Times New Roman" w:hAnsi="Times New Roman" w:cs="Times New Roman"/>
          <w:sz w:val="24"/>
          <w:szCs w:val="24"/>
        </w:rPr>
        <w:fldChar w:fldCharType="begin" w:fldLock="1"/>
      </w:r>
      <w:r w:rsidR="003B2E67">
        <w:rPr>
          <w:rFonts w:ascii="Times New Roman" w:hAnsi="Times New Roman" w:cs="Times New Roman"/>
          <w:sz w:val="24"/>
          <w:szCs w:val="24"/>
        </w:rPr>
        <w:instrText>ADDIN CSL_CITATION {"citationItems":[{"id":"ITEM-1","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uris":["http://www.mendeley.com/documents/?uuid=a5ba8e3b-bcf4-49bc-9056-c730b7c91738"]}],"mendeley":{"formattedCitation":"(Davidson and Dorn 2017)","plainTextFormattedCitation":"(Davidson and Dorn 2017)","previouslyFormattedCitation":"(Davidson and Dorn 2017)"},"properties":{"noteIndex":0},"schema":"https://github.com/citation-style-language/schema/raw/master/csl-citation.json"}</w:instrText>
      </w:r>
      <w:r w:rsidRPr="00524172">
        <w:rPr>
          <w:rFonts w:ascii="Times New Roman" w:hAnsi="Times New Roman" w:cs="Times New Roman"/>
          <w:sz w:val="24"/>
          <w:szCs w:val="24"/>
        </w:rPr>
        <w:fldChar w:fldCharType="separate"/>
      </w:r>
      <w:r w:rsidR="00A67841" w:rsidRPr="00A67841">
        <w:rPr>
          <w:rFonts w:ascii="Times New Roman" w:hAnsi="Times New Roman" w:cs="Times New Roman"/>
          <w:noProof/>
          <w:sz w:val="24"/>
          <w:szCs w:val="24"/>
        </w:rPr>
        <w:t>(Davidson and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3B2E67">
        <w:rPr>
          <w:rFonts w:ascii="Times New Roman" w:hAnsi="Times New Roman" w:cs="Times New Roman"/>
          <w:sz w:val="24"/>
          <w:szCs w:val="24"/>
        </w:rPr>
        <w:instrText>ADDIN CSL_CITATION {"citationItems":[{"id":"ITEM-1","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uris":["http://www.mendeley.com/documents/?uuid=66edfb5a-0a39-4848-bd84-d55552347fc4"]}],"mendeley":{"formattedCitation":"(Sommer 2021)","manualFormatting":"Sommer 2021)","plainTextFormattedCitation":"(Sommer 2021)","previouslyFormattedCitation":"(Sommer 2021)"},"properties":{"noteIndex":0},"schema":"https://github.com/citation-style-language/schema/raw/master/csl-citation.json"}</w:instrText>
      </w:r>
      <w:r w:rsidRPr="00524172">
        <w:rPr>
          <w:rFonts w:ascii="Times New Roman" w:hAnsi="Times New Roman" w:cs="Times New Roman"/>
          <w:sz w:val="24"/>
          <w:szCs w:val="24"/>
        </w:rPr>
        <w:fldChar w:fldCharType="separate"/>
      </w:r>
      <w:r w:rsidRPr="00524172">
        <w:rPr>
          <w:rFonts w:ascii="Times New Roman" w:hAnsi="Times New Roman" w:cs="Times New Roman"/>
          <w:noProof/>
          <w:sz w:val="24"/>
          <w:szCs w:val="24"/>
        </w:rPr>
        <w:t>Sommer 2021)</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Molluscivorous fishes larger than 5 cm were identified, measured (standard length, SL) and released while Greater Sirens were counted and released.</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Like the tethering mortality type data, these data were analyzed using 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Appendix 3 for details).</w:t>
      </w:r>
    </w:p>
    <w:p w14:paraId="50C51F8D" w14:textId="77777777" w:rsidR="00695B5F" w:rsidRPr="00524172" w:rsidRDefault="00695B5F" w:rsidP="00524172">
      <w:pPr>
        <w:autoSpaceDE w:val="0"/>
        <w:autoSpaceDN w:val="0"/>
        <w:adjustRightInd w:val="0"/>
        <w:ind w:firstLine="720"/>
        <w:jc w:val="both"/>
        <w:rPr>
          <w:rFonts w:ascii="Times New Roman" w:hAnsi="Times New Roman" w:cs="Times New Roman"/>
          <w:sz w:val="24"/>
          <w:szCs w:val="24"/>
        </w:rPr>
      </w:pPr>
    </w:p>
    <w:p w14:paraId="1E8A1151" w14:textId="20AD4E91" w:rsidR="004472A5" w:rsidRDefault="004472A5" w:rsidP="00524172">
      <w:pPr>
        <w:autoSpaceDE w:val="0"/>
        <w:autoSpaceDN w:val="0"/>
        <w:adjustRightInd w:val="0"/>
        <w:jc w:val="both"/>
        <w:rPr>
          <w:rFonts w:ascii="Times New Roman" w:hAnsi="Times New Roman" w:cs="Times New Roman"/>
          <w:i/>
          <w:iCs/>
          <w:sz w:val="24"/>
          <w:szCs w:val="24"/>
        </w:rPr>
      </w:pPr>
      <w:r w:rsidRPr="00524172">
        <w:rPr>
          <w:rFonts w:ascii="Times New Roman" w:hAnsi="Times New Roman" w:cs="Times New Roman"/>
          <w:i/>
          <w:iCs/>
          <w:sz w:val="24"/>
          <w:szCs w:val="24"/>
        </w:rPr>
        <w:t>Enclosure survival and growth</w:t>
      </w:r>
    </w:p>
    <w:p w14:paraId="33ABD9E2" w14:textId="77777777" w:rsidR="00695B5F" w:rsidRPr="00524172" w:rsidRDefault="00695B5F" w:rsidP="00524172">
      <w:pPr>
        <w:autoSpaceDE w:val="0"/>
        <w:autoSpaceDN w:val="0"/>
        <w:adjustRightInd w:val="0"/>
        <w:jc w:val="both"/>
        <w:rPr>
          <w:rFonts w:ascii="Times New Roman" w:hAnsi="Times New Roman" w:cs="Times New Roman"/>
          <w:i/>
          <w:iCs/>
          <w:sz w:val="24"/>
          <w:szCs w:val="24"/>
        </w:rPr>
      </w:pPr>
    </w:p>
    <w:p w14:paraId="31C712F7" w14:textId="1C54EB16" w:rsidR="004472A5" w:rsidRPr="00524172" w:rsidRDefault="00421FBE" w:rsidP="00524172">
      <w:pPr>
        <w:pStyle w:val="NATESTYLE1CommonCollege"/>
        <w:jc w:val="both"/>
      </w:pPr>
      <w:r w:rsidRPr="00524172">
        <w:t>I</w:t>
      </w:r>
      <w:r w:rsidR="004472A5" w:rsidRPr="00524172">
        <w:t xml:space="preserve"> measured size-specific growth rate</w:t>
      </w:r>
      <w:r w:rsidRPr="00524172">
        <w:t>s and survival rates in 1·m</w:t>
      </w:r>
      <w:r w:rsidRPr="00524172">
        <w:rPr>
          <w:vertAlign w:val="superscript"/>
        </w:rPr>
        <w:t>2</w:t>
      </w:r>
      <w:r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A446D4">
        <w:fldChar w:fldCharType="begin" w:fldLock="1"/>
      </w:r>
      <w:r w:rsidR="003B2E67">
        <w:instrText>ADDIN CSL_CITATION {"citationItems":[{"id":"ITEM-1","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uris":["http://www.mendeley.com/documents/?uuid=18f7a739-a227-4c16-86a0-951e18503d23"]},{"id":"ITEM-2","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Shuford et al. 2005; Drumheller et al. 2022)","plainTextFormattedCitation":"(Shuford et al. 2005; Drumheller et al. 2022)","previouslyFormattedCitation":"(Shuford et al. 2005; Drumheller et al. 2022)"},"properties":{"noteIndex":0},"schema":"https://github.com/citation-style-language/schema/raw/master/csl-citation.json"}</w:instrText>
      </w:r>
      <w:r w:rsidR="00A446D4">
        <w:fldChar w:fldCharType="separate"/>
      </w:r>
      <w:r w:rsidR="00A67841" w:rsidRPr="00A67841">
        <w:rPr>
          <w:noProof/>
        </w:rPr>
        <w:t>(Shuford et al. 2005; Drumheller et al. 2022)</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w:t>
      </w:r>
      <w:r w:rsidR="004472A5" w:rsidRPr="00524172">
        <w:lastRenderedPageBreak/>
        <w:t>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r w:rsidR="004472A5" w:rsidRPr="00524172">
        <w:rPr>
          <w:i/>
          <w:iCs/>
        </w:rPr>
        <w:t>Pomacea maculata)</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9008FB" w:rsidRPr="00524172">
        <w:t>,</w:t>
      </w:r>
      <w:r w:rsidR="004472A5" w:rsidRPr="00524172">
        <w:t xml:space="preserve"> so all cages were included in the model of growth rates.</w:t>
      </w:r>
      <w:r w:rsidR="00004CAC">
        <w:t xml:space="preserve"> </w:t>
      </w:r>
      <w:r w:rsidR="004472A5" w:rsidRPr="00524172">
        <w:t>Individual specific daily growth</w:t>
      </w:r>
      <w:r w:rsidR="00A446D4">
        <w:fldChar w:fldCharType="begin" w:fldLock="1"/>
      </w:r>
      <w:r w:rsidR="003B2E67">
        <w:instrText>ADDIN CSL_CITATION {"citationItems":[{"id":"ITEM-1","itemData":{"DOI":"10.1111/j.1749-7345.1992.tb00766.x","ISSN":"17497345","abstract":"Aquaculturists typically report growth using absolute (g/d), relative (% increase in body weight), and specific growth rates (%d). Less frequently, von Bertalanffy Growth Functions (VBGF) are used. Each of these rates is a numerical representation of growth which assumes a specific relationship between size and time (linear, exponential, or asymptotic). Aquaculturists typically determine size at time throughout their experiments. Unfortunately, the intermediate data points are usually ignored when computing growth rates (except for VBGF) and the appropriateness of the method for calculating growth for a particular data set is not tested. This paper reviews the basis and computation of each of the growth rates in an effort to encourage aquaculturists to use the appropriate growth rates. Copyright © 1992, Wiley Blackwell. All rights reserved","author":[{"dropping-particle":"","family":"Hopkins","given":"Kevin D.","non-dropping-particle":"","parse-names":false,"suffix":""}],"container-title":"Journal of the World Aquaculture Society","id":"ITEM-1","issue":"3","issued":{"date-parts":[["1992"]]},"page":"173-179","title":"Reporting Fish Growth: A Review of the Basics","type":"article-journal","volume":"23"},"uris":["http://www.mendeley.com/documents/?uuid=c342452c-cfcb-45b7-b122-27b18db56512"]},{"id":"ITEM-2","itemData":{"DOI":"10.1007/s10750-020-04320-z","ISBN":"0123456789","ISSN":"15735117","abstract":"Pomacea canaliculata, a freshwater snail native to tropical and temperate South America, has become an important invader and agricultural pest throughout tropical and subtropical regions around the world. Colonization of various aquatic habitats by P. canaliculata in coastal regions of South China and its establishment potential in estuaries have raised great concern, yet little is known about the biological response of the snail and its tolerance under saline environments. We first examined the salinity tolerance of P. canaliculata using a total of 30 experimental juvenile snails exposed to eight salinity levels (from 0 to 14 psu in 2 psu steps). Daily survival of the snails was measured for each salinity treatment over 30 days. Based on salinity exposure test, influence of salinity on snail reproduction was investigated for a period of 30 days using 30 adult snails exposed to four salinity treatments (0, 2, 4 and 6 psu). Each salinity test replicated three times. Pomacea canaliculata could tolerate salinity levels ranging from 0 to 6 psu in which probability of survival was greater than 72% during a 30 days exposure. Lethal time leading to 50% mortality (LT50) of the snail declined from 71 days at 0 psu to 27 days at 6 psu. Pomacea canaliculata could ingest and reproduce normally at salinities ranging from 0 to 4 psu. Average mass daily gain, specific growth rate, and the hatching of egg clutches decreased significantly with elevated salinities. Results show a general threshold response of P. canaliculata to salinity. This freshwater snail falls into “2nd degree” euryhaline limnobionts tolerating salinities of 3–8‰.","author":[{"dropping-particle":"","family":"Qin","given":"Zhong","non-dropping-particle":"","parse-names":false,"suffix":""},{"dropping-particle":"","family":"Yang","given":"Mingyu","non-dropping-particle":"","parse-names":false,"suffix":""},{"dropping-particle":"","family":"Zhang","given":"Jia En","non-dropping-particle":"","parse-names":false,"suffix":""},{"dropping-particle":"","family":"Deng","given":"Zhixin","non-dropping-particle":"","parse-names":false,"suffix":""}],"container-title":"Hydrobiologia","id":"ITEM-2","issue":"14","issued":{"date-parts":[["2020"]]},"page":"3103-3114","publisher":"Springer International Publishing","title":"Effects of salinity on survival, growth and reproduction of the invasive aquatic snail Pomacea canaliculata (Gastropoda: Ampullariidae)","type":"article-journal","volume":"847"},"uris":["http://www.mendeley.com/documents/?uuid=9becf499-0253-46ac-a003-4f146e8a8c72"]}],"mendeley":{"formattedCitation":"(Hopkins 1992; Qin et al. 2020)","plainTextFormattedCitation":"(Hopkins 1992; Qin et al. 2020)","previouslyFormattedCitation":"(Hopkins 1992; Qin et al. 2020)"},"properties":{"noteIndex":0},"schema":"https://github.com/citation-style-language/schema/raw/master/csl-citation.json"}</w:instrText>
      </w:r>
      <w:r w:rsidR="00A446D4">
        <w:fldChar w:fldCharType="separate"/>
      </w:r>
      <w:r w:rsidR="00A67841" w:rsidRPr="00A67841">
        <w:rPr>
          <w:noProof/>
        </w:rPr>
        <w:t>(Hopkins 1992; Qin et al. 2020)</w:t>
      </w:r>
      <w:r w:rsidR="00A446D4">
        <w:fldChar w:fldCharType="end"/>
      </w:r>
      <w:r w:rsidR="004472A5" w:rsidRPr="00524172">
        <w:t xml:space="preserve"> (SGR</w:t>
      </w:r>
      <w:r w:rsidR="00A446D4">
        <w:t>)</w:t>
      </w:r>
      <w:r w:rsidR="004472A5" w:rsidRPr="00524172">
        <w:t xml:space="preserve"> was calculated after snails were allowed to grow four weeks:</w:t>
      </w:r>
    </w:p>
    <w:p w14:paraId="3D2F5819" w14:textId="77777777" w:rsidR="004472A5" w:rsidRPr="00524172" w:rsidRDefault="00000000" w:rsidP="00524172">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GR</m:t>
              </m:r>
            </m:e>
            <m:sub>
              <m:r>
                <w:rPr>
                  <w:rFonts w:ascii="Cambria Math" w:hAnsi="Cambria Math"/>
                </w:rPr>
                <m:t>L</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r>
                <w:rPr>
                  <w:rFonts w:ascii="Cambria Math" w:hAnsi="Cambria Math"/>
                </w:rPr>
                <m:t>t</m:t>
              </m:r>
            </m:den>
          </m:f>
        </m:oMath>
      </m:oMathPara>
    </w:p>
    <w:p w14:paraId="5C53886A" w14:textId="37F8C02F" w:rsidR="004472A5" w:rsidRDefault="004472A5" w:rsidP="00524172">
      <w:pPr>
        <w:pStyle w:val="NATESTYLE1CommonCollege"/>
        <w:jc w:val="both"/>
        <w:rPr>
          <w:rFonts w:eastAsiaTheme="minorEastAsia"/>
        </w:rPr>
      </w:pPr>
      <w:r w:rsidRPr="00524172">
        <w:rPr>
          <w:rFonts w:eastAsiaTheme="minorEastAsia"/>
        </w:rPr>
        <w:t>Where L</w:t>
      </w:r>
      <w:r w:rsidRPr="00524172">
        <w:rPr>
          <w:rFonts w:eastAsiaTheme="minorEastAsia"/>
          <w:vertAlign w:val="subscript"/>
        </w:rPr>
        <w:t>i</w:t>
      </w:r>
      <w:r w:rsidRPr="00524172">
        <w:rPr>
          <w:rFonts w:eastAsiaTheme="minorEastAsia"/>
        </w:rPr>
        <w:t xml:space="preserve"> was the initial length of an individual snail at the beginning of the growth experiment, L</w:t>
      </w:r>
      <w:r w:rsidRPr="00524172">
        <w:rPr>
          <w:rFonts w:eastAsiaTheme="minorEastAsia"/>
          <w:vertAlign w:val="subscript"/>
        </w:rPr>
        <w:t xml:space="preserve">f </w:t>
      </w:r>
      <w:r w:rsidRPr="00524172">
        <w:rPr>
          <w:rFonts w:eastAsiaTheme="minorEastAsia"/>
        </w:rPr>
        <w:t>was the final length of that same snail, and</w:t>
      </w:r>
      <w:r w:rsidRPr="00524172">
        <w:rPr>
          <w:rFonts w:eastAsiaTheme="minorEastAsia"/>
          <w:i/>
          <w:iCs/>
        </w:rPr>
        <w:t xml:space="preserve"> t </w:t>
      </w:r>
      <w:r w:rsidRPr="00524172">
        <w:rPr>
          <w:rFonts w:eastAsiaTheme="minorEastAsia"/>
        </w:rPr>
        <w:t xml:space="preserve">was the duration of the experiment in days. </w:t>
      </w:r>
      <w:r w:rsidR="009008FB" w:rsidRPr="00524172">
        <w:rPr>
          <w:rFonts w:eastAsiaTheme="minorEastAsia"/>
        </w:rPr>
        <w:t>I</w:t>
      </w:r>
      <w:r w:rsidRPr="00524172">
        <w:rPr>
          <w:rFonts w:eastAsiaTheme="minorEastAsia"/>
        </w:rPr>
        <w:t xml:space="preserve"> also used </w:t>
      </w:r>
      <w:r w:rsidR="009008FB" w:rsidRPr="00524172">
        <w:rPr>
          <w:rFonts w:eastAsiaTheme="minorEastAsia"/>
        </w:rPr>
        <w:t>measured survival rates of</w:t>
      </w:r>
      <w:r w:rsidRPr="00524172">
        <w:rPr>
          <w:rFonts w:eastAsiaTheme="minorEastAsia"/>
        </w:rPr>
        <w:t xml:space="preserve"> snails reared in these cages</w:t>
      </w:r>
      <w:r w:rsidR="009008FB" w:rsidRPr="00524172">
        <w:rPr>
          <w:rFonts w:eastAsiaTheme="minorEastAsia"/>
        </w:rPr>
        <w:t xml:space="preserve"> (predator free)</w:t>
      </w:r>
      <w:r w:rsidRPr="00524172">
        <w:rPr>
          <w:rFonts w:eastAsiaTheme="minorEastAsia"/>
        </w:rPr>
        <w:t xml:space="preserve"> to compare </w:t>
      </w:r>
      <w:r w:rsidR="009008FB" w:rsidRPr="00524172">
        <w:rPr>
          <w:rFonts w:eastAsiaTheme="minorEastAsia"/>
        </w:rPr>
        <w:t xml:space="preserve">to </w:t>
      </w:r>
      <w:r w:rsidRPr="00524172">
        <w:rPr>
          <w:rFonts w:eastAsiaTheme="minorEastAsia"/>
        </w:rPr>
        <w:t xml:space="preserve">the survival </w:t>
      </w:r>
      <w:r w:rsidR="009008FB" w:rsidRPr="00524172">
        <w:rPr>
          <w:rFonts w:eastAsiaTheme="minorEastAsia"/>
        </w:rPr>
        <w:t>from tethering (</w:t>
      </w:r>
      <w:r w:rsidRPr="00524172">
        <w:rPr>
          <w:rFonts w:eastAsiaTheme="minorEastAsia"/>
        </w:rPr>
        <w:t xml:space="preserve">natural predator </w:t>
      </w:r>
      <w:r w:rsidR="009008FB" w:rsidRPr="00524172">
        <w:rPr>
          <w:rFonts w:eastAsiaTheme="minorEastAsia"/>
        </w:rPr>
        <w:t>assemblages)</w:t>
      </w:r>
      <w:r w:rsidRPr="00524172">
        <w:rPr>
          <w:rFonts w:eastAsiaTheme="minorEastAsia"/>
        </w:rPr>
        <w:t>.</w:t>
      </w:r>
      <w:r w:rsidR="00004CAC">
        <w:rPr>
          <w:rFonts w:eastAsiaTheme="minorEastAsia"/>
        </w:rPr>
        <w:t xml:space="preserve"> </w:t>
      </w:r>
      <w:r w:rsidR="009008FB" w:rsidRPr="00524172">
        <w:rPr>
          <w:rFonts w:eastAsiaTheme="minorEastAsia"/>
        </w:rPr>
        <w:t>I</w:t>
      </w:r>
      <w:r w:rsidRPr="00524172">
        <w:rPr>
          <w:rFonts w:eastAsiaTheme="minorEastAsia"/>
        </w:rPr>
        <w:t xml:space="preserve"> calculated a daily survival probability rather than a survival probability across the duration of the experiment (see Appendix 3 for details).</w:t>
      </w:r>
    </w:p>
    <w:p w14:paraId="7D539D9C" w14:textId="77777777" w:rsidR="00695B5F" w:rsidRPr="00524172" w:rsidRDefault="00695B5F" w:rsidP="00524172">
      <w:pPr>
        <w:pStyle w:val="NATESTYLE1CommonCollege"/>
        <w:jc w:val="both"/>
        <w:rPr>
          <w:rFonts w:eastAsiaTheme="minorEastAsia"/>
        </w:rPr>
      </w:pPr>
    </w:p>
    <w:p w14:paraId="2A1C94DB" w14:textId="1A1CC63B" w:rsidR="004472A5" w:rsidRDefault="004472A5" w:rsidP="00524172">
      <w:pPr>
        <w:pStyle w:val="NATESTYLE1CommonCollege"/>
        <w:ind w:firstLine="720"/>
        <w:jc w:val="both"/>
      </w:pPr>
      <w:r w:rsidRPr="00524172">
        <w:rPr>
          <w:rFonts w:eastAsiaTheme="minorEastAsia"/>
        </w:rPr>
        <w:t>To test for size-dependent growth and to measure k</w:t>
      </w:r>
      <w:r w:rsidRPr="00524172">
        <w:rPr>
          <w:rFonts w:eastAsiaTheme="minorEastAsia"/>
          <w:vertAlign w:val="subscript"/>
        </w:rPr>
        <w:t>growth</w:t>
      </w:r>
      <w:r w:rsidRPr="00524172">
        <w:rPr>
          <w:rFonts w:eastAsiaTheme="minorEastAsia"/>
        </w:rPr>
        <w:t>, separate linear mixed-effect models (LMM) were fitted to the wet season data, dry season data, and all the data combined.</w:t>
      </w:r>
      <w:r w:rsidR="00004CAC">
        <w:rPr>
          <w:rFonts w:eastAsiaTheme="minorEastAsia"/>
        </w:rPr>
        <w:t xml:space="preserve"> </w:t>
      </w:r>
      <w:r w:rsidRPr="00524172">
        <w:rPr>
          <w:rFonts w:eastAsiaTheme="minorEastAsia"/>
        </w:rPr>
        <w:t>All models were fitted using the “lmer” function in the lme4 package in R v4.0.3</w:t>
      </w:r>
      <w:r w:rsidRPr="00524172">
        <w:rPr>
          <w:rFonts w:eastAsiaTheme="minorEastAsia"/>
        </w:rPr>
        <w:fldChar w:fldCharType="begin" w:fldLock="1"/>
      </w:r>
      <w:r w:rsidR="003B2E67">
        <w:rPr>
          <w:rFonts w:eastAsiaTheme="minorEastAsia"/>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8c16fae3-5b8d-4623-8eaf-f75f38181b33"]},{"id":"ITEM-2","itemData":{"abstract":"(2019). R: A language and environment for statistical computing. R Foundation for Statistical Computing, . URL https://www.R-project.org/.","author":[{"dropping-particle":"","family":"R Core Team","given":"","non-dropping-particle":"","parse-names":false,"suffix":""}],"id":"ITEM-2","issue":"URL https://www.R-project.org/","issued":{"date-parts":[["2019"]]},"title":"R: A language and environment for statistical computing. R Foundation for Statistical Computing","type":"article-journal"},"uris":["http://www.mendeley.com/documents/?uuid=e846c30e-7734-44bf-a829-df2b15f65d67"]}],"mendeley":{"formattedCitation":"(Bates et al. 2015; R Core Team 2019)","plainTextFormattedCitation":"(Bates et al. 2015; R Core Team 2019)","previouslyFormattedCitation":"(Bates et al. 2015; R Core Team 2019)"},"properties":{"noteIndex":0},"schema":"https://github.com/citation-style-language/schema/raw/master/csl-citation.json"}</w:instrText>
      </w:r>
      <w:r w:rsidRPr="00524172">
        <w:rPr>
          <w:rFonts w:eastAsiaTheme="minorEastAsia"/>
        </w:rPr>
        <w:fldChar w:fldCharType="separate"/>
      </w:r>
      <w:r w:rsidR="00A67841" w:rsidRPr="00A67841">
        <w:rPr>
          <w:rFonts w:eastAsiaTheme="minorEastAsia"/>
          <w:noProof/>
        </w:rPr>
        <w:t>(Bates et al. 2015; R Core Team 2019)</w:t>
      </w:r>
      <w:r w:rsidRPr="00524172">
        <w:rPr>
          <w:rFonts w:eastAsiaTheme="minorEastAsia"/>
        </w:rPr>
        <w:fldChar w:fldCharType="end"/>
      </w:r>
      <w:r w:rsidRPr="00524172">
        <w:rPr>
          <w:rFonts w:eastAsiaTheme="minorEastAsia"/>
        </w:rPr>
        <w:t xml:space="preserve"> with SGR as the response variable and initial size (SL mm) as the predictor variable.</w:t>
      </w:r>
      <w:r w:rsidR="00004CAC">
        <w:rPr>
          <w:rFonts w:eastAsiaTheme="minorEastAsia"/>
        </w:rPr>
        <w:t xml:space="preserve"> </w:t>
      </w:r>
      <w:r w:rsidR="009008FB" w:rsidRPr="00524172">
        <w:rPr>
          <w:rFonts w:eastAsiaTheme="minorEastAsia"/>
        </w:rPr>
        <w:t>I</w:t>
      </w:r>
      <w:r w:rsidRPr="00524172">
        <w:rPr>
          <w:rFonts w:eastAsiaTheme="minorEastAsia"/>
        </w:rPr>
        <w:t xml:space="preserve"> included cage as a random effect because individual snail SGR was modelled rather than mean SGR in a cage. </w:t>
      </w:r>
      <w:r w:rsidRPr="00524172">
        <w:t>k</w:t>
      </w:r>
      <w:r w:rsidRPr="00524172">
        <w:rPr>
          <w:vertAlign w:val="subscript"/>
        </w:rPr>
        <w:t>growth</w:t>
      </w:r>
      <w:r w:rsidRPr="00524172">
        <w:t xml:space="preserve"> was obtained by calculating the 0 mm intercept of the relationship between initial size and proportional growth.</w:t>
      </w:r>
      <w:r w:rsidR="00004CAC">
        <w:t xml:space="preserve"> </w:t>
      </w:r>
    </w:p>
    <w:p w14:paraId="50177C24" w14:textId="77777777" w:rsidR="00695B5F" w:rsidRPr="00524172" w:rsidRDefault="00695B5F" w:rsidP="00524172">
      <w:pPr>
        <w:pStyle w:val="NATESTYLE1CommonCollege"/>
        <w:ind w:firstLine="720"/>
        <w:jc w:val="both"/>
        <w:rPr>
          <w:rFonts w:eastAsiaTheme="minorEastAsia"/>
        </w:rPr>
      </w:pPr>
    </w:p>
    <w:p w14:paraId="5A7B3476" w14:textId="69794626" w:rsidR="000C6934" w:rsidRDefault="000C6934" w:rsidP="00524172">
      <w:pPr>
        <w:pStyle w:val="Heading3"/>
        <w:jc w:val="both"/>
        <w:rPr>
          <w:rFonts w:cs="Times New Roman"/>
        </w:rPr>
      </w:pPr>
      <w:r w:rsidRPr="00524172">
        <w:rPr>
          <w:rFonts w:cs="Times New Roman"/>
        </w:rPr>
        <w:t>Zero Population Growth Isocline</w:t>
      </w:r>
    </w:p>
    <w:p w14:paraId="6C850BEC" w14:textId="77777777" w:rsidR="00695B5F" w:rsidRPr="00695B5F" w:rsidRDefault="00695B5F" w:rsidP="00695B5F"/>
    <w:p w14:paraId="43987F83" w14:textId="0E6FE111" w:rsidR="000C6934" w:rsidRDefault="000C6934" w:rsidP="00524172">
      <w:pPr>
        <w:pStyle w:val="NATESTYLE1CommonCollege"/>
        <w:jc w:val="both"/>
      </w:pPr>
      <w:bookmarkStart w:id="3" w:name="_Hlk98946915"/>
      <w:r w:rsidRPr="00524172">
        <w:lastRenderedPageBreak/>
        <w:t xml:space="preserve">I used a published stage-structured model called </w:t>
      </w:r>
      <w:r w:rsidR="009008FB" w:rsidRPr="00524172">
        <w:t>EVERSNAIL</w:t>
      </w:r>
      <w:r w:rsidR="00721287">
        <w:t xml:space="preserve"> </w:t>
      </w:r>
      <w:r w:rsidR="00E91B98">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E91B98">
        <w:fldChar w:fldCharType="separate"/>
      </w:r>
      <w:r w:rsidR="00A67841" w:rsidRPr="00A67841">
        <w:rPr>
          <w:noProof/>
        </w:rPr>
        <w:t>(Darby et al. 2015)</w:t>
      </w:r>
      <w:r w:rsidR="00E91B98">
        <w:fldChar w:fldCharType="end"/>
      </w:r>
      <w:r w:rsidRPr="00524172">
        <w:t xml:space="preserve"> </w:t>
      </w:r>
      <w:r w:rsidR="009008FB" w:rsidRPr="00524172">
        <w:t>(hereafter referred to as ‘the population model’</w:t>
      </w:r>
      <w:r w:rsidR="00E91B98">
        <w:t>)</w:t>
      </w:r>
      <w:r w:rsidR="00A42AA9" w:rsidRPr="00524172">
        <w:t xml:space="preserve"> </w:t>
      </w:r>
      <w:r w:rsidRPr="00524172">
        <w:t>to identify juvenile survival and individual growth parameters that were expected to produce growing populations of apple snails.</w:t>
      </w:r>
      <w:r w:rsidR="00004CAC">
        <w:t xml:space="preserve"> </w:t>
      </w:r>
      <w:r w:rsidRPr="00524172">
        <w:t>The</w:t>
      </w:r>
      <w:r w:rsidR="00C449F3" w:rsidRPr="00524172">
        <w:t xml:space="preserve"> </w:t>
      </w:r>
      <w:r w:rsidR="009008FB" w:rsidRPr="00524172">
        <w:t xml:space="preserve">population model </w:t>
      </w:r>
      <w:r w:rsidRPr="00524172">
        <w:t>was created to project population size across the extent of</w:t>
      </w:r>
      <w:r w:rsidR="00EF384C" w:rsidRPr="00524172">
        <w:t xml:space="preserve"> the</w:t>
      </w:r>
      <w:r w:rsidRPr="00524172">
        <w:t xml:space="preserve"> Everglades and</w:t>
      </w:r>
      <w:r w:rsidR="009F0430" w:rsidRPr="00524172">
        <w:t xml:space="preserve"> </w:t>
      </w:r>
      <w:r w:rsidRPr="00524172">
        <w:t xml:space="preserve">includes local scale sub-models that include life history parameters of survival, individual </w:t>
      </w:r>
      <w:r w:rsidR="00A42AA9" w:rsidRPr="00524172">
        <w:t>growth,</w:t>
      </w:r>
      <w:r w:rsidRPr="00524172">
        <w:t xml:space="preserve"> and reproduction.</w:t>
      </w:r>
      <w:r w:rsidR="00004CAC">
        <w:t xml:space="preserve"> </w:t>
      </w:r>
      <w:r w:rsidRPr="00524172">
        <w:t>The model projects age and sized structure on a daily time step.</w:t>
      </w:r>
      <w:r w:rsidR="00004CAC">
        <w:t xml:space="preserve"> </w:t>
      </w:r>
      <w:r w:rsidRPr="00524172">
        <w:t>Survival during hydrological droughts and depth-dependent reproduction were the primary ties to hydrologic variation</w:t>
      </w:r>
      <w:r w:rsidR="00721287">
        <w:t xml:space="preserve"> </w:t>
      </w:r>
      <w:r w:rsidR="00A42AA9" w:rsidRPr="00524172">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A42AA9" w:rsidRPr="00524172">
        <w:fldChar w:fldCharType="separate"/>
      </w:r>
      <w:r w:rsidR="00A67841" w:rsidRPr="00A67841">
        <w:rPr>
          <w:noProof/>
        </w:rPr>
        <w:t>(Darby et al. 2015)</w:t>
      </w:r>
      <w:r w:rsidR="00A42AA9" w:rsidRPr="00524172">
        <w:fldChar w:fldCharType="end"/>
      </w:r>
      <w:r w:rsidRPr="00524172">
        <w:t>.</w:t>
      </w:r>
      <w:r w:rsidR="00004CAC">
        <w:t xml:space="preserve"> </w:t>
      </w:r>
      <w:r w:rsidRPr="00524172">
        <w:t xml:space="preserve"> Environmental data (depth, temperature) </w:t>
      </w:r>
      <w:r w:rsidR="00A446D4">
        <w:t xml:space="preserve">used in the population model from </w:t>
      </w:r>
      <w:r w:rsidRPr="00524172">
        <w:t>the Everglades was provided from the Everglades Depth Estimation Network</w:t>
      </w:r>
      <w:r w:rsidR="00A446D4">
        <w:fldChar w:fldCharType="begin" w:fldLock="1"/>
      </w:r>
      <w:r w:rsidR="003B2E67">
        <w:instrText>ADDIN CSL_CITATION {"citationItems":[{"id":"ITEM-1","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uris":["http://www.mendeley.com/documents/?uuid=4cb4da13-c336-4e5a-acd9-420fdd754145"]}],"mendeley":{"formattedCitation":"(Jones 2015)","plainTextFormattedCitation":"(Jones 2015)","previouslyFormattedCitation":"(Jones 2015)"},"properties":{"noteIndex":0},"schema":"https://github.com/citation-style-language/schema/raw/master/csl-citation.json"}</w:instrText>
      </w:r>
      <w:r w:rsidR="00A446D4">
        <w:fldChar w:fldCharType="separate"/>
      </w:r>
      <w:r w:rsidR="00A67841" w:rsidRPr="00A67841">
        <w:rPr>
          <w:noProof/>
        </w:rPr>
        <w:t>(Jones 2015)</w:t>
      </w:r>
      <w:r w:rsidR="00A446D4">
        <w:fldChar w:fldCharType="end"/>
      </w:r>
      <w:r w:rsidRPr="00524172">
        <w:t xml:space="preserve"> (EDEN</w:t>
      </w:r>
      <w:r w:rsidR="00A446D4">
        <w:t>)</w:t>
      </w:r>
      <w:r w:rsidRPr="00524172">
        <w:t xml:space="preserve"> and South Florida Water Management Districts online database (DBHydro; </w:t>
      </w:r>
      <w:r w:rsidR="00721287" w:rsidRPr="00721287">
        <w:t>www.sfwmd.gov/science-data/dbhydro</w:t>
      </w:r>
      <w:r w:rsidR="00A446D4">
        <w:t>)</w:t>
      </w:r>
      <w:r w:rsidR="00721287">
        <w:t xml:space="preserve"> </w:t>
      </w:r>
      <w:r w:rsidR="00E91B98">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E91B98">
        <w:fldChar w:fldCharType="separate"/>
      </w:r>
      <w:r w:rsidR="00A67841" w:rsidRPr="00A67841">
        <w:rPr>
          <w:noProof/>
        </w:rPr>
        <w:t>(Darby et al. 2015)</w:t>
      </w:r>
      <w:r w:rsidR="00E91B98">
        <w:fldChar w:fldCharType="end"/>
      </w:r>
      <w:r w:rsidRPr="00524172">
        <w:t>.</w:t>
      </w:r>
      <w:r w:rsidR="00004CAC">
        <w:t xml:space="preserve"> </w:t>
      </w:r>
      <w:r w:rsidR="00C91B0D" w:rsidRPr="00524172">
        <w:t xml:space="preserve">The population model </w:t>
      </w:r>
      <w:r w:rsidRPr="00524172">
        <w:t xml:space="preserve">was built with the best available understanding of </w:t>
      </w:r>
      <w:r w:rsidRPr="00524172">
        <w:rPr>
          <w:i/>
        </w:rPr>
        <w:t>P. paludosa</w:t>
      </w:r>
      <w:r w:rsidRPr="00524172">
        <w:t xml:space="preserve"> life history and responses to hydrologic </w:t>
      </w:r>
      <w:r w:rsidR="00A42AA9" w:rsidRPr="00524172">
        <w:t>variation,</w:t>
      </w:r>
      <w:r w:rsidRPr="00524172">
        <w:t xml:space="preserve"> but I wanted to use the model for examination of the </w:t>
      </w:r>
      <w:r w:rsidR="00A42AA9" w:rsidRPr="00524172">
        <w:t>individual</w:t>
      </w:r>
      <w:r w:rsidRPr="00524172">
        <w:t xml:space="preserve"> juvenile stage parameters and for local use at LILA.</w:t>
      </w:r>
      <w:r w:rsidR="00004CAC">
        <w:t xml:space="preserve"> </w:t>
      </w:r>
      <w:r w:rsidRPr="00524172">
        <w:t xml:space="preserve">I re-coded </w:t>
      </w:r>
      <w:r w:rsidR="005A21EE" w:rsidRPr="00524172">
        <w:t xml:space="preserve">the population model </w:t>
      </w:r>
      <w:r w:rsidRPr="00524172">
        <w:t>for research in R version 4.0.3 using the parameter details found in the supplements</w:t>
      </w:r>
      <w:r w:rsidR="00721287">
        <w:t xml:space="preserve"> </w:t>
      </w:r>
      <w:r w:rsidR="00A42AA9" w:rsidRPr="00524172">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A42AA9" w:rsidRPr="00524172">
        <w:fldChar w:fldCharType="separate"/>
      </w:r>
      <w:r w:rsidR="00A67841" w:rsidRPr="00A67841">
        <w:rPr>
          <w:noProof/>
        </w:rPr>
        <w:t>(Darby et al. 2015)</w:t>
      </w:r>
      <w:r w:rsidR="00A42AA9" w:rsidRPr="00524172">
        <w:fldChar w:fldCharType="end"/>
      </w:r>
      <w:r w:rsidRPr="00524172">
        <w:t xml:space="preserve"> and LILA’s hydrological and temperature regimes (DBHydro). While most of the parameters were left as described by the original model (Table S1.1) two parameters were altered.</w:t>
      </w:r>
      <w:r w:rsidR="00004CAC">
        <w:t xml:space="preserve"> </w:t>
      </w:r>
      <w:r w:rsidRPr="00524172">
        <w:t>First, the number of egg masses produced per female was changed by standardizing reproductive effort across the life span of a female snail.</w:t>
      </w:r>
      <w:r w:rsidR="00004CAC">
        <w:t xml:space="preserve"> </w:t>
      </w:r>
      <w:r w:rsidRPr="00524172">
        <w:t>A maximum number of egg masses that a female can produce was discussed in a large unpublished review of apple snail ecology</w:t>
      </w:r>
      <w:r w:rsidR="00721287">
        <w:t xml:space="preserve"> </w:t>
      </w:r>
      <w:r w:rsidRPr="00524172">
        <w:fldChar w:fldCharType="begin" w:fldLock="1"/>
      </w:r>
      <w:r w:rsidR="003B2E67">
        <w:instrText>ADDIN CSL_CITATION {"citationItems":[{"id":"ITEM-1","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uris":["http://www.mendeley.com/documents/?uuid=6e9ba5b5-5e27-4622-b29a-a9db3a48b6cb"]}],"mendeley":{"formattedCitation":"(Pomacea Project 2013)","plainTextFormattedCitation":"(Pomacea Project 2013)","previouslyFormattedCitation":"(Pomacea Project 2013)"},"properties":{"noteIndex":0},"schema":"https://github.com/citation-style-language/schema/raw/master/csl-citation.json"}</w:instrText>
      </w:r>
      <w:r w:rsidRPr="00524172">
        <w:fldChar w:fldCharType="separate"/>
      </w:r>
      <w:r w:rsidR="00A67841" w:rsidRPr="00A67841">
        <w:rPr>
          <w:noProof/>
        </w:rPr>
        <w:t>(Pomacea Project 2013)</w:t>
      </w:r>
      <w:r w:rsidRPr="00524172">
        <w:fldChar w:fldCharType="end"/>
      </w:r>
      <w:r w:rsidRPr="00524172">
        <w:t xml:space="preserve">; to standardize reproductive output, </w:t>
      </w:r>
      <w:r w:rsidR="005A21EE" w:rsidRPr="00524172">
        <w:t xml:space="preserve">the population model’s </w:t>
      </w:r>
      <w:r w:rsidRPr="00524172">
        <w:t>current parameter (Mass Size) was multiplied by the maximum number of egg masses a female can lay and then divided by the life span of the female (500 days in the model).</w:t>
      </w:r>
      <w:r w:rsidR="00004CAC">
        <w:t xml:space="preserve"> </w:t>
      </w:r>
      <w:r w:rsidR="005A21EE" w:rsidRPr="00524172">
        <w:t>I</w:t>
      </w:r>
      <w:r w:rsidRPr="00524172">
        <w:t xml:space="preserve"> chose to do this because under the original model females were allowed to make unlimited egg </w:t>
      </w:r>
      <w:r w:rsidRPr="00524172">
        <w:lastRenderedPageBreak/>
        <w:t>masses when conditions were favorable.</w:t>
      </w:r>
      <w:r w:rsidR="00004CAC">
        <w:t xml:space="preserve"> </w:t>
      </w:r>
      <w:r w:rsidRPr="00524172">
        <w:t xml:space="preserve">Second, </w:t>
      </w:r>
      <w:r w:rsidR="005A21EE" w:rsidRPr="00524172">
        <w:t>I</w:t>
      </w:r>
      <w:r w:rsidRPr="00524172">
        <w:t xml:space="preserve"> removed the carrying capacity from the model because </w:t>
      </w:r>
      <w:r w:rsidR="005A21EE" w:rsidRPr="00524172">
        <w:t>I</w:t>
      </w:r>
      <w:r w:rsidRPr="00524172">
        <w:t xml:space="preserve"> only wanted to know what parameter values would allow the population to increase</w:t>
      </w:r>
      <w:r w:rsidR="00A42AA9" w:rsidRPr="00524172">
        <w:t>.</w:t>
      </w:r>
      <w:r w:rsidRPr="00524172">
        <w:t xml:space="preserve"> </w:t>
      </w:r>
    </w:p>
    <w:p w14:paraId="6FCBEBC5" w14:textId="77777777" w:rsidR="00695B5F" w:rsidRPr="00524172" w:rsidRDefault="00695B5F" w:rsidP="00524172">
      <w:pPr>
        <w:pStyle w:val="NATESTYLE1CommonCollege"/>
        <w:jc w:val="both"/>
      </w:pPr>
    </w:p>
    <w:p w14:paraId="4C60ACF7" w14:textId="608E8629" w:rsidR="000C6934" w:rsidRDefault="000C6934" w:rsidP="00524172">
      <w:pPr>
        <w:pStyle w:val="NATESTYLE1CommonCollege"/>
        <w:ind w:firstLine="720"/>
        <w:jc w:val="both"/>
      </w:pPr>
      <w:r w:rsidRPr="00524172">
        <w:t>Four parameters were used to model individual growth and juvenile survival.</w:t>
      </w:r>
      <w:r w:rsidR="00004CAC">
        <w:t xml:space="preserve"> </w:t>
      </w:r>
      <w:r w:rsidRPr="00524172">
        <w:t>k</w:t>
      </w:r>
      <w:r w:rsidRPr="00524172">
        <w:rPr>
          <w:vertAlign w:val="subscript"/>
        </w:rPr>
        <w:t xml:space="preserve">growth </w:t>
      </w:r>
      <w:r w:rsidRPr="00524172">
        <w:t>was the parameter that was used to model individual growth and it assumes that growth is size dependent.</w:t>
      </w:r>
      <w:r w:rsidR="00004CAC">
        <w:t xml:space="preserve"> </w:t>
      </w:r>
      <w:r w:rsidRPr="00524172">
        <w:t>k</w:t>
      </w:r>
      <w:r w:rsidRPr="00524172">
        <w:rPr>
          <w:vertAlign w:val="subscript"/>
        </w:rPr>
        <w:t>growth</w:t>
      </w:r>
      <w:r w:rsidRPr="00524172">
        <w:t xml:space="preserve"> can be thought of as the maximum growth rate of a snail if size were 0 mm, so it can be calculated empirically by finding the intercept of the relationship between size and proportional growth (mm increase/mm start). The initial parameter estimate for k</w:t>
      </w:r>
      <w:r w:rsidRPr="00524172">
        <w:rPr>
          <w:vertAlign w:val="subscript"/>
        </w:rPr>
        <w:t>growth</w:t>
      </w:r>
      <w:r w:rsidRPr="00524172">
        <w:t xml:space="preserve"> in </w:t>
      </w:r>
      <w:r w:rsidR="000A3B1D" w:rsidRPr="00524172">
        <w:t>the population model</w:t>
      </w:r>
      <w:r w:rsidRPr="00524172">
        <w:t xml:space="preserve">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rsidR="00004CAC">
        <w:t xml:space="preserve"> </w:t>
      </w:r>
      <w:r w:rsidR="005A21EE" w:rsidRPr="00524172">
        <w:t>Under the parameters in</w:t>
      </w:r>
      <w:r w:rsidRPr="00524172">
        <w:t xml:space="preserve"> </w:t>
      </w:r>
      <w:r w:rsidR="005A21EE" w:rsidRPr="00524172">
        <w:t>the population model</w:t>
      </w:r>
      <w:r w:rsidRPr="00524172">
        <w:t>, survival through the juvenile stage (3-16 mm SL) was constantly high (98.7% · day</w:t>
      </w:r>
      <w:r w:rsidRPr="00524172">
        <w:rPr>
          <w:vertAlign w:val="superscript"/>
        </w:rPr>
        <w:t>-1</w:t>
      </w:r>
      <w:r w:rsidRPr="00524172">
        <w:t>).</w:t>
      </w:r>
      <w:r w:rsidR="00004CAC">
        <w:t xml:space="preserve"> </w:t>
      </w:r>
      <w:r w:rsidRPr="00524172">
        <w:t>Survival slightly increased after snails reached 16 mm SL (99.0% · day</w:t>
      </w:r>
      <w:r w:rsidRPr="00524172">
        <w:rPr>
          <w:vertAlign w:val="superscript"/>
        </w:rPr>
        <w:t>-1</w:t>
      </w:r>
      <w:r w:rsidRPr="00524172">
        <w:t xml:space="preserve">) and remained constant until the snails reached 500 days when survival declined to 0 which reflects the seasonal adult die-off </w:t>
      </w:r>
      <w:r w:rsidRPr="00524172">
        <w:fldChar w:fldCharType="begin" w:fldLock="1"/>
      </w:r>
      <w:r w:rsidR="003B2E67">
        <w:instrText>ADDIN CSL_CITATION {"citationItems":[{"id":"ITEM-1","itemData":{"DOI":"10.1672/07-115.1","ISSN":"02775212","abstract":"Florida apple snails (Pomacea paludosa Say) are prey for several wetland-dependent predators, most notably for the endangered Florida snail kite (Rostrhamus sociabilis Vieillot). Management concerns for kites have been raised regarding the impacts of wetland dry downs on snails, but little data exists to validate these concerns. We simulated drying events in experimental tanks, where we observed that snail survival patterns, regardless of hydrology, were driven by a post-reproductive die off. In contrast to earlier reports of little to no dry down tolerance, we found that 70% of pre-reproductive adult-sized snails survived a 12-week dry down. Smaller size classes of snails exhibited significantly lower survival rates (&lt; 50% after eight weeks dry). Field surveys showed that 77% of egg production occurs in April-June. Our hydrologic analyses of six peninsular Florida wetlands showed that most dry downs overlapped a portion of the peak snail breeding season, and 70% of dry downs were ≤ 12 weeks in duration. Dry down timing can affect recruitment by truncating annual egg production and stranding juveniles. Dry down survival rates and seasonal patterns of egg cluster production helped define a range of hydrologic conditions that support robust apple snail populations, and illustrate why multiple characteristics of dry down events should be considered in developing target hydrologic regimes for wetland fauna. © 2008, The Society of Wetland Scientists.","author":[{"dropping-particle":"","family":"Darby","given":"Philip C.","non-dropping-particle":"","parse-names":false,"suffix":""},{"dropping-particle":"","family":"Bennetts","given":"Robert E.","non-dropping-particle":"","parse-names":false,"suffix":""},{"dropping-particle":"","family":"Percival","given":"H. Franklin","non-dropping-particle":"","parse-names":false,"suffix":""}],"container-title":"Wetlands","id":"ITEM-1","issue":"1","issued":{"date-parts":[["2008"]]},"page":"204-214","title":"Dry down impacts on apple snail (Pomacea paludosa) demography: Implications for wetland water management","type":"article-journal","volume":"28"},"uris":["http://www.mendeley.com/documents/?uuid=fe501028-c960-4505-bb71-4558da977dcb"]}],"mendeley":{"formattedCitation":"(Darby et al. 2008)","plainTextFormattedCitation":"(Darby et al. 2008)","previouslyFormattedCitation":"(Darby et al. 2008)"},"properties":{"noteIndex":0},"schema":"https://github.com/citation-style-language/schema/raw/master/csl-citation.json"}</w:instrText>
      </w:r>
      <w:r w:rsidRPr="00524172">
        <w:fldChar w:fldCharType="separate"/>
      </w:r>
      <w:r w:rsidR="00A67841" w:rsidRPr="00A67841">
        <w:rPr>
          <w:noProof/>
        </w:rPr>
        <w:t>(Darby et al. 2008)</w:t>
      </w:r>
      <w:r w:rsidRPr="00524172">
        <w:fldChar w:fldCharType="end"/>
      </w:r>
      <w:r w:rsidRPr="00524172">
        <w:t>.</w:t>
      </w:r>
      <w:r w:rsidR="00004CAC">
        <w:t xml:space="preserve"> </w:t>
      </w:r>
      <w:r w:rsidRPr="00524172">
        <w:t xml:space="preserve">Alternate survival parameters were included in </w:t>
      </w:r>
      <w:r w:rsidR="005A21EE" w:rsidRPr="00524172">
        <w:t xml:space="preserve">the population model </w:t>
      </w:r>
      <w:r w:rsidRPr="00524172">
        <w:t xml:space="preserve">for conditions of hydrological drought (dry sediment surfaces in the dry season), but the drought parameters were not important for our simulations. </w:t>
      </w:r>
    </w:p>
    <w:p w14:paraId="340F4991" w14:textId="77777777" w:rsidR="00695B5F" w:rsidRPr="00524172" w:rsidRDefault="00695B5F" w:rsidP="00524172">
      <w:pPr>
        <w:pStyle w:val="NATESTYLE1CommonCollege"/>
        <w:ind w:firstLine="720"/>
        <w:jc w:val="both"/>
      </w:pPr>
    </w:p>
    <w:p w14:paraId="4DCF0163" w14:textId="372D6D84" w:rsidR="006C3488" w:rsidRDefault="000C6934" w:rsidP="00524172">
      <w:pPr>
        <w:pStyle w:val="NATESTYLE1CommonCollege"/>
        <w:ind w:firstLine="720"/>
        <w:jc w:val="both"/>
      </w:pPr>
      <w:r w:rsidRPr="00524172">
        <w:t>To determine growth and survival parameters that controlled population growth</w:t>
      </w:r>
      <w:r w:rsidR="005A21EE" w:rsidRPr="00524172">
        <w:t>, calcula</w:t>
      </w:r>
      <w:r w:rsidRPr="00524172">
        <w:t xml:space="preserve">ted population growth through combinatorial re-assessments with different values under three different hydrological and </w:t>
      </w:r>
      <w:r w:rsidR="003F751B" w:rsidRPr="00524172">
        <w:t>two different temperature</w:t>
      </w:r>
      <w:r w:rsidRPr="00524172">
        <w:t xml:space="preserve"> regimes. </w:t>
      </w:r>
      <w:r w:rsidR="005A21EE" w:rsidRPr="00524172">
        <w:t>I</w:t>
      </w:r>
      <w:r w:rsidRPr="00524172">
        <w:t xml:space="preserve"> chose the wet condition parameters for survival to make </w:t>
      </w:r>
      <w:r w:rsidR="005A21EE" w:rsidRPr="00524172">
        <w:t>the</w:t>
      </w:r>
      <w:r w:rsidRPr="00524172">
        <w:t xml:space="preserve"> simulations most representative of the sloughs in the ridge-slough </w:t>
      </w:r>
      <w:r w:rsidRPr="00524172">
        <w:lastRenderedPageBreak/>
        <w:t>landscape which best resembles the hydrologic conditions in LILA’s deep slough habitat during this study.</w:t>
      </w:r>
      <w:r w:rsidR="00004CAC">
        <w:t xml:space="preserve"> </w:t>
      </w:r>
      <w:r w:rsidR="00205945" w:rsidRPr="00524172">
        <w:t xml:space="preserve"> Befor</w:t>
      </w:r>
      <w:r w:rsidR="005F05EC" w:rsidRPr="00524172">
        <w:t xml:space="preserve">e </w:t>
      </w:r>
      <w:r w:rsidR="005A21EE" w:rsidRPr="00524172">
        <w:t>I</w:t>
      </w:r>
      <w:r w:rsidR="005F05EC" w:rsidRPr="00524172">
        <w:t xml:space="preserve"> started simulations aimed at varying growth and survival parameters under different hydrological and temperature regimes, </w:t>
      </w:r>
      <w:r w:rsidR="005A21EE" w:rsidRPr="00524172">
        <w:t>I</w:t>
      </w:r>
      <w:r w:rsidR="005F05EC" w:rsidRPr="00524172">
        <w:t xml:space="preserve"> wanted to obtain an initial population size that had a stable size structure.</w:t>
      </w:r>
      <w:r w:rsidR="00004CAC">
        <w:t xml:space="preserve"> </w:t>
      </w:r>
      <w:r w:rsidRPr="00524172">
        <w:t xml:space="preserve">To </w:t>
      </w:r>
      <w:r w:rsidR="005F05EC" w:rsidRPr="00524172">
        <w:t>find a stable size-structure</w:t>
      </w:r>
      <w:r w:rsidRPr="00524172">
        <w:t xml:space="preserve">, </w:t>
      </w:r>
      <w:r w:rsidR="005A21EE" w:rsidRPr="00524172">
        <w:t>I</w:t>
      </w:r>
      <w:r w:rsidRPr="00524172">
        <w:t xml:space="preserve"> used one year of depth data (January 1</w:t>
      </w:r>
      <w:r w:rsidRPr="00524172">
        <w:rPr>
          <w:vertAlign w:val="superscript"/>
        </w:rPr>
        <w:t>st</w:t>
      </w:r>
      <w:r w:rsidRPr="00524172">
        <w:t xml:space="preserve"> to December 31</w:t>
      </w:r>
      <w:r w:rsidRPr="00524172">
        <w:rPr>
          <w:vertAlign w:val="superscript"/>
        </w:rPr>
        <w:t>st</w:t>
      </w:r>
      <w:r w:rsidRPr="00524172">
        <w:t xml:space="preserve">, 2020) taken from DBHYDRO’s depth transponder in LILA’s wetland M2, and one year of air temperature data taken from </w:t>
      </w:r>
      <w:r w:rsidR="005A21EE" w:rsidRPr="00524172">
        <w:t xml:space="preserve">the </w:t>
      </w:r>
      <w:r w:rsidRPr="00524172">
        <w:t>transponder nearest to LILA in West Palm Beach, FL (transponder coordinates: 26.6548⁰N, 80.0669⁰W).</w:t>
      </w:r>
      <w:r w:rsidR="00004CAC">
        <w:t xml:space="preserve"> </w:t>
      </w:r>
      <w:r w:rsidR="00205945" w:rsidRPr="00524172">
        <w:t>T</w:t>
      </w:r>
      <w:r w:rsidRPr="00524172">
        <w:t>he depths and temperatures from M2 were repeated for ten years</w:t>
      </w:r>
      <w:r w:rsidR="00205945" w:rsidRPr="00524172">
        <w:t xml:space="preserve">. Using </w:t>
      </w:r>
      <w:r w:rsidR="003A5043" w:rsidRPr="00524172">
        <w:t xml:space="preserve">the </w:t>
      </w:r>
      <w:r w:rsidR="006C3488" w:rsidRPr="00524172">
        <w:t>10-year</w:t>
      </w:r>
      <w:r w:rsidR="003A5043" w:rsidRPr="00524172">
        <w:t xml:space="preserve"> repeats of M2’s hydrological and </w:t>
      </w:r>
      <w:r w:rsidR="006C3488" w:rsidRPr="00524172">
        <w:t>temperature conditions</w:t>
      </w:r>
      <w:r w:rsidR="005F05EC" w:rsidRPr="00524172">
        <w:t>,</w:t>
      </w:r>
      <w:r w:rsidR="00205945" w:rsidRPr="00524172">
        <w:t xml:space="preserve"> </w:t>
      </w:r>
      <w:r w:rsidR="003A5043" w:rsidRPr="00524172">
        <w:t>a</w:t>
      </w:r>
      <w:r w:rsidR="005F05EC" w:rsidRPr="00524172">
        <w:t xml:space="preserve"> simulation was</w:t>
      </w:r>
      <w:r w:rsidR="003A5043" w:rsidRPr="00524172">
        <w:t xml:space="preserve"> initiated using </w:t>
      </w:r>
      <w:r w:rsidR="006C3488" w:rsidRPr="00524172">
        <w:t>100 hatchlings and then was</w:t>
      </w:r>
      <w:r w:rsidR="00205945" w:rsidRPr="00524172">
        <w:t xml:space="preserve"> run</w:t>
      </w:r>
      <w:r w:rsidR="00860882" w:rsidRPr="00524172">
        <w:t xml:space="preserve"> across the 10-year repeats</w:t>
      </w:r>
      <w:r w:rsidR="00205945" w:rsidRPr="00524172">
        <w:t xml:space="preserve"> </w:t>
      </w:r>
      <w:r w:rsidR="003A5043" w:rsidRPr="00524172">
        <w:t>using</w:t>
      </w:r>
      <w:r w:rsidR="00205945" w:rsidRPr="00524172">
        <w:t xml:space="preserve"> </w:t>
      </w:r>
      <w:r w:rsidR="00860882" w:rsidRPr="00524172">
        <w:t>the population model’s original</w:t>
      </w:r>
      <w:r w:rsidRPr="00524172">
        <w:t xml:space="preserve"> </w:t>
      </w:r>
      <w:r w:rsidR="00205945" w:rsidRPr="00524172">
        <w:t>growth and juvenile survival</w:t>
      </w:r>
      <w:r w:rsidR="003A5043" w:rsidRPr="00524172">
        <w:t xml:space="preserve"> parameters</w:t>
      </w:r>
      <w:r w:rsidR="006C3488" w:rsidRPr="00524172">
        <w:t>.</w:t>
      </w:r>
      <w:r w:rsidR="00004CAC">
        <w:t xml:space="preserve"> </w:t>
      </w:r>
      <w:r w:rsidR="006C3488" w:rsidRPr="00524172">
        <w:t>I tested for differences between three</w:t>
      </w:r>
      <w:r w:rsidR="00936070" w:rsidRPr="00524172">
        <w:t xml:space="preserve"> different starting hatchling numbers (100, 1000, and 10000 hatchlings)</w:t>
      </w:r>
      <w:r w:rsidR="006C3488" w:rsidRPr="00524172">
        <w:t>, but s</w:t>
      </w:r>
      <w:r w:rsidR="00936070" w:rsidRPr="00524172">
        <w:t>tarting size did not influence the population growth rates</w:t>
      </w:r>
      <w:r w:rsidRPr="00524172">
        <w:t>.</w:t>
      </w:r>
      <w:r w:rsidR="00004CAC">
        <w:t xml:space="preserve"> </w:t>
      </w:r>
    </w:p>
    <w:p w14:paraId="0E148377" w14:textId="77777777" w:rsidR="00695B5F" w:rsidRPr="00524172" w:rsidRDefault="00695B5F" w:rsidP="00524172">
      <w:pPr>
        <w:pStyle w:val="NATESTYLE1CommonCollege"/>
        <w:ind w:firstLine="720"/>
        <w:jc w:val="both"/>
      </w:pPr>
    </w:p>
    <w:p w14:paraId="33D85A8B" w14:textId="1B7D871E" w:rsidR="000C6934" w:rsidRDefault="000C6934" w:rsidP="00524172">
      <w:pPr>
        <w:pStyle w:val="NATESTYLE1CommonCollege"/>
        <w:ind w:firstLine="720"/>
        <w:jc w:val="both"/>
      </w:pPr>
      <w:r w:rsidRPr="00524172">
        <w:t xml:space="preserve">Following this 10-year </w:t>
      </w:r>
      <w:r w:rsidR="006C3488" w:rsidRPr="00524172">
        <w:t>simulation to find a stable size structure</w:t>
      </w:r>
      <w:r w:rsidRPr="00524172">
        <w:t xml:space="preserve">, </w:t>
      </w:r>
      <w:r w:rsidR="00860882" w:rsidRPr="00524172">
        <w:t>I</w:t>
      </w:r>
      <w:r w:rsidRPr="00524172">
        <w:t xml:space="preserve"> </w:t>
      </w:r>
      <w:r w:rsidR="006C3488" w:rsidRPr="00524172">
        <w:t xml:space="preserve">obtained </w:t>
      </w:r>
      <w:r w:rsidRPr="00524172">
        <w:t>three different hydrologic and temperature regimes</w:t>
      </w:r>
      <w:r w:rsidR="006C3488" w:rsidRPr="00524172">
        <w:t xml:space="preserve"> that varied in reproductive quality</w:t>
      </w:r>
      <w:r w:rsidRPr="00524172">
        <w:t xml:space="preserve">. (1) </w:t>
      </w:r>
      <w:r w:rsidR="00860882" w:rsidRPr="00524172">
        <w:t>I obtained</w:t>
      </w:r>
      <w:r w:rsidR="00936070" w:rsidRPr="00524172">
        <w:t xml:space="preserve"> a hydro-pattern that is deeper in</w:t>
      </w:r>
      <w:r w:rsidR="00860882" w:rsidRPr="00524172">
        <w:t xml:space="preserve"> the</w:t>
      </w:r>
      <w:r w:rsidR="00936070" w:rsidRPr="00524172">
        <w:t xml:space="preserve"> </w:t>
      </w:r>
      <w:r w:rsidR="00355C77" w:rsidRPr="00524172">
        <w:t>wet season of 2020</w:t>
      </w:r>
      <w:r w:rsidR="00936070" w:rsidRPr="00524172">
        <w:t xml:space="preserve"> but reached similar low points to the hydro-pattern</w:t>
      </w:r>
      <w:r w:rsidR="00355C77" w:rsidRPr="00524172">
        <w:t>s</w:t>
      </w:r>
      <w:r w:rsidR="00936070" w:rsidRPr="00524172">
        <w:t xml:space="preserve"> in wetland M2</w:t>
      </w:r>
      <w:r w:rsidR="00355C77" w:rsidRPr="00524172">
        <w:t xml:space="preserve"> and M4 (see M1 hydro-pattern in Chapter 1). Temperatures were taken from</w:t>
      </w:r>
      <w:r w:rsidRPr="00524172">
        <w:t xml:space="preserve"> West Palm Beach in 2020.</w:t>
      </w:r>
      <w:r w:rsidR="00355C77" w:rsidRPr="00524172">
        <w:t xml:space="preserve"> The deeper water is less ideal for reproduction (see Chapter 1).</w:t>
      </w:r>
      <w:r w:rsidR="00004CAC">
        <w:t xml:space="preserve"> </w:t>
      </w:r>
      <w:r w:rsidRPr="00524172">
        <w:t xml:space="preserve">Next, (2) </w:t>
      </w:r>
      <w:r w:rsidR="00860882" w:rsidRPr="00524172">
        <w:t>I obtained</w:t>
      </w:r>
      <w:r w:rsidRPr="00524172">
        <w:t xml:space="preserve"> the hydro-pattern in M2 (shallower conditions; depths &lt; 65 cm in summer)</w:t>
      </w:r>
      <w:r w:rsidR="00355C77" w:rsidRPr="00524172">
        <w:t xml:space="preserve"> </w:t>
      </w:r>
      <w:r w:rsidRPr="00524172">
        <w:t>and the same temperatures in West Palm Beach in 2020.</w:t>
      </w:r>
      <w:r w:rsidR="00004CAC">
        <w:t xml:space="preserve"> </w:t>
      </w:r>
      <w:r w:rsidRPr="00524172">
        <w:t xml:space="preserve">Lastly, (3) </w:t>
      </w:r>
      <w:r w:rsidR="00860882" w:rsidRPr="00524172">
        <w:t>I obtained</w:t>
      </w:r>
      <w:r w:rsidRPr="00524172">
        <w:t xml:space="preserve"> static depth</w:t>
      </w:r>
      <w:r w:rsidR="00860882" w:rsidRPr="00524172">
        <w:t>s</w:t>
      </w:r>
      <w:r w:rsidRPr="00524172">
        <w:t xml:space="preserve"> and temperature</w:t>
      </w:r>
      <w:r w:rsidR="00860882" w:rsidRPr="00524172">
        <w:t>s</w:t>
      </w:r>
      <w:r w:rsidRPr="00524172">
        <w:t xml:space="preserve"> of 50 cm and 27⁰C.</w:t>
      </w:r>
      <w:r w:rsidR="00004CAC">
        <w:t xml:space="preserve"> </w:t>
      </w:r>
      <w:r w:rsidRPr="00524172">
        <w:t xml:space="preserve">50 cm and 27⁰C were the ideal depths and temperatures for reproduction in </w:t>
      </w:r>
      <w:r w:rsidR="00860882" w:rsidRPr="00524172">
        <w:t>the population model</w:t>
      </w:r>
      <w:r w:rsidRPr="00524172">
        <w:t>, so this set of simulations would represent the maximum amount of reproduction possible.</w:t>
      </w:r>
      <w:r w:rsidR="00004CAC">
        <w:t xml:space="preserve"> </w:t>
      </w:r>
      <w:r w:rsidR="00860882" w:rsidRPr="00524172">
        <w:t xml:space="preserve">I repeated each hydrologic and temperature regime for 5 years. </w:t>
      </w:r>
    </w:p>
    <w:p w14:paraId="41E3162E" w14:textId="77777777" w:rsidR="007A1072" w:rsidRPr="00524172" w:rsidRDefault="007A1072" w:rsidP="00524172">
      <w:pPr>
        <w:pStyle w:val="NATESTYLE1CommonCollege"/>
        <w:ind w:firstLine="720"/>
        <w:jc w:val="both"/>
      </w:pPr>
    </w:p>
    <w:p w14:paraId="0E166608" w14:textId="5574DDFD" w:rsidR="000C6934" w:rsidRDefault="00BC5E7A" w:rsidP="00524172">
      <w:pPr>
        <w:pStyle w:val="NATESTYLE1CommonCollege"/>
        <w:ind w:firstLine="720"/>
        <w:jc w:val="both"/>
      </w:pPr>
      <w:r w:rsidRPr="00524172">
        <w:t>Under each hydrol</w:t>
      </w:r>
      <w:r w:rsidR="006C3488" w:rsidRPr="00524172">
        <w:t>o</w:t>
      </w:r>
      <w:r w:rsidRPr="00524172">
        <w:t>g</w:t>
      </w:r>
      <w:r w:rsidR="006C3488" w:rsidRPr="00524172">
        <w:t>i</w:t>
      </w:r>
      <w:r w:rsidRPr="00524172">
        <w:t>cal and temperature regime, simulations were run under differing combinations of the parameters k</w:t>
      </w:r>
      <w:r w:rsidRPr="00524172">
        <w:rPr>
          <w:vertAlign w:val="subscript"/>
        </w:rPr>
        <w:t>growth</w:t>
      </w:r>
      <w:r w:rsidRPr="00524172">
        <w:t>, Surv</w:t>
      </w:r>
      <w:r w:rsidRPr="00524172">
        <w:rPr>
          <w:vertAlign w:val="subscript"/>
        </w:rPr>
        <w:t>1</w:t>
      </w:r>
      <w:r w:rsidRPr="00524172">
        <w:t>,</w:t>
      </w:r>
      <w:r w:rsidR="00860882" w:rsidRPr="00524172">
        <w:t xml:space="preserve"> and</w:t>
      </w:r>
      <w:r w:rsidRPr="00524172">
        <w:t xml:space="preserve"> Surv</w:t>
      </w:r>
      <w:r w:rsidRPr="00524172">
        <w:rPr>
          <w:vertAlign w:val="subscript"/>
        </w:rPr>
        <w:t>2</w:t>
      </w:r>
      <w:r w:rsidRPr="00524172">
        <w:t>.</w:t>
      </w:r>
      <w:r w:rsidR="00004CAC">
        <w:t xml:space="preserve"> </w:t>
      </w:r>
      <w:r w:rsidRPr="00524172">
        <w:t>k</w:t>
      </w:r>
      <w:r w:rsidRPr="00524172">
        <w:rPr>
          <w:vertAlign w:val="subscript"/>
        </w:rPr>
        <w:t>growth</w:t>
      </w:r>
      <w:r w:rsidRPr="00524172">
        <w:t xml:space="preserve"> values were allowed to vary from 0.01 to 0.09 using increments of 0.005 and the three juvenile survival parameters for wet conditions were decreased by 5%, 10% 15%, 20%, 30% and 40% of the starting values (0.987 day</w:t>
      </w:r>
      <w:r w:rsidRPr="00524172">
        <w:rPr>
          <w:vertAlign w:val="superscript"/>
        </w:rPr>
        <w:t>-1</w:t>
      </w:r>
      <w:r w:rsidRPr="00524172">
        <w:t>).</w:t>
      </w:r>
      <w:r w:rsidR="00004CAC">
        <w:t xml:space="preserve"> </w:t>
      </w:r>
      <w:r w:rsidR="00205945" w:rsidRPr="00524172">
        <w:t>Simulation</w:t>
      </w:r>
      <w:r w:rsidR="00953997" w:rsidRPr="00524172">
        <w:t>s</w:t>
      </w:r>
      <w:r w:rsidR="00205945" w:rsidRPr="00524172">
        <w:t xml:space="preserve"> were run under all combinations of the </w:t>
      </w:r>
      <w:r w:rsidR="00953997" w:rsidRPr="00524172">
        <w:t xml:space="preserve">variations in the </w:t>
      </w:r>
      <w:r w:rsidR="00205945" w:rsidRPr="00524172">
        <w:t xml:space="preserve">four parameters </w:t>
      </w:r>
      <w:r w:rsidR="000C6934" w:rsidRPr="00524172">
        <w:t>(n</w:t>
      </w:r>
      <w:r w:rsidR="000C6934" w:rsidRPr="00524172">
        <w:rPr>
          <w:vertAlign w:val="subscript"/>
        </w:rPr>
        <w:t>simulations</w:t>
      </w:r>
      <w:r w:rsidR="000C6934" w:rsidRPr="00524172">
        <w:t xml:space="preserve"> = </w:t>
      </w:r>
      <w:r w:rsidR="00A60D3A" w:rsidRPr="00524172">
        <w:t>833</w:t>
      </w:r>
      <w:r w:rsidR="000C6934" w:rsidRPr="00524172">
        <w:t xml:space="preserve"> per depth and temperature regime).</w:t>
      </w:r>
      <w:r w:rsidR="00004CAC">
        <w:t xml:space="preserve"> </w:t>
      </w:r>
      <w:r w:rsidR="000C6934" w:rsidRPr="00524172">
        <w:t>The population size on every simulated February 1</w:t>
      </w:r>
      <w:r w:rsidR="000C6934" w:rsidRPr="00524172">
        <w:rPr>
          <w:vertAlign w:val="superscript"/>
        </w:rPr>
        <w:t>st</w:t>
      </w:r>
      <w:r w:rsidR="000C6934" w:rsidRPr="00524172">
        <w:t xml:space="preserve"> was taken to calculate an annual population growth rate (e.g., λ</w:t>
      </w:r>
      <w:r w:rsidR="000C6934" w:rsidRPr="00524172">
        <w:rPr>
          <w:vertAlign w:val="subscript"/>
        </w:rPr>
        <w:t>i</w:t>
      </w:r>
      <w:r w:rsidR="000C6934" w:rsidRPr="00524172">
        <w:t xml:space="preserve"> = N</w:t>
      </w:r>
      <w:r w:rsidR="000C6934" w:rsidRPr="00524172">
        <w:rPr>
          <w:vertAlign w:val="subscript"/>
        </w:rPr>
        <w:t>i</w:t>
      </w:r>
      <w:r w:rsidR="000C6934" w:rsidRPr="00524172">
        <w:t>/N</w:t>
      </w:r>
      <w:r w:rsidR="000C6934" w:rsidRPr="00524172">
        <w:rPr>
          <w:vertAlign w:val="subscript"/>
        </w:rPr>
        <w:t>i+1</w:t>
      </w:r>
      <w:r w:rsidR="000C6934" w:rsidRPr="00524172">
        <w:t>; where i = year).</w:t>
      </w:r>
      <w:r w:rsidR="00004CAC">
        <w:t xml:space="preserve"> </w:t>
      </w:r>
      <w:r w:rsidR="000C6934" w:rsidRPr="00524172">
        <w:t>February 1</w:t>
      </w:r>
      <w:r w:rsidR="000C6934" w:rsidRPr="00524172">
        <w:rPr>
          <w:vertAlign w:val="superscript"/>
        </w:rPr>
        <w:t xml:space="preserve">st </w:t>
      </w:r>
      <w:r w:rsidR="000C6934" w:rsidRPr="00524172">
        <w:softHyphen/>
        <w:t xml:space="preserve">was used because it corresponded to the day when </w:t>
      </w:r>
      <w:r w:rsidR="00A60D3A" w:rsidRPr="00524172">
        <w:t xml:space="preserve">the population model </w:t>
      </w:r>
      <w:r w:rsidR="000C6934" w:rsidRPr="00524172">
        <w:t>initiates the reproductive season. The geometric average of the annual population growth rates over 5 years was taken to obtain a λ</w:t>
      </w:r>
      <w:r w:rsidR="000C6934" w:rsidRPr="00524172">
        <w:rPr>
          <w:vertAlign w:val="subscript"/>
        </w:rPr>
        <w:t>av</w:t>
      </w:r>
      <w:r w:rsidR="00953997" w:rsidRPr="00524172">
        <w:rPr>
          <w:vertAlign w:val="subscript"/>
        </w:rPr>
        <w:t>g</w:t>
      </w:r>
      <w:r w:rsidR="000C6934" w:rsidRPr="00524172">
        <w:t>.</w:t>
      </w:r>
      <w:r w:rsidR="00004CAC">
        <w:t xml:space="preserve"> </w:t>
      </w:r>
      <w:r w:rsidR="000C6934" w:rsidRPr="00524172">
        <w:t>The intrinsic rate of increase (r, a per capita rate of change) was then calculated by taking the natural logarithm of λ</w:t>
      </w:r>
      <w:r w:rsidR="000C6934" w:rsidRPr="00524172">
        <w:rPr>
          <w:vertAlign w:val="subscript"/>
        </w:rPr>
        <w:t>av</w:t>
      </w:r>
      <w:r w:rsidR="00953997" w:rsidRPr="00524172">
        <w:rPr>
          <w:vertAlign w:val="subscript"/>
        </w:rPr>
        <w:t>g</w:t>
      </w:r>
      <w:r w:rsidR="000C6934" w:rsidRPr="00524172">
        <w:t>. When r</w:t>
      </w:r>
      <w:r w:rsidR="000C6934" w:rsidRPr="00524172" w:rsidDel="00595EDE">
        <w:t xml:space="preserve"> </w:t>
      </w:r>
      <w:r w:rsidR="000C6934" w:rsidRPr="00524172">
        <w:t>= 0 a population is at replacement, when r &lt; 0 a population is declining, and when r &gt; 0 a population is increasing.</w:t>
      </w:r>
      <w:r w:rsidR="00004CAC">
        <w:t xml:space="preserve"> </w:t>
      </w:r>
    </w:p>
    <w:p w14:paraId="46304752" w14:textId="77777777" w:rsidR="007A1072" w:rsidRPr="00524172" w:rsidRDefault="007A1072" w:rsidP="00524172">
      <w:pPr>
        <w:pStyle w:val="NATESTYLE1CommonCollege"/>
        <w:ind w:firstLine="720"/>
        <w:jc w:val="both"/>
      </w:pPr>
    </w:p>
    <w:p w14:paraId="1C21B595" w14:textId="393ACAB9" w:rsidR="00B260FD" w:rsidRDefault="000C6934" w:rsidP="00524172">
      <w:pPr>
        <w:pStyle w:val="NATESTYLE1CommonCollege"/>
        <w:spacing w:after="240"/>
        <w:ind w:firstLine="720"/>
        <w:jc w:val="both"/>
      </w:pPr>
      <w:r w:rsidRPr="00524172">
        <w:t xml:space="preserve">The results of the simulations were used to identify combinations of growth and survival of juveniles that determined thresholds (r = 0) for population growth given </w:t>
      </w:r>
      <w:r w:rsidR="00A60D3A" w:rsidRPr="00524172">
        <w:t>the</w:t>
      </w:r>
      <w:r w:rsidRPr="00524172">
        <w:t xml:space="preserve"> three different depth and temperature regimes.</w:t>
      </w:r>
      <w:r w:rsidR="00004CAC">
        <w:t xml:space="preserve"> </w:t>
      </w:r>
      <w:r w:rsidRPr="00524172">
        <w:t xml:space="preserve">Although the simulations were conducted with individualized parameters for the three age classes, </w:t>
      </w:r>
      <w:r w:rsidR="00A60D3A" w:rsidRPr="00524172">
        <w:t>I</w:t>
      </w:r>
      <w:r w:rsidRPr="00524172">
        <w:t xml:space="preserve"> reduced dimensionality to aid in interpretation by multiplying the </w:t>
      </w:r>
      <w:r w:rsidR="00A60D3A" w:rsidRPr="00524172">
        <w:t>two</w:t>
      </w:r>
      <w:r w:rsidRPr="00524172">
        <w:t xml:space="preserve"> juvenile survival probabilities which </w:t>
      </w:r>
      <w:r w:rsidR="00A60D3A" w:rsidRPr="00524172">
        <w:t>I</w:t>
      </w:r>
      <w:r w:rsidRPr="00524172">
        <w:t xml:space="preserve"> named cumulative juvenile survival (CJS; Figure 1A).</w:t>
      </w:r>
      <w:r w:rsidR="00004CAC">
        <w:t xml:space="preserve"> </w:t>
      </w:r>
      <w:r w:rsidRPr="00524172">
        <w:t>At each level of k</w:t>
      </w:r>
      <w:r w:rsidRPr="00524172">
        <w:rPr>
          <w:vertAlign w:val="subscript"/>
        </w:rPr>
        <w:t>growth</w:t>
      </w:r>
      <w:r w:rsidRPr="00524172">
        <w:t xml:space="preserve">, the intrinsic rate of increase (r) was regressed (Ordinary Least Squared-OLS) as a function of </w:t>
      </w:r>
      <w:r w:rsidR="00A60D3A" w:rsidRPr="00524172">
        <w:t>CJS</w:t>
      </w:r>
      <w:r w:rsidRPr="00524172">
        <w:t>, then the regression equation was used to solve for the CJS for which r = 0. The combinations of individual growth (k</w:t>
      </w:r>
      <w:r w:rsidRPr="00524172">
        <w:rPr>
          <w:vertAlign w:val="subscript"/>
        </w:rPr>
        <w:t>growth</w:t>
      </w:r>
      <w:r w:rsidRPr="00524172">
        <w:t xml:space="preserve">) and juvenile survival (CJS) </w:t>
      </w:r>
      <w:r w:rsidRPr="00524172">
        <w:lastRenderedPageBreak/>
        <w:t xml:space="preserve">were plotted as </w:t>
      </w:r>
      <w:r w:rsidR="00A60D3A" w:rsidRPr="00524172">
        <w:t>zero population-growth isoclines.</w:t>
      </w:r>
      <w:r w:rsidRPr="00524172">
        <w:t xml:space="preserve"> </w:t>
      </w:r>
      <w:r w:rsidR="00C449F3" w:rsidRPr="00524172">
        <w:t>T</w:t>
      </w:r>
      <w:r w:rsidR="00A60D3A" w:rsidRPr="00524172">
        <w:t xml:space="preserve">he population model </w:t>
      </w:r>
      <w:r w:rsidRPr="00524172">
        <w:t xml:space="preserve">parameters and </w:t>
      </w:r>
      <w:r w:rsidR="00A60D3A" w:rsidRPr="00524172">
        <w:t xml:space="preserve">the </w:t>
      </w:r>
      <w:r w:rsidRPr="00524172">
        <w:t xml:space="preserve">parameters </w:t>
      </w:r>
      <w:r w:rsidR="00A60D3A" w:rsidRPr="00524172">
        <w:t>measured</w:t>
      </w:r>
      <w:r w:rsidRPr="00524172">
        <w:t xml:space="preserve"> independently at LILA</w:t>
      </w:r>
      <w:r w:rsidR="00B260FD" w:rsidRPr="00524172">
        <w:t xml:space="preserve"> </w:t>
      </w:r>
      <w:r w:rsidR="00A60D3A" w:rsidRPr="00524172">
        <w:t>were compared to these isoclines.</w:t>
      </w:r>
    </w:p>
    <w:p w14:paraId="7EE42D38" w14:textId="77777777" w:rsidR="007A1072" w:rsidRPr="00524172" w:rsidRDefault="007A1072" w:rsidP="00524172">
      <w:pPr>
        <w:pStyle w:val="NATESTYLE1CommonCollege"/>
        <w:spacing w:after="240"/>
        <w:ind w:firstLine="720"/>
        <w:jc w:val="both"/>
      </w:pPr>
    </w:p>
    <w:bookmarkEnd w:id="3"/>
    <w:p w14:paraId="543FCC5A" w14:textId="1E16B4D5" w:rsidR="00B260FD" w:rsidRDefault="00B260FD" w:rsidP="00524172">
      <w:pPr>
        <w:pStyle w:val="NATESTYLE1CommonCollege"/>
        <w:spacing w:after="240"/>
        <w:rPr>
          <w:b/>
          <w:bCs/>
        </w:rPr>
      </w:pPr>
      <w:r w:rsidRPr="00524172">
        <w:rPr>
          <w:b/>
          <w:bCs/>
        </w:rPr>
        <w:t>Results</w:t>
      </w:r>
    </w:p>
    <w:p w14:paraId="682421B9" w14:textId="77777777" w:rsidR="007A1072" w:rsidRPr="00524172" w:rsidRDefault="007A1072" w:rsidP="00524172">
      <w:pPr>
        <w:pStyle w:val="NATESTYLE1CommonCollege"/>
        <w:spacing w:after="240"/>
        <w:rPr>
          <w:b/>
          <w:bCs/>
        </w:rPr>
      </w:pPr>
    </w:p>
    <w:p w14:paraId="2E8F6D84" w14:textId="5408C72C" w:rsidR="00B260FD" w:rsidRDefault="007A4531" w:rsidP="00524172">
      <w:pPr>
        <w:pStyle w:val="NATESTYLE1CommonCollege"/>
        <w:spacing w:after="240"/>
        <w:rPr>
          <w:i/>
          <w:iCs/>
        </w:rPr>
      </w:pPr>
      <w:r w:rsidRPr="00524172">
        <w:rPr>
          <w:i/>
          <w:iCs/>
        </w:rPr>
        <w:t>Empirical Measures of Survival and Individual Growth</w:t>
      </w:r>
    </w:p>
    <w:p w14:paraId="6FCDC9B5" w14:textId="77777777" w:rsidR="007A1072" w:rsidRPr="00524172" w:rsidRDefault="007A1072" w:rsidP="00524172">
      <w:pPr>
        <w:pStyle w:val="NATESTYLE1CommonCollege"/>
        <w:spacing w:after="240"/>
        <w:rPr>
          <w:i/>
          <w:iCs/>
        </w:rPr>
      </w:pPr>
    </w:p>
    <w:p w14:paraId="4F692C1B" w14:textId="5EDA2DDE" w:rsidR="00B260FD" w:rsidRDefault="00B260FD" w:rsidP="00524172">
      <w:pPr>
        <w:pStyle w:val="NATESTYLE1CommonCollege"/>
        <w:spacing w:after="240"/>
        <w:ind w:firstLine="720"/>
        <w:jc w:val="both"/>
      </w:pPr>
      <w:bookmarkStart w:id="4" w:name="_Hlk98959413"/>
      <w:r w:rsidRPr="00524172">
        <w:t>Overall, there was a total of 759 independent observations across our two wetlands, and two tethering sessions in the dry and wet season. After a day, 654 snails survived, 43 snails were entirely missing, 31 snails left an empty shell, 19 snails died on tethers, and 12 snails had been crushed.</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 xml:space="preserve">1) than survival across all sizes (0.862) but was considerably lower than the daily survival used in </w:t>
      </w:r>
      <w:r w:rsidR="00305163" w:rsidRPr="00524172">
        <w:t>the population model</w:t>
      </w:r>
      <w:r w:rsidRPr="00524172">
        <w:t xml:space="preserve"> (</w:t>
      </w:r>
      <w:r w:rsidR="00D736C5" w:rsidRPr="00524172">
        <w:t>CJS = 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r w:rsidR="00515CDD" w:rsidRPr="00524172">
        <w:t xml:space="preserve">Daily survival from the </w:t>
      </w:r>
      <w:r w:rsidR="00BB666A" w:rsidRPr="00524172">
        <w:t>exclosure</w:t>
      </w:r>
      <w:r w:rsidR="00515CDD" w:rsidRPr="00524172">
        <w:t xml:space="preserve"> cages 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exclosur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colonize by a single </w:t>
      </w:r>
      <w:r w:rsidR="00E9210A" w:rsidRPr="00524172">
        <w:rPr>
          <w:i/>
          <w:iCs/>
        </w:rPr>
        <w:t>B. lutarium</w:t>
      </w:r>
      <w:r w:rsidR="00E9210A" w:rsidRPr="00524172">
        <w:t xml:space="preserve"> and all snails had been eaten by the end of the experiment.</w:t>
      </w:r>
    </w:p>
    <w:p w14:paraId="3E0E0C9E" w14:textId="77777777" w:rsidR="00004CAC" w:rsidRPr="00524172" w:rsidRDefault="00004CAC" w:rsidP="00524172">
      <w:pPr>
        <w:pStyle w:val="NATESTYLE1CommonCollege"/>
        <w:spacing w:after="240"/>
        <w:ind w:firstLine="720"/>
        <w:jc w:val="both"/>
      </w:pPr>
    </w:p>
    <w:p w14:paraId="10CDE8C5" w14:textId="485D39AB" w:rsidR="00B260FD" w:rsidRDefault="00B260FD" w:rsidP="00524172">
      <w:pPr>
        <w:pStyle w:val="NATESTYLE1CommonCollege"/>
        <w:spacing w:after="240"/>
        <w:jc w:val="both"/>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ΔAICc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Pr="00524172">
        <w:rPr>
          <w:i/>
          <w:iCs/>
        </w:rPr>
        <w:t>p</w:t>
      </w:r>
      <w:r w:rsidRPr="00524172">
        <w:t xml:space="preserve"> &gt; 0.05). Therefore, we interpreted only the three parameters in the most supported model (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p>
    <w:p w14:paraId="05297E78" w14:textId="77777777" w:rsidR="00004CAC" w:rsidRPr="00524172" w:rsidRDefault="00004CAC" w:rsidP="00524172">
      <w:pPr>
        <w:pStyle w:val="NATESTYLE1CommonCollege"/>
        <w:spacing w:after="240"/>
        <w:jc w:val="both"/>
      </w:pPr>
    </w:p>
    <w:p w14:paraId="7FA0171A" w14:textId="30B3309D" w:rsidR="00B260FD" w:rsidRDefault="00B260FD" w:rsidP="00524172">
      <w:pPr>
        <w:pStyle w:val="NATESTYLE1CommonCollege"/>
        <w:spacing w:after="240"/>
        <w:jc w:val="both"/>
      </w:pPr>
      <w:r w:rsidRPr="00524172">
        <w:tab/>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p>
    <w:p w14:paraId="18E0B206" w14:textId="77777777" w:rsidR="00004CAC" w:rsidRPr="00524172" w:rsidRDefault="00004CAC" w:rsidP="00524172">
      <w:pPr>
        <w:pStyle w:val="NATESTYLE1CommonCollege"/>
        <w:spacing w:after="240"/>
        <w:jc w:val="both"/>
      </w:pPr>
    </w:p>
    <w:p w14:paraId="3BA33D47" w14:textId="34BD5370" w:rsidR="00B260FD" w:rsidRDefault="00B260FD" w:rsidP="00524172">
      <w:pPr>
        <w:pStyle w:val="NATESTYLE1CommonCollege"/>
        <w:spacing w:before="240" w:after="240"/>
        <w:ind w:firstLine="720"/>
        <w:jc w:val="both"/>
      </w:pPr>
      <w:r w:rsidRPr="00524172">
        <w:lastRenderedPageBreak/>
        <w:t>SGR was negatively correlated with initial size in the dry season, wet, and when both seasons were combined (</w:t>
      </w:r>
      <w:r w:rsidR="00BB666A" w:rsidRPr="00524172">
        <w:t>Figure S2.</w:t>
      </w:r>
      <w:r w:rsidR="003D13DE" w:rsidRPr="00524172">
        <w:t>3</w:t>
      </w:r>
      <w:r w:rsidR="00E9210A" w:rsidRPr="00524172">
        <w:t>; Table S2.1</w:t>
      </w:r>
      <w:r w:rsidRPr="00524172">
        <w:t>).</w:t>
      </w:r>
      <w:r w:rsidR="00004CAC">
        <w:t xml:space="preserve"> </w:t>
      </w:r>
      <w:r w:rsidRPr="00524172">
        <w:t>k</w:t>
      </w:r>
      <w:r w:rsidRPr="00524172">
        <w:rPr>
          <w:vertAlign w:val="subscript"/>
        </w:rPr>
        <w:t>growth</w:t>
      </w:r>
      <w:r w:rsidRPr="00524172">
        <w:t xml:space="preserve"> was higher in the wet season than in the dry season </w:t>
      </w:r>
      <w:r w:rsidR="00FD6AF5" w:rsidRPr="00524172">
        <w:t>(Figure S2.3; Table S2.1)</w:t>
      </w:r>
      <w:r w:rsidRPr="00524172">
        <w:t>.</w:t>
      </w:r>
    </w:p>
    <w:p w14:paraId="11D397B0" w14:textId="77777777" w:rsidR="00004CAC" w:rsidRPr="00524172" w:rsidRDefault="00004CAC" w:rsidP="00524172">
      <w:pPr>
        <w:pStyle w:val="NATESTYLE1CommonCollege"/>
        <w:spacing w:before="240" w:after="240"/>
        <w:ind w:firstLine="720"/>
        <w:jc w:val="both"/>
      </w:pPr>
    </w:p>
    <w:bookmarkEnd w:id="4"/>
    <w:p w14:paraId="007297F3" w14:textId="414E801D" w:rsidR="00B260FD" w:rsidRDefault="00B260FD" w:rsidP="00524172">
      <w:pPr>
        <w:pStyle w:val="NATESTYLE1CommonCollege"/>
        <w:spacing w:after="240"/>
        <w:rPr>
          <w:i/>
          <w:iCs/>
        </w:rPr>
      </w:pPr>
      <w:r w:rsidRPr="00524172">
        <w:rPr>
          <w:i/>
          <w:iCs/>
        </w:rPr>
        <w:t>Seasonal Population Level Effects</w:t>
      </w:r>
    </w:p>
    <w:p w14:paraId="7B95B5AB" w14:textId="77777777" w:rsidR="00004CAC" w:rsidRPr="00524172" w:rsidRDefault="00004CAC" w:rsidP="00524172">
      <w:pPr>
        <w:pStyle w:val="NATESTYLE1CommonCollege"/>
        <w:spacing w:after="240"/>
        <w:rPr>
          <w:i/>
          <w:iCs/>
        </w:rPr>
      </w:pPr>
    </w:p>
    <w:p w14:paraId="473BFFDF" w14:textId="72706FE7" w:rsidR="00B260FD" w:rsidRDefault="00B260FD" w:rsidP="00524172">
      <w:pPr>
        <w:pStyle w:val="NATESTYLE1CommonCollege"/>
        <w:spacing w:after="240"/>
        <w:ind w:firstLine="720"/>
        <w:jc w:val="both"/>
      </w:pPr>
      <w:bookmarkStart w:id="5" w:name="_Hlk98959510"/>
      <w:r w:rsidRPr="00524172">
        <w:t xml:space="preserve">Isoclines created with the </w:t>
      </w:r>
      <w:r w:rsidR="00FD6AF5" w:rsidRPr="00524172">
        <w:t xml:space="preserve">population </w:t>
      </w:r>
      <w:r w:rsidRPr="00524172">
        <w:t xml:space="preserve">model formulations and variable hydrologic conditions produced descending isoclines consistent with an interaction between growth and survival (i.e., </w:t>
      </w:r>
      <w:r w:rsidR="00FD6AF5" w:rsidRPr="00524172">
        <w:t>populations experiences faster could withs stand lower survival</w:t>
      </w:r>
      <w:r w:rsidRPr="00524172">
        <w:t>; Figure 4).</w:t>
      </w:r>
      <w:r w:rsidR="00004CAC">
        <w:t xml:space="preserve"> </w:t>
      </w:r>
      <w:r w:rsidRPr="00524172">
        <w:t xml:space="preserve">Water depth conditions and temperatures that maximized reproduction made the population more resilient to </w:t>
      </w:r>
      <w:r w:rsidR="00FD6AF5" w:rsidRPr="00524172">
        <w:t>lower survival</w:t>
      </w:r>
      <w:r w:rsidRPr="00524172">
        <w:t xml:space="preserve"> and lower individual growth (i.e., isoclines moving down and left).</w:t>
      </w:r>
      <w:r w:rsidR="00004CAC">
        <w:t xml:space="preserve"> </w:t>
      </w:r>
      <w:r w:rsidRPr="00524172">
        <w:t xml:space="preserve"> </w:t>
      </w:r>
    </w:p>
    <w:p w14:paraId="19AFC68E" w14:textId="77777777" w:rsidR="00004CAC" w:rsidRPr="00524172" w:rsidRDefault="00004CAC" w:rsidP="00524172">
      <w:pPr>
        <w:pStyle w:val="NATESTYLE1CommonCollege"/>
        <w:spacing w:after="240"/>
        <w:ind w:firstLine="720"/>
        <w:jc w:val="both"/>
      </w:pPr>
    </w:p>
    <w:p w14:paraId="63D3E980" w14:textId="7AAA5CE0" w:rsidR="00B260FD" w:rsidRDefault="00B260FD" w:rsidP="00524172">
      <w:pPr>
        <w:pStyle w:val="NATESTYLE1CommonCollege"/>
        <w:spacing w:after="240"/>
        <w:jc w:val="both"/>
      </w:pPr>
      <w:r w:rsidRPr="00524172">
        <w:tab/>
        <w:t xml:space="preserve">The measured survival parameters and growth estimates for juvenile apple snails in LILA wetlands were lower than those in </w:t>
      </w:r>
      <w:r w:rsidR="00D73D02" w:rsidRPr="00524172">
        <w:t>the population model</w:t>
      </w:r>
      <w:r w:rsidRPr="00524172">
        <w:t>.</w:t>
      </w:r>
      <w:r w:rsidR="00004CAC">
        <w:t xml:space="preserve"> </w:t>
      </w:r>
      <w:r w:rsidRPr="00524172">
        <w:t xml:space="preserve">Using the </w:t>
      </w:r>
      <w:r w:rsidRPr="00524172">
        <w:rPr>
          <w:i/>
          <w:iCs/>
        </w:rPr>
        <w:t>in situ</w:t>
      </w:r>
      <w:r w:rsidRPr="00524172">
        <w:t xml:space="preserve"> growth and survival parameters in the wetland resulted in predictions of declining populations (Figure 3).</w:t>
      </w:r>
      <w:r w:rsidR="00004CAC">
        <w:t xml:space="preserve"> </w:t>
      </w:r>
      <w:r w:rsidRPr="00524172">
        <w:t>Predicted population growth rate was less negative using wet season growth rates and CJS than dry season parameters (Figure 3). Survival rates in the absence of predators were sufficiently high to predict growing populations for all three hydrologic scenarios (Figure 3).</w:t>
      </w:r>
      <w:r w:rsidR="00004CAC">
        <w:t xml:space="preserve"> </w:t>
      </w:r>
      <w:r w:rsidRPr="00524172">
        <w:t>Altering the environmental conditions to maximize reproductive output by adult snails, had almost no qualitative effect on the predictions (see Figure 3C).</w:t>
      </w:r>
      <w:r w:rsidR="00004CAC">
        <w:t xml:space="preserve"> </w:t>
      </w:r>
      <w:r w:rsidRPr="00524172">
        <w:t>The only change was that wet season parameters under the optimized reproductive conditions had 95% confidence intervals overlapping the isocline (Figure 3C).</w:t>
      </w:r>
      <w:bookmarkEnd w:id="5"/>
      <w:r w:rsidR="00004CAC">
        <w:t xml:space="preserve"> </w:t>
      </w:r>
    </w:p>
    <w:p w14:paraId="2F53949F" w14:textId="77777777" w:rsidR="00004CAC" w:rsidRPr="00524172" w:rsidRDefault="00004CAC" w:rsidP="00524172">
      <w:pPr>
        <w:pStyle w:val="NATESTYLE1CommonCollege"/>
        <w:spacing w:after="240"/>
        <w:jc w:val="both"/>
      </w:pPr>
    </w:p>
    <w:p w14:paraId="53B1B07C" w14:textId="3B742FA8" w:rsidR="00B260FD" w:rsidRDefault="00B260FD" w:rsidP="00524172">
      <w:pPr>
        <w:pStyle w:val="NATESTYLE1CommonCollege"/>
        <w:spacing w:after="240"/>
        <w:rPr>
          <w:b/>
          <w:bCs/>
        </w:rPr>
      </w:pPr>
      <w:r w:rsidRPr="00524172">
        <w:rPr>
          <w:b/>
          <w:bCs/>
        </w:rPr>
        <w:t>Discussion</w:t>
      </w:r>
    </w:p>
    <w:p w14:paraId="7355264E" w14:textId="77777777" w:rsidR="00004CAC" w:rsidRPr="00524172" w:rsidRDefault="00004CAC" w:rsidP="00524172">
      <w:pPr>
        <w:pStyle w:val="NATESTYLE1CommonCollege"/>
        <w:spacing w:after="240"/>
        <w:rPr>
          <w:b/>
          <w:bCs/>
        </w:rPr>
      </w:pPr>
    </w:p>
    <w:p w14:paraId="62CC6ED8" w14:textId="6D4AC973" w:rsidR="00B260FD" w:rsidRDefault="00B260FD" w:rsidP="00524172">
      <w:pPr>
        <w:pStyle w:val="NATESTYLE1CommonCollege"/>
        <w:spacing w:after="240"/>
      </w:pPr>
      <w:bookmarkStart w:id="6" w:name="_Hlk98959567"/>
      <w:r w:rsidRPr="00524172">
        <w:t>The population model simulations provided zero growth isoclines showing the interactive effects of individual growth and survival.</w:t>
      </w:r>
      <w:r w:rsidR="00004CAC">
        <w:t xml:space="preserve"> </w:t>
      </w:r>
      <w:r w:rsidR="00FD6AF5" w:rsidRPr="00524172">
        <w:t>Independent meauresd</w:t>
      </w:r>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the importan</w:t>
      </w:r>
      <w:r w:rsidR="00141662" w:rsidRPr="00524172">
        <w:t>ce</w:t>
      </w:r>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79806724" w14:textId="77777777" w:rsidR="00004CAC" w:rsidRPr="00524172" w:rsidRDefault="00004CAC" w:rsidP="00524172">
      <w:pPr>
        <w:pStyle w:val="NATESTYLE1CommonCollege"/>
        <w:spacing w:after="240"/>
      </w:pPr>
    </w:p>
    <w:p w14:paraId="44F463A5" w14:textId="733107C2" w:rsidR="001C2B5D" w:rsidRDefault="001C2B5D" w:rsidP="00524172">
      <w:pPr>
        <w:pStyle w:val="NATESTYLE1CommonCollege"/>
        <w:spacing w:after="240"/>
        <w:rPr>
          <w:i/>
          <w:iCs/>
        </w:rPr>
      </w:pPr>
      <w:bookmarkStart w:id="7" w:name="_Hlk98959603"/>
      <w:bookmarkEnd w:id="6"/>
      <w:r w:rsidRPr="00524172">
        <w:rPr>
          <w:i/>
          <w:iCs/>
        </w:rPr>
        <w:t xml:space="preserve">Seasons affecting survival </w:t>
      </w:r>
    </w:p>
    <w:p w14:paraId="3B0382EE" w14:textId="77777777" w:rsidR="00004CAC" w:rsidRPr="00524172" w:rsidRDefault="00004CAC" w:rsidP="00524172">
      <w:pPr>
        <w:pStyle w:val="NATESTYLE1CommonCollege"/>
        <w:spacing w:after="240"/>
      </w:pPr>
    </w:p>
    <w:p w14:paraId="69D676E7" w14:textId="7674A9B0" w:rsidR="00241151" w:rsidRDefault="0095373A" w:rsidP="00524172">
      <w:pPr>
        <w:pStyle w:val="NATESTYLE1CommonCollege"/>
        <w:spacing w:after="240"/>
        <w:ind w:firstLine="720"/>
        <w:jc w:val="both"/>
      </w:pPr>
      <w:bookmarkStart w:id="8" w:name="_Hlk98959647"/>
      <w:bookmarkEnd w:id="7"/>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abundance and low capture probabilities</w:t>
      </w:r>
      <w:r w:rsidR="00BC1534" w:rsidRPr="00524172">
        <w:fldChar w:fldCharType="begin" w:fldLock="1"/>
      </w:r>
      <w:r w:rsidR="003B2E67">
        <w:instrText>ADDIN CSL_CITATION {"citationItems":[{"id":"ITEM-1","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uris":["http://www.mendeley.com/documents/?uuid=e20bb10a-8f74-4c40-ac69-fffb0d9ef1c5"]},{"id":"ITEM-2","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Gutierre et al. 2019; Drumheller et al. 2022)","plainTextFormattedCitation":"(Gutierre et al. 2019; Drumheller et al. 2022)","previouslyFormattedCitation":"(Gutierre et al. 2019; Drumheller et al. 2022)"},"properties":{"noteIndex":0},"schema":"https://github.com/citation-style-language/schema/raw/master/csl-citation.json"}</w:instrText>
      </w:r>
      <w:r w:rsidR="00BC1534" w:rsidRPr="00524172">
        <w:fldChar w:fldCharType="separate"/>
      </w:r>
      <w:r w:rsidR="00A67841" w:rsidRPr="00A67841">
        <w:rPr>
          <w:noProof/>
        </w:rPr>
        <w:t>(Gutierre et al. 2019; Drumheller et al. 2022)</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3B2E67">
        <w:instrText>ADDIN CSL_CITATION {"citationItems":[{"id":"ITEM-1","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uris":["http://www.mendeley.com/documents/?uuid=560f9a0f-7656-4789-8489-cd47b4eeb137"]}],"mendeley":{"formattedCitation":"(Baker and Waltham 2020)","plainTextFormattedCitation":"(Baker and Waltham 2020)","previouslyFormattedCitation":"(Baker and Waltham 2020)"},"properties":{"noteIndex":0},"schema":"https://github.com/citation-style-language/schema/raw/master/csl-citation.json"}</w:instrText>
      </w:r>
      <w:r w:rsidR="00BC1534" w:rsidRPr="00524172">
        <w:fldChar w:fldCharType="separate"/>
      </w:r>
      <w:r w:rsidR="00A67841" w:rsidRPr="00A67841">
        <w:rPr>
          <w:noProof/>
        </w:rPr>
        <w:t>(Baker and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2F364A" w:rsidRPr="00524172">
        <w:fldChar w:fldCharType="begin" w:fldLock="1"/>
      </w:r>
      <w:r w:rsidR="003B2E67">
        <w:instrText>ADDIN CSL_CITATION {"citationItems":[{"id":"ITEM-1","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uris":["http://www.mendeley.com/documents/?uuid=156a7cc0-ec3d-4893-a697-426dd1ccd219"]}],"mendeley":{"formattedCitation":"(Snyder and Snyder 1971)","plainTextFormattedCitation":"(Snyder and Snyder 1971)","previouslyFormattedCitation":"(Snyder and Snyder 1971)"},"properties":{"noteIndex":0},"schema":"https://github.com/citation-style-language/schema/raw/master/csl-citation.json"}</w:instrText>
      </w:r>
      <w:r w:rsidR="002F364A" w:rsidRPr="00524172">
        <w:fldChar w:fldCharType="separate"/>
      </w:r>
      <w:r w:rsidR="00A67841" w:rsidRPr="00A67841">
        <w:rPr>
          <w:noProof/>
        </w:rPr>
        <w:t>(Snyder and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3B2E67">
        <w:instrText>ADDIN CSL_CITATION {"citationItems":[{"id":"ITEM-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uris":["http://www.mendeley.com/documents/?uuid=4f6b21e3-c5db-4d4a-84ac-4fc053ea0ec1"]}],"mendeley":{"formattedCitation":"(Siegfried et al. 2022)","plainTextFormattedCitation":"(Siegfried et al. 2022)","previouslyFormattedCitation":"(Siegfried et al. 2022)"},"properties":{"noteIndex":0},"schema":"https://github.com/citation-style-language/schema/raw/master/csl-citation.json"}</w:instrText>
      </w:r>
      <w:r w:rsidR="0091536A" w:rsidRPr="00524172">
        <w:fldChar w:fldCharType="separate"/>
      </w:r>
      <w:r w:rsidR="00A67841" w:rsidRPr="00A67841">
        <w:rPr>
          <w:noProof/>
        </w:rPr>
        <w:t>(Siegfried et al. 2022)</w:t>
      </w:r>
      <w:r w:rsidR="0091536A" w:rsidRPr="00524172">
        <w:fldChar w:fldCharType="end"/>
      </w:r>
      <w:r w:rsidR="0091536A" w:rsidRPr="00524172">
        <w:t xml:space="preserve"> </w:t>
      </w:r>
      <w:r w:rsidR="00241151" w:rsidRPr="00524172">
        <w:t xml:space="preserve">which </w:t>
      </w:r>
      <w:r w:rsidR="00141662" w:rsidRPr="00524172">
        <w:t xml:space="preserve">I was </w:t>
      </w:r>
      <w:r w:rsidR="00241151" w:rsidRPr="00524172">
        <w:t>unable to quantify through tethering. Nevertheless, the cost of retracting into the shell would only exacerbate the effects that predators have on the populations.</w:t>
      </w:r>
    </w:p>
    <w:p w14:paraId="6D15ED4F" w14:textId="77777777" w:rsidR="00004CAC" w:rsidRPr="00524172" w:rsidRDefault="00004CAC" w:rsidP="00524172">
      <w:pPr>
        <w:pStyle w:val="NATESTYLE1CommonCollege"/>
        <w:spacing w:after="240"/>
        <w:ind w:firstLine="720"/>
        <w:jc w:val="both"/>
      </w:pPr>
    </w:p>
    <w:p w14:paraId="3B76CBE4" w14:textId="4F0194DC" w:rsidR="008D35B7" w:rsidRDefault="00141662" w:rsidP="00524172">
      <w:pPr>
        <w:pStyle w:val="NATESTYLE1CommonCollege"/>
        <w:spacing w:after="240"/>
        <w:ind w:firstLine="720"/>
        <w:jc w:val="both"/>
      </w:pPr>
      <w:r w:rsidRPr="00524172">
        <w:t>My</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3B2E67">
        <w:rPr>
          <w:noProof/>
        </w:rPr>
        <w:instrText>ADDIN CSL_CITATION {"citationItems":[{"id":"ITEM-1","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uris":["http://www.mendeley.com/documents/?uuid=e7f9dae7-9e76-44ec-b60c-e97741e627e6"]}],"mendeley":{"formattedCitation":"(Viñals-Domingo et al. 2020)","manualFormatting":"Viñals-Domingo et al. 2020)","plainTextFormattedCitation":"(Viñals-Domingo et al. 2020)","previouslyFormattedCitation":"(Viñals-Domingo et al. 2020)"},"properties":{"noteIndex":0},"schema":"https://github.com/citation-style-language/schema/raw/master/csl-citation.json"}</w:instrText>
      </w:r>
      <w:r w:rsidR="00E91B98">
        <w:rPr>
          <w:noProof/>
        </w:rPr>
        <w:fldChar w:fldCharType="separate"/>
      </w:r>
      <w:r w:rsidR="00A67841" w:rsidRPr="00A67841">
        <w:rPr>
          <w:noProof/>
        </w:rPr>
        <w:t>Viñals-Domingo et al. 2020)</w:t>
      </w:r>
      <w:r w:rsidR="00E91B98">
        <w:rPr>
          <w:noProof/>
        </w:rPr>
        <w:fldChar w:fldCharType="end"/>
      </w:r>
      <w:r w:rsidR="0060633A" w:rsidRPr="00524172">
        <w:t xml:space="preserve">, and </w:t>
      </w:r>
      <w:r w:rsidRPr="00524172">
        <w:t>my</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Pr="00524172">
        <w:t>-</w:t>
      </w:r>
      <w:r w:rsidR="0000139B" w:rsidRPr="00524172">
        <w:t xml:space="preserve">dependent </w:t>
      </w:r>
      <w:r w:rsidR="004116AE" w:rsidRPr="00524172">
        <w:t>survival</w:t>
      </w:r>
      <w:r w:rsidR="0000139B" w:rsidRPr="00524172">
        <w:t>.</w:t>
      </w:r>
      <w:r w:rsidR="00004CAC">
        <w:t xml:space="preserve"> </w:t>
      </w:r>
      <w:r w:rsidRPr="00524172">
        <w:t>I</w:t>
      </w:r>
      <w:r w:rsidR="000075D2" w:rsidRPr="00524172">
        <w:t xml:space="preserve"> </w:t>
      </w:r>
      <w:r w:rsidR="000075D2" w:rsidRPr="00524172">
        <w:lastRenderedPageBreak/>
        <w:t>found that survival in the dry season was</w:t>
      </w:r>
      <w:r w:rsidRPr="00524172">
        <w:t xml:space="preserve"> size-dependent</w:t>
      </w:r>
      <w:r w:rsidR="007A4B20" w:rsidRPr="00524172">
        <w:t xml:space="preserve"> but was size</w:t>
      </w:r>
      <w:r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8E0BE4" w:rsidRPr="00524172">
        <w:t>My</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3B2E67">
        <w:instrText>ADDIN CSL_CITATION {"citationItems":[{"id":"ITEM-1","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uris":["http://www.mendeley.com/documents/?uuid=6e9ba5b5-5e27-4622-b29a-a9db3a48b6cb"]}],"mendeley":{"formattedCitation":"(Pomacea Project 2013)","plainTextFormattedCitation":"(Pomacea Project 2013)","previouslyFormattedCitation":"(Pomacea Project 2013)"},"properties":{"noteIndex":0},"schema":"https://github.com/citation-style-language/schema/raw/master/csl-citation.json"}</w:instrText>
      </w:r>
      <w:r w:rsidR="00E56059">
        <w:fldChar w:fldCharType="separate"/>
      </w:r>
      <w:r w:rsidR="00A67841" w:rsidRPr="00A67841">
        <w:rPr>
          <w:noProof/>
        </w:rPr>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et season survival in the Everglades as well. Specifically, in the wet season of 2022, we tethered snails (SL &lt; 10mm) at two additional locations in WCA3A and found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8E0BE4" w:rsidRPr="00524172">
        <w:t>I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B. lutarium</w:t>
      </w:r>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B. lutarium</w:t>
      </w:r>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B. lutarium</w:t>
      </w:r>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B. lutarium</w:t>
      </w:r>
      <w:r w:rsidR="007B4646" w:rsidRPr="00524172">
        <w:t xml:space="preserve"> colonized one of </w:t>
      </w:r>
      <w:r w:rsidR="008E0BE4" w:rsidRPr="00524172">
        <w:t xml:space="preserve">the </w:t>
      </w:r>
      <w:r w:rsidR="007B4646" w:rsidRPr="00524172">
        <w:t>exclosure cages.</w:t>
      </w:r>
      <w:r w:rsidR="00004CAC">
        <w:t xml:space="preserve"> </w:t>
      </w:r>
      <w:r w:rsidR="00F23AE4" w:rsidRPr="00524172">
        <w:t xml:space="preserve">In contrast to the crushed and emptied categories, </w:t>
      </w:r>
      <w:r w:rsidR="008E0BE4" w:rsidRPr="00524172">
        <w:t>I</w:t>
      </w:r>
      <w:r w:rsidR="00F23AE4" w:rsidRPr="00524172">
        <w:t xml:space="preserve"> had to rely mor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w:t>
      </w:r>
      <w:r w:rsidR="00070B34" w:rsidRPr="00524172">
        <w:lastRenderedPageBreak/>
        <w:t>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3B2E67">
        <w:instrText>ADDIN CSL_CITATION {"citationItems":[{"id":"ITEM-1","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uris":["http://www.mendeley.com/documents/?uuid=7e7bc1a8-4384-482f-83b0-9e7c3146fef0"]},{"id":"ITEM-2","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uris":["http://www.mendeley.com/documents/?uuid=ca572bdf-dad3-4e35-aa22-08b034a61d45"]},{"id":"ITEM-3","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uris":["http://www.mendeley.com/documents/?uuid=8b89273c-0151-4300-a6ec-2106eb6ccd30"]}],"mendeley":{"formattedCitation":"(Jacquemyn et al. 2010; Falvo et al. 2019; Reusch et al. 2019)","plainTextFormattedCitation":"(Jacquemyn et al. 2010; Falvo et al. 2019; Reusch et al. 2019)","previouslyFormattedCitation":"(Jacquemyn et al. 2010; Falvo et al. 2019; Reusch et al. 2019)"},"properties":{"noteIndex":0},"schema":"https://github.com/citation-style-language/schema/raw/master/csl-citation.json"}</w:instrText>
      </w:r>
      <w:r w:rsidR="004116AE" w:rsidRPr="00524172">
        <w:fldChar w:fldCharType="separate"/>
      </w:r>
      <w:r w:rsidR="00A67841" w:rsidRPr="00A67841">
        <w:rPr>
          <w:noProof/>
        </w:rPr>
        <w:t>(Jacquemyn et al. 2010; Falvo et al. 2019; Reusch et al. 2019)</w:t>
      </w:r>
      <w:r w:rsidR="004116AE" w:rsidRPr="00524172">
        <w:fldChar w:fldCharType="end"/>
      </w:r>
      <w:r w:rsidR="0034743F" w:rsidRPr="00524172">
        <w:t>, the majority of seasonal studies explain differing survival rates through abiotic stress</w:t>
      </w:r>
      <w:r w:rsidR="00E56059">
        <w:fldChar w:fldCharType="begin" w:fldLock="1"/>
      </w:r>
      <w:r w:rsidR="003B2E67">
        <w:instrText>ADDIN CSL_CITATION {"citationItems":[{"id":"ITEM-1","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uris":["http://www.mendeley.com/documents/?uuid=c54b0d90-d80a-446a-8599-0560e2284269"]},{"id":"ITEM-2","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uris":["http://www.mendeley.com/documents/?uuid=c65e2a47-923c-4e43-9e19-76704d97912a"]},{"id":"ITEM-3","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uris":["http://www.mendeley.com/documents/?uuid=7e7bc1a8-4384-482f-83b0-9e7c3146fef0"]}],"mendeley":{"formattedCitation":"(Schroder 2012; Hoxmeier and Dieterman 2013; Reusch et al. 2019)","plainTextFormattedCitation":"(Schroder 2012; Hoxmeier and Dieterman 2013; Reusch et al. 2019)","previouslyFormattedCitation":"(Schroder 2012; Hoxmeier and Dieterman 2013; Reusch et al. 2019)"},"properties":{"noteIndex":0},"schema":"https://github.com/citation-style-language/schema/raw/master/csl-citation.json"}</w:instrText>
      </w:r>
      <w:r w:rsidR="00E56059">
        <w:fldChar w:fldCharType="separate"/>
      </w:r>
      <w:r w:rsidR="00A67841" w:rsidRPr="00A67841">
        <w:rPr>
          <w:noProof/>
        </w:rPr>
        <w:t>(Schroder 2012; Hoxmeier and Dieterman 2013; Reusch et al. 2019)</w:t>
      </w:r>
      <w:r w:rsidR="00E56059">
        <w:fldChar w:fldCharType="end"/>
      </w:r>
      <w:r w:rsidR="0034743F" w:rsidRPr="00524172">
        <w:t xml:space="preserve"> (i.e., winter, flooding</w:t>
      </w:r>
      <w:r w:rsidR="00E56059">
        <w:t xml:space="preserve">) </w:t>
      </w:r>
      <w:r w:rsidR="00AA768C" w:rsidRPr="00524172">
        <w:t xml:space="preserve">and </w:t>
      </w:r>
      <w:r w:rsidR="008E0BE4" w:rsidRPr="00524172">
        <w:t>my</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A768C" w:rsidRPr="00524172">
        <w:fldChar w:fldCharType="begin" w:fldLock="1"/>
      </w:r>
      <w:r w:rsidR="003B2E67">
        <w:instrText>ADDIN CSL_CITATION {"citationItems":[{"id":"ITEM-1","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uris":["http://www.mendeley.com/documents/?uuid=929d4346-7b93-47e1-81aa-11b9ac8addde"]},{"id":"ITEM-2","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uris":["http://www.mendeley.com/documents/?uuid=c3ed9cc6-83c3-48c6-a567-89987f05d277"]}],"mendeley":{"formattedCitation":"(Carlson et al. 2008; Bauwens and Claus 2019)","plainTextFormattedCitation":"(Carlson et al. 2008; Bauwens and Claus 2019)","previouslyFormattedCitation":"(Carlson et al. 2008; Bauwens and Claus 2019)"},"properties":{"noteIndex":0},"schema":"https://github.com/citation-style-language/schema/raw/master/csl-citation.json"}</w:instrText>
      </w:r>
      <w:r w:rsidR="00AA768C" w:rsidRPr="00524172">
        <w:fldChar w:fldCharType="separate"/>
      </w:r>
      <w:r w:rsidR="00A67841" w:rsidRPr="00A67841">
        <w:rPr>
          <w:noProof/>
        </w:rPr>
        <w:t>(Carlson et al. 2008; Bauwens and Claus 2019)</w:t>
      </w:r>
      <w:r w:rsidR="00AA768C" w:rsidRPr="00524172">
        <w:fldChar w:fldCharType="end"/>
      </w:r>
      <w:r w:rsidR="00AA768C" w:rsidRPr="00524172">
        <w:t>.</w:t>
      </w:r>
      <w:r w:rsidR="00004CAC">
        <w:t xml:space="preserve"> </w:t>
      </w:r>
    </w:p>
    <w:p w14:paraId="209F14CE" w14:textId="77777777" w:rsidR="00004CAC" w:rsidRPr="00524172" w:rsidRDefault="00004CAC" w:rsidP="00524172">
      <w:pPr>
        <w:pStyle w:val="NATESTYLE1CommonCollege"/>
        <w:spacing w:after="240"/>
        <w:ind w:firstLine="720"/>
        <w:jc w:val="both"/>
      </w:pPr>
    </w:p>
    <w:p w14:paraId="51D872A4" w14:textId="5F746BF6" w:rsidR="00E26E43" w:rsidRDefault="00E26E43" w:rsidP="00524172">
      <w:pPr>
        <w:pStyle w:val="NATESTYLE1CommonCollege"/>
        <w:spacing w:after="240"/>
        <w:jc w:val="both"/>
        <w:rPr>
          <w:i/>
          <w:iCs/>
        </w:rPr>
      </w:pPr>
      <w:bookmarkStart w:id="9" w:name="_Hlk98959690"/>
      <w:bookmarkEnd w:id="8"/>
      <w:r w:rsidRPr="00524172">
        <w:rPr>
          <w:i/>
          <w:iCs/>
        </w:rPr>
        <w:t>Populations Growth</w:t>
      </w:r>
    </w:p>
    <w:p w14:paraId="105EB0A9" w14:textId="77777777" w:rsidR="00004CAC" w:rsidRPr="00524172" w:rsidRDefault="00004CAC" w:rsidP="00524172">
      <w:pPr>
        <w:pStyle w:val="NATESTYLE1CommonCollege"/>
        <w:spacing w:after="240"/>
        <w:jc w:val="both"/>
        <w:rPr>
          <w:i/>
          <w:iCs/>
        </w:rPr>
      </w:pPr>
    </w:p>
    <w:p w14:paraId="69BACF03" w14:textId="027C59C2" w:rsidR="00BB25DF" w:rsidRDefault="00701A1C" w:rsidP="00524172">
      <w:pPr>
        <w:pStyle w:val="NATESTYLE1CommonCollege"/>
        <w:spacing w:before="240" w:after="240"/>
        <w:ind w:firstLine="720"/>
        <w:jc w:val="both"/>
      </w:pPr>
      <w:bookmarkStart w:id="10" w:name="_Hlk98959713"/>
      <w:bookmarkEnd w:id="9"/>
      <w:r w:rsidRPr="00524172">
        <w:t>The stark contrast between population growth status in and out of the presence of natural predator assemblages, indicates that populations of the Florida Apple Snail are predator limited under the oligotrophic conditions of LILA.</w:t>
      </w:r>
      <w:r w:rsidR="00004CAC">
        <w:t xml:space="preserve"> </w:t>
      </w:r>
      <w:r w:rsidR="00650FEB" w:rsidRPr="00524172">
        <w:t xml:space="preserve">Despite the relatively favorable survival condition in the wet season, when </w:t>
      </w:r>
      <w:r w:rsidR="000473DE" w:rsidRPr="00524172">
        <w:t>my</w:t>
      </w:r>
      <w:r w:rsidR="00650FEB" w:rsidRPr="00524172">
        <w:t xml:space="preserve"> survival estimates were combined with seasonal growth and compared to the isocline</w:t>
      </w:r>
      <w:r w:rsidR="007C4F59" w:rsidRPr="00524172">
        <w:t xml:space="preserve">, populations </w:t>
      </w:r>
      <w:r w:rsidR="007B4646" w:rsidRPr="00524172">
        <w:t>were consistently predicted</w:t>
      </w:r>
      <w:r w:rsidR="007C4F59" w:rsidRPr="00524172">
        <w:t xml:space="preserve"> to be declining regardless of the quality of depth and temperature regimes important for reproducti</w:t>
      </w:r>
      <w:r w:rsidR="000473DE" w:rsidRPr="00524172">
        <w:t xml:space="preserve">on </w:t>
      </w:r>
      <w:r w:rsidR="00E0010A" w:rsidRPr="00524172">
        <w:t xml:space="preserve">(Figure </w:t>
      </w:r>
      <w:r w:rsidR="00F63D92" w:rsidRPr="00524172">
        <w:t>3</w:t>
      </w:r>
      <w:r w:rsidR="00E0010A" w:rsidRPr="00524172">
        <w:t>)</w:t>
      </w:r>
      <w:r w:rsidR="007C4F59" w:rsidRPr="00524172">
        <w:t>.</w:t>
      </w:r>
      <w:r w:rsidR="00004CAC">
        <w:t xml:space="preserve"> </w:t>
      </w:r>
      <w:r w:rsidR="007C4F59" w:rsidRPr="00524172">
        <w:t>The only measurements of survival that predicted increasing populations w</w:t>
      </w:r>
      <w:r w:rsidR="007B4646" w:rsidRPr="00524172">
        <w:t>ere</w:t>
      </w:r>
      <w:r w:rsidR="007C4F59" w:rsidRPr="00524172">
        <w:t xml:space="preserve"> when daily survival probabilities were </w:t>
      </w:r>
      <w:r w:rsidR="007C4F59" w:rsidRPr="00524172">
        <w:lastRenderedPageBreak/>
        <w:t>measured in the</w:t>
      </w:r>
      <w:r w:rsidR="007B4646" w:rsidRPr="00524172">
        <w:t xml:space="preserve"> predator exclosure</w:t>
      </w:r>
      <w:r w:rsidR="007C4F59" w:rsidRPr="00524172">
        <w:t xml:space="preserve"> cages</w:t>
      </w:r>
      <w:r w:rsidR="00E0010A" w:rsidRPr="00524172">
        <w:t xml:space="preserve"> (Figure </w:t>
      </w:r>
      <w:r w:rsidR="00F63D92" w:rsidRPr="00524172">
        <w:t>3</w:t>
      </w:r>
      <w:r w:rsidR="00E0010A" w:rsidRPr="00524172">
        <w:t>)</w:t>
      </w:r>
      <w:r w:rsidR="007C4F59" w:rsidRPr="00524172">
        <w:t>.</w:t>
      </w:r>
      <w:r w:rsidR="00004CAC">
        <w:t xml:space="preserve">  </w:t>
      </w:r>
      <w:r w:rsidRPr="00524172">
        <w:t xml:space="preserve">In chapter 1, the variation in individual growth rates </w:t>
      </w:r>
      <w:r w:rsidR="00294C3A" w:rsidRPr="00524172">
        <w:t>was shown to be</w:t>
      </w:r>
      <w:r w:rsidRPr="00524172">
        <w:t xml:space="preserve"> positively associated </w:t>
      </w:r>
      <w:r w:rsidR="00294C3A" w:rsidRPr="00524172">
        <w:t>with</w:t>
      </w:r>
      <w:r w:rsidRPr="00524172">
        <w:t xml:space="preserve"> periphyton </w:t>
      </w:r>
      <w:r w:rsidR="00294C3A" w:rsidRPr="00524172">
        <w:t>total phosphorus</w:t>
      </w:r>
      <w:r w:rsidRPr="00524172">
        <w:t xml:space="preserve">, </w:t>
      </w:r>
      <w:r w:rsidR="00294C3A" w:rsidRPr="00524172">
        <w:t>but</w:t>
      </w:r>
      <w:r w:rsidRPr="00524172">
        <w:t xml:space="preserve"> </w:t>
      </w:r>
      <w:r w:rsidR="00294C3A" w:rsidRPr="00524172">
        <w:t>the highest total phosphorus leve</w:t>
      </w:r>
      <w:r w:rsidR="003125BA" w:rsidRPr="00524172">
        <w:t>ls</w:t>
      </w:r>
      <w:r w:rsidR="00294C3A" w:rsidRPr="00524172">
        <w:t xml:space="preserve"> (</w:t>
      </w:r>
      <w:r w:rsidR="003125BA" w:rsidRPr="00524172">
        <w:t>350-</w:t>
      </w:r>
      <w:r w:rsidR="00294C3A" w:rsidRPr="00524172">
        <w:t>400 µ</w:t>
      </w:r>
      <w:r w:rsidR="003125BA" w:rsidRPr="00524172">
        <w:t>g·g</w:t>
      </w:r>
      <w:r w:rsidR="003125BA" w:rsidRPr="00524172">
        <w:rPr>
          <w:vertAlign w:val="superscript"/>
        </w:rPr>
        <w:t>-1</w:t>
      </w:r>
      <w:r w:rsidR="003125BA" w:rsidRPr="00524172">
        <w:t>) were predicted to have individual SGR &lt; 0.045 which would still produce predictions of declining population in LILA.</w:t>
      </w:r>
      <w:r w:rsidRPr="00524172">
        <w:t xml:space="preserve"> </w:t>
      </w:r>
      <w:r w:rsidR="006413AA" w:rsidRPr="00524172">
        <w:t xml:space="preserve">In contrast to </w:t>
      </w:r>
      <w:r w:rsidR="000473DE" w:rsidRPr="00524172">
        <w:t>my</w:t>
      </w:r>
      <w:r w:rsidR="006413AA" w:rsidRPr="00524172">
        <w:t xml:space="preserve"> measured survival and growth rates, the parameters included in the population model predicted increasing populations</w:t>
      </w:r>
      <w:r w:rsidR="00F63D92" w:rsidRPr="00524172">
        <w:t xml:space="preserve"> (Figure 3)</w:t>
      </w:r>
      <w:r w:rsidR="006413AA" w:rsidRPr="00524172">
        <w:t xml:space="preserve"> which may reflect the differences in oligotrophic conditions </w:t>
      </w:r>
      <w:r w:rsidR="00F63D92" w:rsidRPr="00524172">
        <w:t>on individual growth rates.</w:t>
      </w:r>
      <w:r w:rsidR="00004CAC">
        <w:t xml:space="preserve"> </w:t>
      </w:r>
      <w:r w:rsidR="00E26E43" w:rsidRPr="00524172">
        <w:t xml:space="preserve">Growth rates in </w:t>
      </w:r>
      <w:r w:rsidR="00BB25DF" w:rsidRPr="00524172">
        <w:t>the population model</w:t>
      </w:r>
      <w:r w:rsidR="00E26E43" w:rsidRPr="00524172">
        <w:t xml:space="preserve"> appear to match growth rates from </w:t>
      </w:r>
      <w:r w:rsidR="00E26E43" w:rsidRPr="00524172">
        <w:fldChar w:fldCharType="begin" w:fldLock="1"/>
      </w:r>
      <w:r w:rsidR="003B2E67">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mendeley":{"formattedCitation":"(Hanning 1979)","manualFormatting":"Hanning (Hanning 1979)","plainTextFormattedCitation":"(Hanning 1979)","previouslyFormattedCitation":"(Hanning 1979)"},"properties":{"noteIndex":0},"schema":"https://github.com/citation-style-language/schema/raw/master/csl-citation.json"}</w:instrText>
      </w:r>
      <w:r w:rsidR="00E26E43" w:rsidRPr="00524172">
        <w:fldChar w:fldCharType="separate"/>
      </w:r>
      <w:r w:rsidR="00E26E43" w:rsidRPr="00524172">
        <w:rPr>
          <w:noProof/>
        </w:rPr>
        <w:t>Hanning</w:t>
      </w:r>
      <w:r w:rsidR="00721287">
        <w:rPr>
          <w:noProof/>
        </w:rPr>
        <w:t xml:space="preserve"> </w:t>
      </w:r>
      <w:r w:rsidR="00E56059">
        <w:rPr>
          <w:noProof/>
        </w:rPr>
        <w:fldChar w:fldCharType="begin" w:fldLock="1"/>
      </w:r>
      <w:r w:rsidR="003B2E67">
        <w:rPr>
          <w:noProof/>
        </w:rPr>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mendeley":{"formattedCitation":"(Hanning 1979)","plainTextFormattedCitation":"(Hanning 1979)","previouslyFormattedCitation":"(Hanning 1979)"},"properties":{"noteIndex":0},"schema":"https://github.com/citation-style-language/schema/raw/master/csl-citation.json"}</w:instrText>
      </w:r>
      <w:r w:rsidR="00E56059">
        <w:rPr>
          <w:noProof/>
        </w:rPr>
        <w:fldChar w:fldCharType="separate"/>
      </w:r>
      <w:r w:rsidR="00A67841" w:rsidRPr="00A67841">
        <w:rPr>
          <w:noProof/>
        </w:rPr>
        <w:t>(Hanning 1979)</w:t>
      </w:r>
      <w:r w:rsidR="00E56059">
        <w:rPr>
          <w:noProof/>
        </w:rPr>
        <w:fldChar w:fldCharType="end"/>
      </w:r>
      <w:r w:rsidR="00E26E43" w:rsidRPr="00524172">
        <w:fldChar w:fldCharType="end"/>
      </w:r>
      <w:r w:rsidR="00E26E43" w:rsidRPr="00524172">
        <w:t xml:space="preserve"> who measured juvenile growth from size distributions in Lake Okeechobee.</w:t>
      </w:r>
      <w:r w:rsidR="00004CAC">
        <w:t xml:space="preserve"> </w:t>
      </w:r>
      <w:r w:rsidR="00E26E43" w:rsidRPr="00524172">
        <w:t>Lake Okeechobee has elevated phosphorus levels compared to the oligotrophic Everglades</w:t>
      </w:r>
      <w:r w:rsidR="00721287">
        <w:t xml:space="preserve"> </w:t>
      </w:r>
      <w:r w:rsidR="00E26E43" w:rsidRPr="00524172">
        <w:fldChar w:fldCharType="begin" w:fldLock="1"/>
      </w:r>
      <w:r w:rsidR="003B2E67">
        <w:instrText>ADDIN CSL_CITATION {"citationItems":[{"id":"ITEM-1","itemData":{"DOI":"10.1007/s10750-009-9729-5","author":[{"dropping-particle":"","family":"James","given":"R. Thomas","non-dropping-particle":"","parse-names":false,"suffix":""},{"dropping-particle":"","family":"Havens","given":"Karl","non-dropping-particle":"","parse-names":false,"suffix":""},{"dropping-particle":"","family":"Zhu","given":"Guangwei","non-dropping-particle":"","parse-names":false,"suffix":""},{"dropping-particle":"","family":"Qin","given":"Boqiang","non-dropping-particle":"","parse-names":false,"suffix":""}],"container-title":"Hydrobiologia","id":"ITEM-1","issued":{"date-parts":[["2009"]]},"number-of-pages":"211-231","title":"Comparative analysis of nutrients , chlorophyll and transparency in two large shallow lakes ( Lake Taihu , P . R . China and Lake Okeechobee , USA )","type":"report","volume":"627"},"uris":["http://www.mendeley.com/documents/?uuid=3040a818-9880-4362-8cb1-5c0300d25916"]},{"id":"ITEM-2","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2","issue":"SUPPL. 1","issued":{"date-parts":[["2011"]]},"page":"92-120","title":"Landscape patterns of periphyton in the Florida everglades","type":"article-journal","volume":"41"},"uris":["http://www.mendeley.com/documents/?uuid=ca4cf820-c191-4fb4-b4b5-0900c313bde4"]}],"mendeley":{"formattedCitation":"(James et al. 2009; Gaiser et al. 2011)","plainTextFormattedCitation":"(James et al. 2009; Gaiser et al. 2011)","previouslyFormattedCitation":"(James et al. 2009; Gaiser et al. 2011)"},"properties":{"noteIndex":0},"schema":"https://github.com/citation-style-language/schema/raw/master/csl-citation.json"}</w:instrText>
      </w:r>
      <w:r w:rsidR="00E26E43" w:rsidRPr="00524172">
        <w:fldChar w:fldCharType="separate"/>
      </w:r>
      <w:r w:rsidR="00A67841" w:rsidRPr="00A67841">
        <w:rPr>
          <w:noProof/>
        </w:rPr>
        <w:t>(James et al. 2009; Gaiser et al. 2011)</w:t>
      </w:r>
      <w:r w:rsidR="00E26E43" w:rsidRPr="00524172">
        <w:fldChar w:fldCharType="end"/>
      </w:r>
      <w:r w:rsidR="003125BA" w:rsidRPr="00524172">
        <w:t>.</w:t>
      </w:r>
      <w:r w:rsidR="00004CAC">
        <w:t xml:space="preserve"> </w:t>
      </w:r>
      <w:r w:rsidR="003125BA" w:rsidRPr="00524172">
        <w:t xml:space="preserve">However, the range of periphyton total phosphorus in the Everglades </w:t>
      </w:r>
      <w:r w:rsidR="00E27927" w:rsidRPr="00524172">
        <w:t>is much broader than those found LILA</w:t>
      </w:r>
      <w:r w:rsidR="00E56059">
        <w:fldChar w:fldCharType="begin" w:fldLock="1"/>
      </w:r>
      <w:r w:rsidR="003B2E67">
        <w:instrText>ADDIN CSL_CITATION {"citationItems":[{"id":"ITEM-1","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1","issue":"SUPPL. 1","issued":{"date-parts":[["2011"]]},"page":"92-120","title":"Landscape patterns of periphyton in the Florida everglades","type":"article-journal","volume":"41"},"uris":["http://www.mendeley.com/documents/?uuid=ca4cf820-c191-4fb4-b4b5-0900c313bde4"]}],"mendeley":{"formattedCitation":"(Gaiser et al. 2011)","plainTextFormattedCitation":"(Gaiser et al. 2011)","previouslyFormattedCitation":"(Gaiser et al. 2011)"},"properties":{"noteIndex":0},"schema":"https://github.com/citation-style-language/schema/raw/master/csl-citation.json"}</w:instrText>
      </w:r>
      <w:r w:rsidR="00E56059">
        <w:fldChar w:fldCharType="separate"/>
      </w:r>
      <w:r w:rsidR="00A67841" w:rsidRPr="00A67841">
        <w:rPr>
          <w:noProof/>
        </w:rPr>
        <w:t>(Gaiser et al. 2011)</w:t>
      </w:r>
      <w:r w:rsidR="00E56059">
        <w:fldChar w:fldCharType="end"/>
      </w:r>
      <w:r w:rsidR="00E27927" w:rsidRPr="00524172">
        <w:t xml:space="preserve"> (~30-1000 µg·g</w:t>
      </w:r>
      <w:r w:rsidR="00E27927" w:rsidRPr="00E56059">
        <w:rPr>
          <w:vertAlign w:val="superscript"/>
        </w:rPr>
        <w:t>-1</w:t>
      </w:r>
      <w:r w:rsidR="00E56059">
        <w:t xml:space="preserve">) </w:t>
      </w:r>
      <w:r w:rsidR="00E27927" w:rsidRPr="00E56059">
        <w:t>which</w:t>
      </w:r>
      <w:r w:rsidR="00E27927" w:rsidRPr="00524172">
        <w:t xml:space="preserve"> suggest that habitat in the Everglades with</w:t>
      </w:r>
      <w:r w:rsidR="000473DE" w:rsidRPr="00524172">
        <w:t>in</w:t>
      </w:r>
      <w:r w:rsidR="00E27927" w:rsidRPr="00524172">
        <w:t xml:space="preserve"> upper ranges of periphyton total phosphorus could sufficiently increase individual growth rates </w:t>
      </w:r>
      <w:r w:rsidR="005B3CAB" w:rsidRPr="00524172">
        <w:t>to allow populations to withstand</w:t>
      </w:r>
      <w:r w:rsidR="00E27927" w:rsidRPr="00524172">
        <w:t xml:space="preserve"> </w:t>
      </w:r>
      <w:r w:rsidR="000473DE" w:rsidRPr="00524172">
        <w:t>low survival</w:t>
      </w:r>
      <w:r w:rsidR="00E27927" w:rsidRPr="00524172">
        <w:t>.</w:t>
      </w:r>
    </w:p>
    <w:p w14:paraId="57BA91EF" w14:textId="77777777" w:rsidR="00004CAC" w:rsidRPr="00524172" w:rsidRDefault="00004CAC" w:rsidP="00524172">
      <w:pPr>
        <w:pStyle w:val="NATESTYLE1CommonCollege"/>
        <w:spacing w:before="240" w:after="240"/>
        <w:ind w:firstLine="720"/>
        <w:jc w:val="both"/>
      </w:pPr>
    </w:p>
    <w:p w14:paraId="3AE7F0AA" w14:textId="31819187" w:rsidR="000473DE" w:rsidRDefault="000473DE" w:rsidP="00524172">
      <w:pPr>
        <w:pStyle w:val="NATESTYLE1CommonCollege"/>
        <w:spacing w:after="240"/>
        <w:ind w:firstLine="720"/>
        <w:jc w:val="both"/>
      </w:pPr>
      <w:r w:rsidRPr="00524172">
        <w:t>Because snails 10 mm SL exhibited the largest differences in survival between seasons, I primarily focused on studying the effects that predators of snails &lt; 10 mm SL have on populations. The Everglade’s wetlands are dynamic, and predators of snails that prey on snails &gt;10 mm SL may also affect populations.</w:t>
      </w:r>
      <w:r w:rsidR="00004CAC">
        <w:t xml:space="preserve"> </w:t>
      </w:r>
      <w:r w:rsidRPr="00524172">
        <w:t>For example, in two experimental studies turtles (</w:t>
      </w:r>
      <w:r w:rsidRPr="00524172">
        <w:rPr>
          <w:i/>
          <w:iCs/>
          <w:noProof/>
          <w:shd w:val="clear" w:color="auto" w:fill="FFFFFF"/>
        </w:rPr>
        <w:t>Kinosternon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id":"ITEM-2","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uris":["http://www.mendeley.com/documents/?uuid=156a7cc0-ec3d-4893-a697-426dd1ccd219"]}],"mendeley":{"formattedCitation":"(Snyder and Snyder 1971; Valentine-Darby et al. 2015)","plainTextFormattedCitation":"(Snyder and Snyder 1971; Valentine-Darby et al. 2015)","previouslyFormattedCitation":"(Snyder and Snyder 1971; Valentine-Darby et al. 2015)"},"properties":{"noteIndex":0},"schema":"https://github.com/citation-style-language/schema/raw/master/csl-citation.json"}</w:instrText>
      </w:r>
      <w:r w:rsidRPr="00524172">
        <w:fldChar w:fldCharType="separate"/>
      </w:r>
      <w:r w:rsidR="00A67841" w:rsidRPr="00A67841">
        <w:rPr>
          <w:noProof/>
        </w:rPr>
        <w:t>(Snyder and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Pr="00524172">
        <w:fldChar w:fldCharType="begin" w:fldLock="1"/>
      </w:r>
      <w:r w:rsidR="003B2E67">
        <w:instrText>ADDIN CSL_CITATION {"citationItems":[{"id":"ITEM-1","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uris":["http://www.mendeley.com/documents/?uuid=6f1b866d-c852-4402-8335-00a325696f4a"]}],"mendeley":{"formattedCitation":"(Dalrymple 1977)","plainTextFormattedCitation":"(Dalrymple 1977)","previouslyFormattedCitation":"(Dalrymple 1977)"},"properties":{"noteIndex":0},"schema":"https://github.com/citation-style-language/schema/raw/master/csl-citation.json"}</w:instrText>
      </w:r>
      <w:r w:rsidRPr="00524172">
        <w:fldChar w:fldCharType="separate"/>
      </w:r>
      <w:r w:rsidR="00A67841" w:rsidRPr="00A67841">
        <w:rPr>
          <w:noProof/>
        </w:rPr>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 xml:space="preserve">In addition, periods of hydrological drought have been shown to be important </w:t>
      </w:r>
      <w:r w:rsidRPr="00524172">
        <w:lastRenderedPageBreak/>
        <w:t>temporal refugia for crayfish</w:t>
      </w:r>
      <w:r w:rsidRPr="00524172">
        <w:fldChar w:fldCharType="begin" w:fldLock="1"/>
      </w:r>
      <w:r w:rsidR="003B2E67">
        <w:instrText>ADDIN CSL_CITATION {"citationItems":[{"id":"ITEM-1","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uris":["http://www.mendeley.com/documents/?uuid=4af75148-5c2f-4271-85ea-86840248e880"]}],"mendeley":{"formattedCitation":"(Dorn and Cook 2015)","plainTextFormattedCitation":"(Dorn and Cook 2015)","previouslyFormattedCitation":"(Dorn and Cook 2015)"},"properties":{"noteIndex":0},"schema":"https://github.com/citation-style-language/schema/raw/master/csl-citation.json"}</w:instrText>
      </w:r>
      <w:r w:rsidRPr="00524172">
        <w:fldChar w:fldCharType="separate"/>
      </w:r>
      <w:r w:rsidR="00A67841" w:rsidRPr="00A67841">
        <w:rPr>
          <w:noProof/>
        </w:rPr>
        <w:t>(Dorn and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00D45E4D" w14:textId="77777777" w:rsidR="00004CAC" w:rsidRPr="00524172" w:rsidRDefault="00004CAC" w:rsidP="00524172">
      <w:pPr>
        <w:pStyle w:val="NATESTYLE1CommonCollege"/>
        <w:spacing w:after="240"/>
        <w:ind w:firstLine="720"/>
        <w:jc w:val="both"/>
      </w:pPr>
    </w:p>
    <w:p w14:paraId="2232DEBA" w14:textId="022E6623" w:rsidR="00E26E43" w:rsidRDefault="003771FA" w:rsidP="00524172">
      <w:pPr>
        <w:pStyle w:val="NATESTYLE1CommonCollege"/>
        <w:spacing w:after="240"/>
        <w:ind w:firstLine="720"/>
        <w:jc w:val="both"/>
      </w:pPr>
      <w:r w:rsidRPr="00524172">
        <w:t>The top</w:t>
      </w:r>
      <w:r w:rsidR="007B5B8D" w:rsidRPr="00524172">
        <w:t xml:space="preserve"> survival</w:t>
      </w:r>
      <w:r w:rsidRPr="00524172">
        <w:t xml:space="preserve"> models (ΔAICc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manualFormatting":"Drumheller et al. 2022","plainTextFormattedCitation":"(Drumheller et al. 2022)","previouslyFormattedCitation":"(Drumheller et al. 2022)"},"properties":{"noteIndex":0},"schema":"https://github.com/citation-style-language/schema/raw/master/csl-citation.json"}</w:instrText>
      </w:r>
      <w:r w:rsidR="00D6396D">
        <w:fldChar w:fldCharType="separate"/>
      </w:r>
      <w:r w:rsidR="00A67841" w:rsidRPr="00A67841">
        <w:rPr>
          <w:noProof/>
        </w:rPr>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0473DE" w:rsidRPr="00524172">
        <w:t>My</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the hydrology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i.e., ridge 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p w14:paraId="475E72FC" w14:textId="77777777" w:rsidR="00004CAC" w:rsidRPr="00524172" w:rsidRDefault="00004CAC" w:rsidP="00524172">
      <w:pPr>
        <w:pStyle w:val="NATESTYLE1CommonCollege"/>
        <w:spacing w:after="240"/>
        <w:ind w:firstLine="720"/>
        <w:jc w:val="both"/>
      </w:pPr>
    </w:p>
    <w:bookmarkEnd w:id="10"/>
    <w:p w14:paraId="084F2725" w14:textId="01E465AE" w:rsidR="00B260FD" w:rsidRDefault="00B260FD" w:rsidP="00524172">
      <w:pPr>
        <w:pStyle w:val="NATESTYLE1CommonCollege"/>
        <w:spacing w:after="240"/>
        <w:rPr>
          <w:i/>
          <w:iCs/>
        </w:rPr>
      </w:pPr>
      <w:r w:rsidRPr="00524172">
        <w:rPr>
          <w:i/>
          <w:iCs/>
        </w:rPr>
        <w:t>Conclusions</w:t>
      </w:r>
    </w:p>
    <w:p w14:paraId="321D71D8" w14:textId="77777777" w:rsidR="00004CAC" w:rsidRPr="00524172" w:rsidRDefault="00004CAC" w:rsidP="00524172">
      <w:pPr>
        <w:pStyle w:val="NATESTYLE1CommonCollege"/>
        <w:spacing w:after="240"/>
        <w:rPr>
          <w:i/>
          <w:iCs/>
        </w:rPr>
      </w:pPr>
    </w:p>
    <w:p w14:paraId="5F9D6BF0" w14:textId="20152BC4" w:rsidR="00B260FD" w:rsidRDefault="00B260FD" w:rsidP="00524172">
      <w:pPr>
        <w:pStyle w:val="NATESTYLE1CommonCollege"/>
        <w:spacing w:after="240"/>
        <w:jc w:val="both"/>
      </w:pPr>
      <w:bookmarkStart w:id="11" w:name="_Hlk98959771"/>
      <w:r w:rsidRPr="00524172">
        <w:lastRenderedPageBreak/>
        <w:t>While population studies of prey dynamics are common in ecology few studies are combining demographic rates into predictions for empirical examination in space or time.</w:t>
      </w:r>
      <w:r w:rsidR="00004CAC">
        <w:t xml:space="preserve"> </w:t>
      </w:r>
      <w:r w:rsidRPr="00524172">
        <w:t>My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p w14:paraId="03721F79" w14:textId="77777777" w:rsidR="00004CAC" w:rsidRPr="00524172" w:rsidRDefault="00004CAC" w:rsidP="00524172">
      <w:pPr>
        <w:pStyle w:val="NATESTYLE1CommonCollege"/>
        <w:spacing w:after="240"/>
        <w:jc w:val="both"/>
      </w:pPr>
    </w:p>
    <w:bookmarkEnd w:id="11"/>
    <w:p w14:paraId="3B536BF2" w14:textId="3685C9B5" w:rsidR="00AE42E6" w:rsidRDefault="0053044F" w:rsidP="00FB2E10">
      <w:pPr>
        <w:pStyle w:val="NATESTYLE1CommonCollege"/>
        <w:spacing w:after="240"/>
        <w:rPr>
          <w:b/>
          <w:bCs/>
        </w:rPr>
      </w:pPr>
      <w:r w:rsidRPr="00524172">
        <w:rPr>
          <w:b/>
          <w:bCs/>
        </w:rPr>
        <w:t>Sources Cited</w:t>
      </w:r>
    </w:p>
    <w:p w14:paraId="4597EA96" w14:textId="77777777" w:rsidR="00004CAC" w:rsidRPr="00524172" w:rsidRDefault="00004CAC" w:rsidP="00FB2E10">
      <w:pPr>
        <w:pStyle w:val="NATESTYLE1CommonCollege"/>
        <w:spacing w:after="240"/>
        <w:rPr>
          <w:b/>
          <w:bCs/>
        </w:rPr>
      </w:pPr>
    </w:p>
    <w:p w14:paraId="68C77825" w14:textId="25F4D509" w:rsidR="003B2E67" w:rsidRPr="003B2E67" w:rsidRDefault="0027230D" w:rsidP="003B2E67">
      <w:pPr>
        <w:widowControl w:val="0"/>
        <w:autoSpaceDE w:val="0"/>
        <w:autoSpaceDN w:val="0"/>
        <w:adjustRightInd w:val="0"/>
        <w:spacing w:after="240"/>
        <w:ind w:left="480" w:hanging="480"/>
        <w:rPr>
          <w:rFonts w:ascii="Times New Roman" w:hAnsi="Times New Roman" w:cs="Times New Roman"/>
          <w:noProof/>
          <w:sz w:val="24"/>
          <w:szCs w:val="24"/>
        </w:rPr>
      </w:pPr>
      <w:r w:rsidRPr="00524172">
        <w:rPr>
          <w:sz w:val="24"/>
          <w:szCs w:val="24"/>
        </w:rPr>
        <w:fldChar w:fldCharType="begin" w:fldLock="1"/>
      </w:r>
      <w:r w:rsidRPr="00524172">
        <w:rPr>
          <w:sz w:val="24"/>
          <w:szCs w:val="24"/>
        </w:rPr>
        <w:instrText xml:space="preserve">ADDIN Mendeley Bibliography CSL_BIBLIOGRAPHY </w:instrText>
      </w:r>
      <w:r w:rsidRPr="00524172">
        <w:rPr>
          <w:sz w:val="24"/>
          <w:szCs w:val="24"/>
        </w:rPr>
        <w:fldChar w:fldCharType="separate"/>
      </w:r>
      <w:r w:rsidR="003B2E67" w:rsidRPr="003B2E67">
        <w:rPr>
          <w:rFonts w:ascii="Times New Roman" w:hAnsi="Times New Roman" w:cs="Times New Roman"/>
          <w:noProof/>
          <w:sz w:val="24"/>
          <w:szCs w:val="24"/>
        </w:rPr>
        <w:t>Anderson DR (2008) Model based inference in the life sciences: A primer on evidence. Springer, NY</w:t>
      </w:r>
    </w:p>
    <w:p w14:paraId="47592358"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ajer PG, Wildhaber ML (2007) Population viability analysis of Lower Missouri River shovelnose sturgeon with initial application to the pallid sturgeon. J Appl Ichthyol 23:457–464. https://doi.org/10.1111/j.1439-0426.2007.00879.x</w:t>
      </w:r>
    </w:p>
    <w:p w14:paraId="41ADC32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aker R, Waltham N (2020) Tethering mobile aquatic organisms to measure predation : A renewed call for caution. J Exp Mar Bio Ecol 523:1–7</w:t>
      </w:r>
    </w:p>
    <w:p w14:paraId="4223B2D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Bates D, Mächler M, Bolker B, Walker S (2015) Fitting Linear Mixed-Effects Models Using lme4. J Stat Softw 67:1–48. https://doi.org/10.18637/jss.v067.i01</w:t>
      </w:r>
    </w:p>
    <w:p w14:paraId="6E919502"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auwens D, Claus K (2019) Seasonal variation of mortality, detectability, and body condition in a population of the adder (Vipera berus). Ecol Evol 9:5821–5834. https://doi.org/10.1002/ece3.5166</w:t>
      </w:r>
    </w:p>
    <w:p w14:paraId="620E6DE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etini GS, Griswold CK, Prodan L, Norris DR (2014) Body size, carry-over effects and survival in a seasonal environment: Consequences for population dynamics. J Anim Ecol 83:1313–1321. https://doi.org/10.1111/1365-2656.12225</w:t>
      </w:r>
    </w:p>
    <w:p w14:paraId="5E9C153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iek R, Funk WC, Maxell BA, Mills LS (2002) What is missing in amphibian decline research: Insights from ecological sensitivity analysis. Conserv Biol 16:728–734. https://doi.org/10.1046/j.1523-1739.2002.00433.x</w:t>
      </w:r>
    </w:p>
    <w:p w14:paraId="24E6729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arlson SM, Olsen EM, Vøllestad LA (2008) Seasonal mortality and the effect of body size: A review and an empirical test using individual data on brown trout. Funct Ecol 22:663–673. https://doi.org/10.1111/j.1365-2435.2008.01416.x</w:t>
      </w:r>
    </w:p>
    <w:p w14:paraId="37C7BB24"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astorani MCN, Hovel KA (2015) Invasive prey indirectly increase predation on their native competitors. Ecology 96:1911–1922. https://doi.org/10.1890/14-1538.1</w:t>
      </w:r>
    </w:p>
    <w:p w14:paraId="0463203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attau CE, Darby PC, Fletcher RJ, Kitchens WM (2014) Reproductive responses of the endangered snail kite to variations in prey density. J Wildl Manage 78:620–631. https://doi.org/10.1002/jwmg.706</w:t>
      </w:r>
    </w:p>
    <w:p w14:paraId="69D759B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Cattau CE, Martin J, Kitchens WM (2010) Effects of an exotic prey species on a native </w:t>
      </w:r>
      <w:r w:rsidRPr="003B2E67">
        <w:rPr>
          <w:rFonts w:ascii="Times New Roman" w:hAnsi="Times New Roman" w:cs="Times New Roman"/>
          <w:noProof/>
          <w:sz w:val="24"/>
          <w:szCs w:val="24"/>
        </w:rPr>
        <w:lastRenderedPageBreak/>
        <w:t>specialist: Example of the snail kite. Biol Conserv 143:513–520. https://doi.org/10.1016/j.biocon.2009.11.022</w:t>
      </w:r>
    </w:p>
    <w:p w14:paraId="0599676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handrasegaran K, Juliano SA (2019) How do trait-mediated non-lethal effects of predation affect population-level performance of mosquitoes? Front Ecol Evol 7:1–12. https://doi.org/10.3389/fevo.2019.00025</w:t>
      </w:r>
    </w:p>
    <w:p w14:paraId="6920641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hockley BR, St. Mary CM (2003) Effects of body size on growth, survivorship, and reproduction in the Banded Coral Shrimp, Stenopus hispidus. J Crustac Biol 23:836–848</w:t>
      </w:r>
    </w:p>
    <w:p w14:paraId="1AAC6408"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hockley BR, St Mary CM, Osenberg CW (2008) Population sinks in the Upper Florida Keys: The importance of demographic variation in population dynamics of the marine shrimp Stenopus hispidus. Mar Ecol Prog Ser 360:135–145. https://doi.org/10.3354/meps07404</w:t>
      </w:r>
    </w:p>
    <w:p w14:paraId="628637A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onner SL, Pomory CM, Darby PC (2008) Density effects of native and exotic snails on growth in juvenile apple snails Pomacea paludosa (Gastropoda: Ampullariidae): A laboratory experiment. J Molluscan Stud 74:355–362. https://doi.org/10.1093/mollus/eyn024</w:t>
      </w:r>
    </w:p>
    <w:p w14:paraId="521317EE"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lrymple GH (1977) Intraspecific Variation in the Cranial Feeding Mechanism of Turtles of the Genus Trionyx ( Reptilia , Testudines , Trionychidae ). J Herpetol 11:255–285</w:t>
      </w:r>
    </w:p>
    <w:p w14:paraId="4189D9C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rby PC, Bennetts RE, Croop JD, et al (1999) A comparison of sampling techniques for quantifying abundance of the Florida apple snail (Pomacea paludosa Say). J Molluscan Stud 65:195–208. https://doi.org/10.1093/mollus/65.2.195</w:t>
      </w:r>
    </w:p>
    <w:p w14:paraId="6073A83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Darby PC, Bennetts RE, Percival HF (2008) Dry down impacts on apple snail (Pomacea paludosa) demography: Implications for wetland water management. Wetlands 28:204–214. </w:t>
      </w:r>
      <w:r w:rsidRPr="003B2E67">
        <w:rPr>
          <w:rFonts w:ascii="Times New Roman" w:hAnsi="Times New Roman" w:cs="Times New Roman"/>
          <w:noProof/>
          <w:sz w:val="24"/>
          <w:szCs w:val="24"/>
        </w:rPr>
        <w:lastRenderedPageBreak/>
        <w:t>https://doi.org/10.1672/07-115.1</w:t>
      </w:r>
    </w:p>
    <w:p w14:paraId="50091D6C"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rby PC, DeAngelis DL, Romañach SS, et al (2015) Modeling apple snail population dynamics on the Everglades landscape. Landsc Ecol 30:1497–1510. https://doi.org/10.1007/s10980-015-0205-5</w:t>
      </w:r>
    </w:p>
    <w:p w14:paraId="08BA911A"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rby PC, Valentine-Darby PL, Percival HF (2003) Dry Season Survival in a Florida Apple Snail (Pomacea Paludosa Say) Population. Malacologia 45:179–184</w:t>
      </w:r>
    </w:p>
    <w:p w14:paraId="785D564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vidson AT, Dorn NJ (2018) System productivity alters predator sorting of a size-structured mixed prey community. Oecologia 186:1101–1111. https://doi.org/10.1007/s00442-018-4099-1</w:t>
      </w:r>
    </w:p>
    <w:p w14:paraId="2FC2E43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vidson AT, Dorn NJ (2017) Life history traits determine the differential vulnerability of native and invasive apple snails (Pomacea spp.) to a shared juvenile-stage predator. Aquat Ecol 51:331–341. https://doi.org/10.1007/s10452-017-9620-9</w:t>
      </w:r>
    </w:p>
    <w:p w14:paraId="62B9DB5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orn NJ, Cook MI (2015) Hydrological disturbance diminishes predator control in wetlands. Ecology 96:2984–2993. https://doi.org/10.1890/14-1505.1</w:t>
      </w:r>
    </w:p>
    <w:p w14:paraId="0F20456A"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orn NJ, Hafsadi M (2016) Native crayfish consume more non-native than native apple snails. Biol Invasions 18:159–167. https://doi.org/10.1007/s10530-015-0998-9</w:t>
      </w:r>
    </w:p>
    <w:p w14:paraId="6413BEC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orn NJ, Urgelles R, Trexler JC (2005) Evaluating active and passive sampling methods to quantify crayfish density in a freshwater wetland. J North Am Benthol Soc 24:346–356. https://doi.org/10.1899/04-037.1</w:t>
      </w:r>
    </w:p>
    <w:p w14:paraId="648BFA1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Drumheller DK, Cook MI, Dorn NJ (2022) The role of direct chemical inhibition in the </w:t>
      </w:r>
      <w:r w:rsidRPr="003B2E67">
        <w:rPr>
          <w:rFonts w:ascii="Times New Roman" w:hAnsi="Times New Roman" w:cs="Times New Roman"/>
          <w:noProof/>
          <w:sz w:val="24"/>
          <w:szCs w:val="24"/>
        </w:rPr>
        <w:lastRenderedPageBreak/>
        <w:t>displacement of a native herbivore by an invasive congener. Biol Invasions. https://doi.org/10.1007/s10530-022-02752-3</w:t>
      </w:r>
    </w:p>
    <w:p w14:paraId="69063DF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Falvo CA, Koons DN, Aubry LM (2019) Seasonal climate effects on the survival of a hibernating mammal. Ecol Evol 9:3756–3769. https://doi.org/10.1002/ece3.5000</w:t>
      </w:r>
    </w:p>
    <w:p w14:paraId="2F83FF0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Gaiser EE, McCormick P V., Hagerthey SE, Gottlieb AD (2011) Landscape patterns of periphyton in the Florida everglades. Crit Rev Environ Sci Technol 41:92–120. https://doi.org/10.1080/10643389.2010.531192</w:t>
      </w:r>
    </w:p>
    <w:p w14:paraId="75DA8DC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Gaiser EE, Trexler JC, Wetzel PR (2012) The Florida Everglades. In: Batzer DP, Baldwin AH (eds) Wetland Habitats of North America. University of California Press, Los Angeles, pp 231–252</w:t>
      </w:r>
    </w:p>
    <w:p w14:paraId="5C7DB88C"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Griffiths JI, Childs DZ, Bassar RD, et al (2020) Individual differences determine the strength of ecological interactions. Proc Natl Acad Sci U S A 117:17068–17073. https://doi.org/10.1073/pnas.2000635117</w:t>
      </w:r>
    </w:p>
    <w:p w14:paraId="5E1DC7F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Gutierre SMM, Darby PC, Valentine-Darby PL, et al (2019) Contrasting patterns of pomacea maculata establishment and dispersal in an everglades wetland unit and a central florida lake. Diversity 11:1–20. https://doi.org/10.3390/d11100183</w:t>
      </w:r>
    </w:p>
    <w:p w14:paraId="378D71A0"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Hanning GW (1979) Aspects of Reproduction in Pomacea paludosa (mesogastropods: pilidae). MS thesis: Florida State University: Tallahassee FL</w:t>
      </w:r>
    </w:p>
    <w:p w14:paraId="484CDC9E"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Hansen GJA, Ahrenstorff TD, Bethke BJ, et al (2020) Walleye growth declines following zebra mussel and Bythotrephes invasion. Biol Invasions 22:1481–1495. </w:t>
      </w:r>
      <w:r w:rsidRPr="003B2E67">
        <w:rPr>
          <w:rFonts w:ascii="Times New Roman" w:hAnsi="Times New Roman" w:cs="Times New Roman"/>
          <w:noProof/>
          <w:sz w:val="24"/>
          <w:szCs w:val="24"/>
        </w:rPr>
        <w:lastRenderedPageBreak/>
        <w:t>https://doi.org/10.1007/s10530-020-02198-5</w:t>
      </w:r>
    </w:p>
    <w:p w14:paraId="47B87CE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Hayes KA, Cowie RH, Thiengo SC (2009) A global phylogeny of apple snails: Gondwanan origin, generic relationships, and the influence of outgroup choice (Caenogastropoda: Ampullariidae). Biol J Linn Soc 98:61–76. https://doi.org/10.1111/j.1095-8312.2009.01246.x</w:t>
      </w:r>
    </w:p>
    <w:p w14:paraId="0B9C8C2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Hopkins KD (1992) Reporting Fish Growth: A Review of the Basics. J World Aquac Soc 23:173–179. https://doi.org/10.1111/j.1749-7345.1992.tb00766.x</w:t>
      </w:r>
    </w:p>
    <w:p w14:paraId="0FB96CAB"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Hoxmeier RJH, Dieterman DJ (2013) Seasonal movement, growth and survival of brook trout in sympatry with brown trout in Midwestern US streams. Ecol Freshw Fish 22:530–542. https://doi.org/10.1111/eff.12051</w:t>
      </w:r>
    </w:p>
    <w:p w14:paraId="578A8DF3"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Jacquemyn H, Brys R, Jongejans E (2010) Size-dependent flowering and costs of reproduction affect population dynamics in a tuberous perennial woodland orchid. J Ecol 98:1204–1215. https://doi.org/10.1111/j.1365-2745.2010.01697.x</w:t>
      </w:r>
    </w:p>
    <w:p w14:paraId="7974751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James RT, Havens K, Zhu G, Qin B (2009) Comparative analysis of nutrients , chlorophyll and transparency in two large shallow lakes ( Lake Taihu , P . R . China and Lake Okeechobee , USA )</w:t>
      </w:r>
    </w:p>
    <w:p w14:paraId="03BD276A"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Johnson DJ, Needham J, Xu C, et al (2018) Climate sensitive size-dependent survival in tropical trees. Nat Ecol Evol 2:1436–1442. https://doi.org/10.1038/s41559-018-0626-z</w:t>
      </w:r>
    </w:p>
    <w:p w14:paraId="0A9DAD3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Jones JW (2015) Efficient wetland surface water detection and monitoring via landsat: Comparison with in situ data from the everglades depth estimation network. Remote Sens </w:t>
      </w:r>
      <w:r w:rsidRPr="003B2E67">
        <w:rPr>
          <w:rFonts w:ascii="Times New Roman" w:hAnsi="Times New Roman" w:cs="Times New Roman"/>
          <w:noProof/>
          <w:sz w:val="24"/>
          <w:szCs w:val="24"/>
        </w:rPr>
        <w:lastRenderedPageBreak/>
        <w:t>7:12503–12538. https://doi.org/10.3390/rs70912503</w:t>
      </w:r>
    </w:p>
    <w:p w14:paraId="5E0A775C"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Kesler DH, Munns WRJ (1989) Predation by Belostoma flumineum ( Hemiptera ): An Important Cause of Mortality in Freshwater Snails Author. J North Am Benthol Soc 8:342–350</w:t>
      </w:r>
    </w:p>
    <w:p w14:paraId="5291EB9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McCoy MW, Bolker BM, Warkentin KM, Vonesh JR (2011) Predicting predation through prey ontogeny using size-dependent functional response models. Am Nat 177:752–766. https://doi.org/10.1086/659950</w:t>
      </w:r>
    </w:p>
    <w:p w14:paraId="43082AFE"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McMurray SE, Henkel TP, Pawlik JR (2010) Demographics of increasing populations of the giant barrel sponge Xestospongia muta in the Florida Keys. Ecology 91:560–570. https://doi.org/10.1890/08-2060.1</w:t>
      </w:r>
    </w:p>
    <w:p w14:paraId="2B66270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McPeek MA, Peckarsky BL (1998) Life histories and the strengths of species interactions: Combining mortality, growth, and fecundity effects. Ecology 79:867–879. https://doi.org/10.1890/0012-9658(1998)079[0867:LHATSO]2.0.CO;2</w:t>
      </w:r>
    </w:p>
    <w:p w14:paraId="08F3AF0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McVoy CW, Said WP, Obeysekera J, et al (2011) Landscapes and Hydrology of the Predrainage Everglades. University Press of Florida, Gainesville, FL</w:t>
      </w:r>
    </w:p>
    <w:p w14:paraId="078D781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O’Hare NK (2010) Pomacea paludosa (Florida apple snail) reproduction in restored and natural seasonal wetlands in the Everglades. Wetlands 30:1045–1052. https://doi.org/10.1007/s13157-010-0110-2</w:t>
      </w:r>
    </w:p>
    <w:p w14:paraId="5944726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Pepi A, Grof-Tisza P, Holyoak M, Karban R (2018) As temperature increases, predator attack rate is more important to survival than a smaller window of prey vulnerability. Ecology 99:1584–1590. https://doi.org/10.1002/ecy.2356</w:t>
      </w:r>
    </w:p>
    <w:p w14:paraId="31E4C848"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Pomacea Project I (2013) Literature Review of Florida Apple Snails and Snail Kites , and Recommendations for their Adaptive Management. Final Submitt to Natl Park Serv Everglades Natl Park by Pomacea Proj Inc, Pensacola, Florida</w:t>
      </w:r>
    </w:p>
    <w:p w14:paraId="30E4523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Porter-Whitaker AE, Rehage JS, Liston SE, Loftus WF (2012) Multiple predator effects and native prey responses to two non-native Everglades cichlids. Ecol Freshw Fish 21:375–385. https://doi.org/10.1111/j.1600-0633.2012.00557.x</w:t>
      </w:r>
    </w:p>
    <w:p w14:paraId="4232DC93"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Posch H, Garr AL, Reynolds E (2013) The presence of an exotic snail, Pomacea maculata, inhibits growth of juvenile florida apple snails, Pomacea paludosa. J Molluscan Stud 79:383–385. https://doi.org/10.1093/mollus/eyt034</w:t>
      </w:r>
    </w:p>
    <w:p w14:paraId="3444D004"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Qin Z, Yang M, Zhang JE, Deng Z (2020) Effects of salinity on survival, growth and reproduction of the invasive aquatic snail Pomacea canaliculata (Gastropoda: Ampullariidae). Hydrobiologia 847:3103–3114. https://doi.org/10.1007/s10750-020-04320-z</w:t>
      </w:r>
    </w:p>
    <w:p w14:paraId="4EECF06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 Core Team (2019) R: A language and environment for statistical computing. R Foundation for Statistical Computing</w:t>
      </w:r>
    </w:p>
    <w:p w14:paraId="72CFC68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eusch C, Gampe J, Scheuerlein A, et al (2019) Differences in seasonal survival suggest species-specific reactions to climate change in two sympatric bat species. Ecol Evol 9:7957–7965. https://doi.org/10.1002/ece3.5292</w:t>
      </w:r>
    </w:p>
    <w:p w14:paraId="27FF455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ichardson CJ (2010) The Everglades: North America’s subtropical wetland. Wetl Ecol Manag 18:517–542. https://doi.org/10.1007/s11273-009-9156-4</w:t>
      </w:r>
    </w:p>
    <w:p w14:paraId="0712F10C"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Rochette R, Dill LM (2000) Mortality, behavior and the effects of predators on the intertidal distribution of littorinid gastropods. J Exp Mar Bio Ecol 253:165–191. https://doi.org/10.1016/S0022-0981(00)00253-7</w:t>
      </w:r>
    </w:p>
    <w:p w14:paraId="7CB60AC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ose JP, Wylie GD, Casazza ML, Halstead BJ (2018) Integrating growth and capture–mark–recapture models reveals size-dependent survival in an elusive species. Ecosphere 9:. https://doi.org/10.1002/ecs2.2384</w:t>
      </w:r>
    </w:p>
    <w:p w14:paraId="6EC9A2E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uehl CB, Trexler JC (2015) Reciprocal transplant reveals trade-off of resource quality and predation risk in the field. Oecologia 179:117–127. https://doi.org/10.1007/s00442-015-3324-4</w:t>
      </w:r>
    </w:p>
    <w:p w14:paraId="487B73E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antucci VJ, Wahl DH (2003) The Effects of Growth, Predation, and First-Winter Mortality on Recruitment of Bluegill Cohorts. Trans Am Fish Soc 132:346–360. https://doi.org/10.1577/1548-8659(2003)132&lt;0346:teogpa&gt;2.0.co;2</w:t>
      </w:r>
    </w:p>
    <w:p w14:paraId="431B1640"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chmera D, Baur A, Baur B (2015) Size-dependent shell growth and survival in natural populations of the rock-dwelling land snail chondrina clienta. Can J Zool 93:403–410. https://doi.org/10.1139/cjz-2014-0307</w:t>
      </w:r>
    </w:p>
    <w:p w14:paraId="0131763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chroder A (2012) Density- and Size-Dependent Winter Mortality and Growth of Late Chaoborus flavicans Larvae. PLoS One 7:1–10</w:t>
      </w:r>
    </w:p>
    <w:p w14:paraId="6190AAB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heriff MJ, Peacor SD, Hawlena D, Thaker M (2020) Non-consumptive predator effects on prey population size: A dearth of evidence. J Anim Ecol 89:1302–1316. https://doi.org/10.1111/1365-2656.13213</w:t>
      </w:r>
    </w:p>
    <w:p w14:paraId="05F30C8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Shuford RBE, Mccormick P V, Magson J, Paludosa APA (2005) Habitat Related Growth of Juvenile Florida Applesnails ( Pomacea paludosa ). Florida Sci 68:11–19</w:t>
      </w:r>
    </w:p>
    <w:p w14:paraId="58352DC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iegfried TR, Gutierre SMM, Piacenza SE, Darby PC (2022) Native and non-native fish predators differ in their consumptive and non-consumptive impacts on a native freshwater snail. Aquat Ecol 0123456789: https://doi.org/10.1007/s10452-022-09944-y</w:t>
      </w:r>
    </w:p>
    <w:p w14:paraId="0B29F9B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klar FH, Chimney MJ, Newman S, et al (2005) The ecological - Societal underpinnings of Everglades restoration. Front Ecol Environ 3:161–169. https://doi.org/10.1890/1540-9295(2005)003[0161:TEUOER]2.0.CO;2</w:t>
      </w:r>
    </w:p>
    <w:p w14:paraId="645ECEAE"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nyder NFR, Snyder HA (1971) Defenses of the Florida Apple Snail Pomacea paludosa. Behavior 40:175–215</w:t>
      </w:r>
    </w:p>
    <w:p w14:paraId="242BCF3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ommer JL (2021) Effects of Wet Season Hydro-patter on Crayfish (Procambarus fallax) population density and juvenile mortality risk. Florida Atlantic University. Boca Raton, FL</w:t>
      </w:r>
    </w:p>
    <w:p w14:paraId="3FB84672"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oomdat NN, Griffin JN, McCoy M, et al (2014) Independent and combined effects of multiple predators across ontogeny of a dominant grazer. Oikos 123:1081–1090. https://doi.org/10.1111/oik.01579</w:t>
      </w:r>
    </w:p>
    <w:p w14:paraId="1B734D5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Urban MC (2007) The growth-predation risk trade-off under a growing gape-limited predation threat. Ecology 88:2587–2597. https://doi.org/10.1890/06-1946.1</w:t>
      </w:r>
    </w:p>
    <w:p w14:paraId="316BF3B4"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Valentine-Darby PL, Kell SE, Darby PC (2015) Predation on Florida apple snails ( Pomacea paludosa ) by native and non-native aquatic fauna , and predator-prey size relationships. Florida Sci 78:47–56</w:t>
      </w:r>
    </w:p>
    <w:p w14:paraId="1571111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Vavrek MC, McGraw JB, Yang HS (1997) Within-Population Variation in Demography of Taraxacum Officinale : Season- and Size- Dependent Survival , Growth and Reproduction. J Ecol 85:277–287</w:t>
      </w:r>
    </w:p>
    <w:p w14:paraId="2DA96AE2"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Viñals-Domingo A, Bertolino S, López-Iborra G, Gil-Delgado JA (2020) Seasonal survival in a non-hibernating Mediterranean garden dormouse population. Mamm Biol 100:581–589. https://doi.org/10.1007/s42991-020-00067-1</w:t>
      </w:r>
    </w:p>
    <w:p w14:paraId="57763D8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Werner EE, Gilliam JF (1984) The Ontogenetic Niche and Species Interactions in Size-Structured Populations. Annu Rev Ecol Syst 15:393–425</w:t>
      </w:r>
    </w:p>
    <w:p w14:paraId="6E239E03"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Wisdom MJ, Mills LS, Doak DF (2000) Life stage simulation analysis: Estimating vital-rate effects on population growth for conservation. Ecology 81:628–641. https://doi.org/10.1890/0012-9658(2000)081[0628:LSSAEV]2.0.CO;2</w:t>
      </w:r>
    </w:p>
    <w:p w14:paraId="6771D2D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rPr>
      </w:pPr>
      <w:r w:rsidRPr="003B2E67">
        <w:rPr>
          <w:rFonts w:ascii="Times New Roman" w:hAnsi="Times New Roman" w:cs="Times New Roman"/>
          <w:noProof/>
          <w:sz w:val="24"/>
          <w:szCs w:val="24"/>
        </w:rPr>
        <w:t>Zweig CL, Kitchens WM (2008) Effects of landscape gradients on wetland vegetation communities: Information for large-scale restoration. Wetlands 28:1086–1096. https://doi.org/10.1672/08-96.1</w:t>
      </w:r>
    </w:p>
    <w:p w14:paraId="6E4A8D63" w14:textId="79636F75" w:rsidR="0027230D" w:rsidRPr="00524172" w:rsidRDefault="0027230D" w:rsidP="00393F89">
      <w:pPr>
        <w:pStyle w:val="NATESTYLE1CommonCollege"/>
        <w:spacing w:after="240"/>
        <w:sectPr w:rsidR="0027230D" w:rsidRPr="00524172" w:rsidSect="00FB014A">
          <w:pgSz w:w="12240" w:h="15840"/>
          <w:pgMar w:top="1440" w:right="1440" w:bottom="1440" w:left="1440" w:header="720" w:footer="720" w:gutter="0"/>
          <w:lnNumType w:countBy="1" w:restart="continuous"/>
          <w:cols w:space="720"/>
          <w:docGrid w:linePitch="360"/>
        </w:sectPr>
      </w:pPr>
      <w:r w:rsidRPr="00524172">
        <w:fldChar w:fldCharType="end"/>
      </w:r>
    </w:p>
    <w:p w14:paraId="55B19363" w14:textId="2E35F0BB" w:rsidR="00DC29A8" w:rsidRPr="00524172" w:rsidRDefault="00AE42E6" w:rsidP="006F4781">
      <w:pPr>
        <w:pStyle w:val="NATESTYLE1CommonCollege"/>
        <w:spacing w:after="240" w:line="360" w:lineRule="auto"/>
        <w:rPr>
          <w:b/>
          <w:bCs/>
        </w:rPr>
      </w:pPr>
      <w:r w:rsidRPr="00524172">
        <w:rPr>
          <w:b/>
          <w:bCs/>
        </w:rPr>
        <w:lastRenderedPageBreak/>
        <w:t>Tables and Figures</w:t>
      </w:r>
    </w:p>
    <w:p w14:paraId="6660F1A6" w14:textId="77E68779" w:rsidR="00AE42E6" w:rsidRPr="00524172" w:rsidRDefault="00AE42E6" w:rsidP="00FB2E10">
      <w:pPr>
        <w:pStyle w:val="NATESTYLE1CommonCollege"/>
        <w:spacing w:after="240"/>
      </w:pPr>
      <w:bookmarkStart w:id="12"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13" w:name="_Hlk98960098"/>
      <w:bookmarkEnd w:id="12"/>
      <w:r w:rsidRPr="00524172">
        <w:rPr>
          <w:noProof/>
        </w:rPr>
        <w:lastRenderedPageBreak/>
        <w:drawing>
          <wp:inline distT="0" distB="0" distL="0" distR="0" wp14:anchorId="55439411" wp14:editId="3AF3073F">
            <wp:extent cx="5182704" cy="25913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2704" cy="2591351"/>
                    </a:xfrm>
                    <a:prstGeom prst="rect">
                      <a:avLst/>
                    </a:prstGeom>
                  </pic:spPr>
                </pic:pic>
              </a:graphicData>
            </a:graphic>
          </wp:inline>
        </w:drawing>
      </w:r>
    </w:p>
    <w:p w14:paraId="4F8AEF3B" w14:textId="2AD98211" w:rsidR="004F74C4" w:rsidRPr="00524172" w:rsidRDefault="00CE761E" w:rsidP="00FB2E10">
      <w:pPr>
        <w:pStyle w:val="NATESTYLE1CommonCollege"/>
        <w:spacing w:after="240"/>
      </w:pPr>
      <w:r w:rsidRPr="00524172">
        <w:t xml:space="preserve">Figure </w:t>
      </w:r>
      <w:r w:rsidR="00056451" w:rsidRPr="00524172">
        <w:t>1</w:t>
      </w:r>
      <w:r w:rsidRPr="00524172">
        <w:t xml:space="preserve">: </w:t>
      </w:r>
      <w:r w:rsidR="006F40F2" w:rsidRPr="00524172">
        <w:t>A) and B) show daily survival probabilities estimated from logistic regression from tethering data. Shaded areas indicate standard error.</w:t>
      </w:r>
      <w:r w:rsidR="00004CAC">
        <w:t xml:space="preserve"> </w:t>
      </w:r>
      <w:r w:rsidR="006F40F2" w:rsidRPr="00524172">
        <w:t xml:space="preserve">A) shows daily survival </w:t>
      </w:r>
      <w:r w:rsidR="00A57DCF" w:rsidRPr="00524172">
        <w:t>probabilities</w:t>
      </w:r>
      <w:r w:rsidR="006F40F2" w:rsidRPr="00524172">
        <w:t xml:space="preserve"> across all sizes and B) shows the zoomed in daily survival probabilities for snails &lt; 16 mm SL.</w:t>
      </w:r>
      <w:r w:rsidR="00004CAC">
        <w:t xml:space="preserve"> </w:t>
      </w:r>
      <w:r w:rsidR="006F40F2" w:rsidRPr="00524172">
        <w:t xml:space="preserve"> </w:t>
      </w:r>
    </w:p>
    <w:bookmarkEnd w:id="13"/>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FB014A">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14" w:name="_Hlk98960193"/>
      <w:r w:rsidRPr="00524172">
        <w:rPr>
          <w:noProof/>
        </w:rPr>
        <w:lastRenderedPageBreak/>
        <w:drawing>
          <wp:inline distT="0" distB="0" distL="0" distR="0" wp14:anchorId="3166B00F" wp14:editId="0890DBE7">
            <wp:extent cx="5943535" cy="54032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35" cy="5403215"/>
                    </a:xfrm>
                    <a:prstGeom prst="rect">
                      <a:avLst/>
                    </a:prstGeom>
                  </pic:spPr>
                </pic:pic>
              </a:graphicData>
            </a:graphic>
          </wp:inline>
        </w:drawing>
      </w:r>
    </w:p>
    <w:p w14:paraId="3185A740" w14:textId="64F2DBFF" w:rsidR="0092519C" w:rsidRPr="00524172" w:rsidRDefault="007D14CA" w:rsidP="00FB2E10">
      <w:pPr>
        <w:pStyle w:val="NATESTYLE1CommonCollege"/>
        <w:spacing w:after="240"/>
        <w:jc w:val="both"/>
      </w:pPr>
      <w:r w:rsidRPr="00524172">
        <w:t xml:space="preserve">Figure </w:t>
      </w:r>
      <w:r w:rsidR="00056451" w:rsidRPr="00524172">
        <w:t>2</w:t>
      </w:r>
      <w:r w:rsidRPr="00524172">
        <w:t xml:space="preserve">: Bar graphs showing A) the seasonal contribution of mortality type </w:t>
      </w:r>
      <w:r w:rsidR="006C371E" w:rsidRPr="00524172">
        <w:t xml:space="preserve">for apple snails &lt; </w:t>
      </w:r>
      <w:r w:rsidR="003106FD" w:rsidRPr="00524172">
        <w:t>10 mm SL</w:t>
      </w:r>
      <w:r w:rsidRPr="00524172">
        <w:t>, B) the seasonal abundance</w:t>
      </w:r>
      <w:r w:rsidR="0076619F" w:rsidRPr="00524172">
        <w:t>s</w:t>
      </w:r>
      <w:r w:rsidRPr="00524172">
        <w:t xml:space="preserve"> of </w:t>
      </w:r>
      <w:r w:rsidR="00F6786D" w:rsidRPr="00524172">
        <w:t xml:space="preserve">invertebrate predators from throw trap data, and C) the seasonal </w:t>
      </w:r>
      <w:r w:rsidR="00A77852" w:rsidRPr="00524172">
        <w:t xml:space="preserve">catch </w:t>
      </w:r>
      <w:r w:rsidR="00F6786D" w:rsidRPr="00524172">
        <w:t xml:space="preserve">of vertebrate predators from </w:t>
      </w:r>
      <w:r w:rsidR="00A77852" w:rsidRPr="00524172">
        <w:t>standard sets of trap</w:t>
      </w:r>
      <w:r w:rsidR="00F6786D" w:rsidRPr="00524172">
        <w:t xml:space="preserve"> nets.</w:t>
      </w:r>
    </w:p>
    <w:bookmarkEnd w:id="14"/>
    <w:p w14:paraId="62B957C5" w14:textId="77777777" w:rsidR="00665FD5" w:rsidRPr="00524172" w:rsidRDefault="00665FD5" w:rsidP="002A4FBB">
      <w:pPr>
        <w:pStyle w:val="NATESTYLE1CommonCollege"/>
        <w:spacing w:after="240" w:line="240" w:lineRule="auto"/>
        <w:sectPr w:rsidR="00665FD5" w:rsidRPr="00524172" w:rsidSect="00FB014A">
          <w:pgSz w:w="12240" w:h="15840"/>
          <w:pgMar w:top="1440" w:right="1440" w:bottom="1440" w:left="1440" w:header="720" w:footer="720" w:gutter="0"/>
          <w:lnNumType w:countBy="1" w:restart="continuous"/>
          <w:cols w:space="720"/>
          <w:docGrid w:linePitch="360"/>
        </w:sectPr>
      </w:pPr>
    </w:p>
    <w:p w14:paraId="534F33A2" w14:textId="5156E6BE" w:rsidR="00B765FA" w:rsidRDefault="004F74C4" w:rsidP="00FB2E10">
      <w:pPr>
        <w:pStyle w:val="NATESTYLE1CommonCollege"/>
        <w:spacing w:after="240"/>
        <w:jc w:val="both"/>
      </w:pPr>
      <w:r w:rsidRPr="00524172">
        <w:rPr>
          <w:noProof/>
        </w:rPr>
        <w:lastRenderedPageBreak/>
        <w:drawing>
          <wp:anchor distT="0" distB="0" distL="114300" distR="114300" simplePos="0" relativeHeight="251660288" behindDoc="1" locked="0" layoutInCell="1" allowOverlap="1" wp14:anchorId="509073DE" wp14:editId="0371115B">
            <wp:simplePos x="0" y="0"/>
            <wp:positionH relativeFrom="column">
              <wp:posOffset>0</wp:posOffset>
            </wp:positionH>
            <wp:positionV relativeFrom="paragraph">
              <wp:posOffset>0</wp:posOffset>
            </wp:positionV>
            <wp:extent cx="2870200" cy="7894320"/>
            <wp:effectExtent l="0" t="0" r="6350" b="0"/>
            <wp:wrapTight wrapText="bothSides">
              <wp:wrapPolygon edited="0">
                <wp:start x="0" y="0"/>
                <wp:lineTo x="0" y="21527"/>
                <wp:lineTo x="21504" y="21527"/>
                <wp:lineTo x="2150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0200" cy="7894320"/>
                    </a:xfrm>
                    <a:prstGeom prst="rect">
                      <a:avLst/>
                    </a:prstGeom>
                  </pic:spPr>
                </pic:pic>
              </a:graphicData>
            </a:graphic>
            <wp14:sizeRelH relativeFrom="page">
              <wp14:pctWidth>0</wp14:pctWidth>
            </wp14:sizeRelH>
            <wp14:sizeRelV relativeFrom="page">
              <wp14:pctHeight>0</wp14:pctHeight>
            </wp14:sizeRelV>
          </wp:anchor>
        </w:drawing>
      </w:r>
      <w:r w:rsidRPr="00524172">
        <w:t xml:space="preserve">Figure </w:t>
      </w:r>
      <w:r w:rsidR="003D13DE" w:rsidRPr="00524172">
        <w:t>3</w:t>
      </w:r>
      <w:r w:rsidRPr="00524172">
        <w:t xml:space="preserve">: </w:t>
      </w:r>
      <w:r w:rsidR="00D83290" w:rsidRPr="00524172">
        <w:t xml:space="preserve">Zero population growth </w:t>
      </w:r>
      <w:r w:rsidRPr="00524172">
        <w:t>isocline</w:t>
      </w:r>
      <w:r w:rsidR="001F7F47" w:rsidRPr="00524172">
        <w:t>s</w:t>
      </w:r>
      <w:r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r w:rsidR="003A1C82" w:rsidRPr="00524172">
        <w:rPr>
          <w:i/>
        </w:rPr>
        <w:t>Pomacea paludosa</w:t>
      </w:r>
      <w:r w:rsidR="003A1C82" w:rsidRPr="00524172">
        <w:t xml:space="preserve"> under different hydrologic regimes (A-C) that also affect reproduction (egg laying) in the model. Mean survival and individual growth</w:t>
      </w:r>
      <w:r w:rsidR="003E3AC1" w:rsidRPr="00524172">
        <w:t xml:space="preserve"> from our study</w:t>
      </w:r>
      <w:r w:rsidR="003A1C82" w:rsidRPr="00524172">
        <w:t xml:space="preserve"> wetlands are plotted on each panel along with the conditions from the original </w:t>
      </w:r>
      <w:r w:rsidR="00C449F3" w:rsidRPr="00524172">
        <w:t>THE POPULATION MODEL</w:t>
      </w:r>
      <w:r w:rsidR="003A1C82" w:rsidRPr="00524172">
        <w:t xml:space="preserve"> model (red dot).</w:t>
      </w:r>
      <w:r w:rsidR="001F7F47" w:rsidRPr="00524172">
        <w:t xml:space="preserve"> </w:t>
      </w:r>
      <w:r w:rsidR="00981D77" w:rsidRPr="00524172">
        <w:t xml:space="preserve">A) </w:t>
      </w:r>
      <w:r w:rsidR="003A1C82" w:rsidRPr="00524172">
        <w:t>D</w:t>
      </w:r>
      <w:r w:rsidR="00981D77" w:rsidRPr="00524172">
        <w:t xml:space="preserve">eeper </w:t>
      </w:r>
      <w:r w:rsidR="003A1C82" w:rsidRPr="00524172">
        <w:t>wet season depths</w:t>
      </w:r>
      <w:r w:rsidR="00981D77" w:rsidRPr="00524172">
        <w:t xml:space="preserve"> (i.e., poor reproductive conditions), B</w:t>
      </w:r>
      <w:r w:rsidR="001F7F47" w:rsidRPr="00524172">
        <w:t>) M2’s shallower hydrological conditions (i.e., good reproductive conditions), and C) the most optimal hydrological and temperature conditions for reproduction</w:t>
      </w:r>
      <w:r w:rsidR="00900542" w:rsidRPr="00524172">
        <w:t>.</w:t>
      </w:r>
      <w:r w:rsidR="00004CAC">
        <w:t xml:space="preserve">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 xml:space="preserve">predator-exclosure cages </w:t>
      </w:r>
      <w:r w:rsidR="009E46B6" w:rsidRPr="00524172">
        <w:t xml:space="preserve">placed </w:t>
      </w:r>
      <w:r w:rsidR="0076619F" w:rsidRPr="00524172">
        <w:t>in the wetlands</w:t>
      </w:r>
      <w:r w:rsidR="00F374ED" w:rsidRPr="00524172">
        <w:t xml:space="preserve">. The three to the lower left come from </w:t>
      </w:r>
      <w:r w:rsidR="0076619F" w:rsidRPr="00524172">
        <w:t xml:space="preserve">survival in the wetland from </w:t>
      </w:r>
      <w:r w:rsidR="00F374ED" w:rsidRPr="00524172">
        <w:t xml:space="preserve">the tethering data. </w:t>
      </w:r>
      <w:r w:rsidR="005274EE" w:rsidRPr="00524172">
        <w:t xml:space="preserve">“D” </w:t>
      </w:r>
      <w:r w:rsidR="00416F3E" w:rsidRPr="00524172">
        <w:t>is short for dry season and represents the parameters measured in the dry</w:t>
      </w:r>
      <w:r w:rsidR="005274EE" w:rsidRPr="00524172">
        <w:t xml:space="preserve"> season, “W” </w:t>
      </w:r>
      <w:r w:rsidR="00416F3E" w:rsidRPr="00524172">
        <w:t xml:space="preserve">is short for wet season and represents the parameters measured </w:t>
      </w:r>
      <w:r w:rsidR="00416F3E" w:rsidRPr="00524172">
        <w:lastRenderedPageBreak/>
        <w:t>in the</w:t>
      </w:r>
      <w:r w:rsidR="005274EE" w:rsidRPr="00524172">
        <w:t xml:space="preserve"> wet season, and “C”</w:t>
      </w:r>
      <w:r w:rsidR="00416F3E" w:rsidRPr="00524172">
        <w:t xml:space="preserve"> is short for combined and represents the parameters measured </w:t>
      </w:r>
      <w:r w:rsidR="0049383B" w:rsidRPr="00524172">
        <w:t>combined</w:t>
      </w:r>
      <w:r w:rsidR="00416F3E" w:rsidRPr="00524172">
        <w:t xml:space="preserve"> seasons.</w:t>
      </w:r>
      <w:r w:rsidR="001F7F47" w:rsidRPr="00524172">
        <w:t xml:space="preserve"> </w:t>
      </w:r>
      <w:r w:rsidR="00B765FA">
        <w:br w:type="page"/>
      </w:r>
    </w:p>
    <w:p w14:paraId="2AAF544F" w14:textId="77777777" w:rsidR="00822636" w:rsidRDefault="00822636" w:rsidP="006066ED">
      <w:pPr>
        <w:pStyle w:val="NATESTYLE1CommonCollege"/>
        <w:spacing w:after="240" w:line="360" w:lineRule="auto"/>
        <w:jc w:val="both"/>
        <w:sectPr w:rsidR="00822636" w:rsidSect="00FB014A">
          <w:pgSz w:w="12240" w:h="15840"/>
          <w:pgMar w:top="1440" w:right="1440" w:bottom="1440" w:left="1440" w:header="720" w:footer="720" w:gutter="0"/>
          <w:lnNumType w:countBy="1" w:restart="continuous"/>
          <w:cols w:space="720"/>
          <w:docGrid w:linePitch="360"/>
        </w:sectPr>
      </w:pPr>
    </w:p>
    <w:p w14:paraId="0A51AABE" w14:textId="31968969" w:rsidR="00822636" w:rsidRDefault="00822636" w:rsidP="006066ED">
      <w:pPr>
        <w:pStyle w:val="NATESTYLE1CommonCollege"/>
        <w:spacing w:after="240" w:line="360" w:lineRule="auto"/>
        <w:jc w:val="both"/>
      </w:pPr>
      <w:r>
        <w:lastRenderedPageBreak/>
        <w:t xml:space="preserve">Appendix 1: </w:t>
      </w:r>
      <w:r w:rsidR="00D202DA">
        <w:t>the population mode recoding</w:t>
      </w:r>
      <w:r>
        <w:t xml:space="preserve"> construction</w:t>
      </w:r>
    </w:p>
    <w:p w14:paraId="07C0C22A" w14:textId="3D9B6AF8" w:rsidR="00822636" w:rsidRPr="00524172" w:rsidRDefault="00822636" w:rsidP="00FB2E10">
      <w:pPr>
        <w:pStyle w:val="NATESTYLE1CommonCollege"/>
      </w:pPr>
      <w:bookmarkStart w:id="15" w:name="_Hlk98961300"/>
      <w:r w:rsidRPr="00524172">
        <w:rPr>
          <w:b/>
          <w:bCs/>
        </w:rPr>
        <w:t xml:space="preserve">Table </w:t>
      </w:r>
      <w:r w:rsidR="00DD491A" w:rsidRPr="00524172">
        <w:rPr>
          <w:b/>
          <w:bCs/>
        </w:rPr>
        <w:t>S</w:t>
      </w:r>
      <w:r w:rsidRPr="00524172">
        <w:rPr>
          <w:b/>
          <w:bCs/>
        </w:rPr>
        <w:t>1</w:t>
      </w:r>
      <w:r w:rsidR="00DD491A" w:rsidRPr="00524172">
        <w:rPr>
          <w:b/>
          <w:bCs/>
        </w:rPr>
        <w:t>.1</w:t>
      </w:r>
      <w:r w:rsidRPr="00524172">
        <w:t xml:space="preserve">: List of parameters from </w:t>
      </w:r>
      <w:r w:rsidR="00D202DA" w:rsidRPr="00524172">
        <w:t>EVERSNAIL</w:t>
      </w:r>
      <w:r w:rsidRPr="00524172">
        <w:t xml:space="preserve">, their values, the vital rate function they influence, what the function’s purpose is in </w:t>
      </w:r>
      <w:r w:rsidR="00C449F3" w:rsidRPr="00524172">
        <w:t>THE POPULATION MODEL</w:t>
      </w:r>
      <w:r w:rsidRPr="00524172">
        <w:t>, the parameters I will adjust, and short description of how I will alter the parameters.</w:t>
      </w:r>
      <w:r w:rsidR="00004CAC">
        <w:t xml:space="preserve"> </w:t>
      </w:r>
    </w:p>
    <w:p w14:paraId="08E58806" w14:textId="77777777" w:rsidR="00822636" w:rsidRPr="00A31D6C" w:rsidRDefault="00822636" w:rsidP="00822636">
      <w:pPr>
        <w:pStyle w:val="NATESTYLE1CommonCollege"/>
        <w:spacing w:line="240" w:lineRule="auto"/>
        <w:rPr>
          <w:sz w:val="20"/>
          <w:szCs w:val="20"/>
        </w:rPr>
      </w:pPr>
    </w:p>
    <w:tbl>
      <w:tblPr>
        <w:tblStyle w:val="PlainTable4"/>
        <w:tblW w:w="14910" w:type="dxa"/>
        <w:tblLook w:val="04A0" w:firstRow="1" w:lastRow="0" w:firstColumn="1" w:lastColumn="0" w:noHBand="0" w:noVBand="1"/>
      </w:tblPr>
      <w:tblGrid>
        <w:gridCol w:w="1890"/>
        <w:gridCol w:w="1740"/>
        <w:gridCol w:w="1660"/>
        <w:gridCol w:w="4895"/>
        <w:gridCol w:w="1228"/>
        <w:gridCol w:w="3497"/>
      </w:tblGrid>
      <w:tr w:rsidR="00A26477" w:rsidRPr="00A26477" w14:paraId="2F82E524" w14:textId="77777777" w:rsidTr="00A264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bottom w:val="single" w:sz="4" w:space="0" w:color="auto"/>
            </w:tcBorders>
            <w:shd w:val="clear" w:color="auto" w:fill="auto"/>
            <w:noWrap/>
            <w:hideMark/>
          </w:tcPr>
          <w:p w14:paraId="689FFB96" w14:textId="77777777" w:rsidR="00822636" w:rsidRPr="00A26477" w:rsidRDefault="00822636" w:rsidP="00C44380">
            <w:pPr>
              <w:jc w:val="cente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arameter</w:t>
            </w:r>
          </w:p>
        </w:tc>
        <w:tc>
          <w:tcPr>
            <w:tcW w:w="1740" w:type="dxa"/>
            <w:tcBorders>
              <w:top w:val="single" w:sz="4" w:space="0" w:color="auto"/>
              <w:bottom w:val="single" w:sz="4" w:space="0" w:color="auto"/>
            </w:tcBorders>
            <w:shd w:val="clear" w:color="auto" w:fill="auto"/>
            <w:noWrap/>
            <w:hideMark/>
          </w:tcPr>
          <w:p w14:paraId="5C83862D"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alue</w:t>
            </w:r>
          </w:p>
        </w:tc>
        <w:tc>
          <w:tcPr>
            <w:tcW w:w="1660" w:type="dxa"/>
            <w:tcBorders>
              <w:top w:val="single" w:sz="4" w:space="0" w:color="auto"/>
              <w:bottom w:val="single" w:sz="4" w:space="0" w:color="auto"/>
            </w:tcBorders>
            <w:shd w:val="clear" w:color="auto" w:fill="auto"/>
            <w:noWrap/>
            <w:hideMark/>
          </w:tcPr>
          <w:p w14:paraId="3CBF60A3"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ital Rate F(x)n</w:t>
            </w:r>
          </w:p>
        </w:tc>
        <w:tc>
          <w:tcPr>
            <w:tcW w:w="4895" w:type="dxa"/>
            <w:tcBorders>
              <w:top w:val="single" w:sz="4" w:space="0" w:color="auto"/>
              <w:bottom w:val="single" w:sz="4" w:space="0" w:color="auto"/>
            </w:tcBorders>
            <w:shd w:val="clear" w:color="auto" w:fill="auto"/>
            <w:noWrap/>
            <w:hideMark/>
          </w:tcPr>
          <w:p w14:paraId="14EB2376"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x)n purpose</w:t>
            </w:r>
          </w:p>
        </w:tc>
        <w:tc>
          <w:tcPr>
            <w:tcW w:w="1228" w:type="dxa"/>
            <w:tcBorders>
              <w:top w:val="single" w:sz="4" w:space="0" w:color="auto"/>
              <w:bottom w:val="single" w:sz="4" w:space="0" w:color="auto"/>
            </w:tcBorders>
            <w:shd w:val="clear" w:color="auto" w:fill="auto"/>
            <w:noWrap/>
            <w:hideMark/>
          </w:tcPr>
          <w:p w14:paraId="1BBC1BF8"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djustment</w:t>
            </w:r>
          </w:p>
        </w:tc>
        <w:tc>
          <w:tcPr>
            <w:tcW w:w="3497" w:type="dxa"/>
            <w:tcBorders>
              <w:top w:val="single" w:sz="4" w:space="0" w:color="auto"/>
              <w:bottom w:val="single" w:sz="4" w:space="0" w:color="auto"/>
            </w:tcBorders>
            <w:shd w:val="clear" w:color="auto" w:fill="auto"/>
            <w:noWrap/>
            <w:hideMark/>
          </w:tcPr>
          <w:p w14:paraId="1A89B21E"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How</w:t>
            </w:r>
          </w:p>
        </w:tc>
      </w:tr>
      <w:tr w:rsidR="00DD491A" w:rsidRPr="00A26477" w14:paraId="0324397E" w14:textId="77777777" w:rsidTr="00A26477">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shd w:val="clear" w:color="auto" w:fill="auto"/>
            <w:noWrap/>
            <w:hideMark/>
          </w:tcPr>
          <w:p w14:paraId="4B9D716A"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in</w:t>
            </w:r>
          </w:p>
        </w:tc>
        <w:tc>
          <w:tcPr>
            <w:tcW w:w="1740" w:type="dxa"/>
            <w:tcBorders>
              <w:top w:val="single" w:sz="4" w:space="0" w:color="auto"/>
            </w:tcBorders>
            <w:shd w:val="clear" w:color="auto" w:fill="auto"/>
            <w:noWrap/>
            <w:hideMark/>
          </w:tcPr>
          <w:p w14:paraId="7214D974"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 mm</w:t>
            </w:r>
          </w:p>
        </w:tc>
        <w:tc>
          <w:tcPr>
            <w:tcW w:w="1660" w:type="dxa"/>
            <w:tcBorders>
              <w:top w:val="single" w:sz="4" w:space="0" w:color="auto"/>
            </w:tcBorders>
            <w:shd w:val="clear" w:color="auto" w:fill="auto"/>
            <w:noWrap/>
            <w:hideMark/>
          </w:tcPr>
          <w:p w14:paraId="24E73133"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tcBorders>
              <w:top w:val="single" w:sz="4" w:space="0" w:color="auto"/>
            </w:tcBorders>
            <w:shd w:val="clear" w:color="auto" w:fill="auto"/>
            <w:noWrap/>
            <w:hideMark/>
          </w:tcPr>
          <w:p w14:paraId="54574752"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tcBorders>
              <w:top w:val="single" w:sz="4" w:space="0" w:color="auto"/>
            </w:tcBorders>
            <w:shd w:val="clear" w:color="auto" w:fill="auto"/>
            <w:noWrap/>
            <w:hideMark/>
          </w:tcPr>
          <w:p w14:paraId="3357EDCE"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tcBorders>
              <w:top w:val="single" w:sz="4" w:space="0" w:color="auto"/>
            </w:tcBorders>
            <w:shd w:val="clear" w:color="auto" w:fill="auto"/>
            <w:hideMark/>
          </w:tcPr>
          <w:p w14:paraId="4F4AC995"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5F1F583B"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FBE3A84"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ax</w:t>
            </w:r>
          </w:p>
        </w:tc>
        <w:tc>
          <w:tcPr>
            <w:tcW w:w="1740" w:type="dxa"/>
            <w:shd w:val="clear" w:color="auto" w:fill="auto"/>
            <w:noWrap/>
            <w:hideMark/>
          </w:tcPr>
          <w:p w14:paraId="5FD7A615"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mm</w:t>
            </w:r>
          </w:p>
        </w:tc>
        <w:tc>
          <w:tcPr>
            <w:tcW w:w="1660" w:type="dxa"/>
            <w:shd w:val="clear" w:color="auto" w:fill="auto"/>
            <w:noWrap/>
            <w:hideMark/>
          </w:tcPr>
          <w:p w14:paraId="6F0B5316"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207F5C92"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510EFDF7"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731DE06"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343ACCF7" w14:textId="77777777" w:rsidTr="00A26477">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088B749"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growth</w:t>
            </w:r>
          </w:p>
        </w:tc>
        <w:tc>
          <w:tcPr>
            <w:tcW w:w="1740" w:type="dxa"/>
            <w:shd w:val="clear" w:color="auto" w:fill="auto"/>
            <w:noWrap/>
            <w:hideMark/>
          </w:tcPr>
          <w:p w14:paraId="27EC3BEB"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05</w:t>
            </w:r>
          </w:p>
        </w:tc>
        <w:tc>
          <w:tcPr>
            <w:tcW w:w="1660" w:type="dxa"/>
            <w:shd w:val="clear" w:color="auto" w:fill="auto"/>
            <w:noWrap/>
            <w:hideMark/>
          </w:tcPr>
          <w:p w14:paraId="2CC37C64"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6287CFE2"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0F3EFCDA"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7E76F24F"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values (0.01-0.09), measure in LILA &amp; adjust for effects of non-native exposure</w:t>
            </w:r>
          </w:p>
        </w:tc>
      </w:tr>
      <w:tr w:rsidR="00822636" w:rsidRPr="00A26477" w14:paraId="2A160669" w14:textId="77777777" w:rsidTr="00A26477">
        <w:trPr>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ED5FAC5"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1</w:t>
            </w:r>
            <w:r w:rsidRPr="00A26477">
              <w:rPr>
                <w:rFonts w:ascii="Times New Roman" w:eastAsia="Times New Roman" w:hAnsi="Times New Roman" w:cs="Times New Roman"/>
                <w:color w:val="000000"/>
                <w:sz w:val="16"/>
                <w:szCs w:val="16"/>
              </w:rPr>
              <w:t xml:space="preserve"> (3-6mm)</w:t>
            </w:r>
          </w:p>
        </w:tc>
        <w:tc>
          <w:tcPr>
            <w:tcW w:w="1740" w:type="dxa"/>
            <w:shd w:val="clear" w:color="auto" w:fill="auto"/>
            <w:noWrap/>
            <w:hideMark/>
          </w:tcPr>
          <w:p w14:paraId="020225A5"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276AE8C2"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4B702EB3"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29BC59CD"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39CDDFF8"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DD491A" w:rsidRPr="00A26477" w14:paraId="4E4115D4" w14:textId="77777777" w:rsidTr="00A26477">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A00B167"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2</w:t>
            </w:r>
            <w:r w:rsidRPr="00A26477">
              <w:rPr>
                <w:rFonts w:ascii="Times New Roman" w:eastAsia="Times New Roman" w:hAnsi="Times New Roman" w:cs="Times New Roman"/>
                <w:color w:val="000000"/>
                <w:sz w:val="16"/>
                <w:szCs w:val="16"/>
              </w:rPr>
              <w:t xml:space="preserve"> (6-10mm)</w:t>
            </w:r>
          </w:p>
        </w:tc>
        <w:tc>
          <w:tcPr>
            <w:tcW w:w="1740" w:type="dxa"/>
            <w:shd w:val="clear" w:color="auto" w:fill="auto"/>
            <w:noWrap/>
            <w:hideMark/>
          </w:tcPr>
          <w:p w14:paraId="77A28C4A"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31ECE4DA"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68143D4F"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6B80EFCA"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4C7C0E65"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822636" w:rsidRPr="00A26477" w14:paraId="3AF6CD12" w14:textId="77777777" w:rsidTr="00A26477">
        <w:trPr>
          <w:trHeight w:val="32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1EF3764"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3</w:t>
            </w:r>
            <w:r w:rsidRPr="00A26477">
              <w:rPr>
                <w:rFonts w:ascii="Times New Roman" w:eastAsia="Times New Roman" w:hAnsi="Times New Roman" w:cs="Times New Roman"/>
                <w:color w:val="000000"/>
                <w:sz w:val="16"/>
                <w:szCs w:val="16"/>
              </w:rPr>
              <w:t xml:space="preserve"> (10-16mm)</w:t>
            </w:r>
          </w:p>
        </w:tc>
        <w:tc>
          <w:tcPr>
            <w:tcW w:w="1740" w:type="dxa"/>
            <w:shd w:val="clear" w:color="auto" w:fill="auto"/>
            <w:noWrap/>
            <w:hideMark/>
          </w:tcPr>
          <w:p w14:paraId="412CB4D8"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6B22A12D"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2A8E2BF7"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2B397CDF"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57783E31"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DD491A" w:rsidRPr="00A26477" w14:paraId="32A273C2" w14:textId="77777777" w:rsidTr="00A26477">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925FB44"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 xml:space="preserve">4 </w:t>
            </w:r>
            <w:r w:rsidRPr="00A26477">
              <w:rPr>
                <w:rFonts w:ascii="Times New Roman" w:eastAsia="Times New Roman" w:hAnsi="Times New Roman" w:cs="Times New Roman"/>
                <w:color w:val="000000"/>
                <w:sz w:val="16"/>
                <w:szCs w:val="16"/>
              </w:rPr>
              <w:t>(&gt;16mm)</w:t>
            </w:r>
          </w:p>
        </w:tc>
        <w:tc>
          <w:tcPr>
            <w:tcW w:w="1740" w:type="dxa"/>
            <w:shd w:val="clear" w:color="auto" w:fill="auto"/>
            <w:noWrap/>
            <w:hideMark/>
          </w:tcPr>
          <w:p w14:paraId="31251D5F"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9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77E48BC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15D3D320"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7A572726"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C85C34E"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1B034E2F"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D3FAD06"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1</w:t>
            </w:r>
          </w:p>
        </w:tc>
        <w:tc>
          <w:tcPr>
            <w:tcW w:w="1740" w:type="dxa"/>
            <w:shd w:val="clear" w:color="auto" w:fill="auto"/>
            <w:noWrap/>
            <w:hideMark/>
          </w:tcPr>
          <w:p w14:paraId="2EDD86F6"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76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038F65A9"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2F3BB327"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20549FD5"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9847EDA"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5B6F7AFD" w14:textId="77777777" w:rsidTr="00A26477">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68DB2482"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2</w:t>
            </w:r>
          </w:p>
        </w:tc>
        <w:tc>
          <w:tcPr>
            <w:tcW w:w="1740" w:type="dxa"/>
            <w:shd w:val="clear" w:color="auto" w:fill="auto"/>
            <w:noWrap/>
            <w:hideMark/>
          </w:tcPr>
          <w:p w14:paraId="3A147B59"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4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3ECCE34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5538858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74680268"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5531329C"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5B3FC7D8" w14:textId="77777777" w:rsidTr="00A26477">
        <w:trPr>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ECE2076"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3</w:t>
            </w:r>
          </w:p>
        </w:tc>
        <w:tc>
          <w:tcPr>
            <w:tcW w:w="1740" w:type="dxa"/>
            <w:shd w:val="clear" w:color="auto" w:fill="auto"/>
            <w:noWrap/>
            <w:hideMark/>
          </w:tcPr>
          <w:p w14:paraId="24C045EE"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9 day</w:t>
            </w:r>
            <w:r w:rsidRPr="00A26477">
              <w:rPr>
                <w:rFonts w:ascii="Times New Roman" w:eastAsia="Times New Roman" w:hAnsi="Times New Roman" w:cs="Times New Roman"/>
                <w:color w:val="000000"/>
                <w:sz w:val="16"/>
                <w:szCs w:val="16"/>
                <w:vertAlign w:val="superscript"/>
              </w:rPr>
              <w:t xml:space="preserve"> -1</w:t>
            </w:r>
          </w:p>
        </w:tc>
        <w:tc>
          <w:tcPr>
            <w:tcW w:w="1660" w:type="dxa"/>
            <w:shd w:val="clear" w:color="auto" w:fill="auto"/>
            <w:noWrap/>
            <w:hideMark/>
          </w:tcPr>
          <w:p w14:paraId="7F4786FC"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76127558"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3D2C9E4A"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3C15752"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2230159E" w14:textId="77777777" w:rsidTr="00A26477">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8E28867"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4</w:t>
            </w:r>
          </w:p>
        </w:tc>
        <w:tc>
          <w:tcPr>
            <w:tcW w:w="1740" w:type="dxa"/>
            <w:shd w:val="clear" w:color="auto" w:fill="auto"/>
            <w:noWrap/>
            <w:hideMark/>
          </w:tcPr>
          <w:p w14:paraId="6597B693"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9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08441978"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3791D1EF"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702F8048"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9594EC7"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37747834" w14:textId="77777777" w:rsidTr="00A26477">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9BA0266"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ge</w:t>
            </w:r>
            <w:r w:rsidRPr="00A26477">
              <w:rPr>
                <w:rFonts w:ascii="Times New Roman" w:eastAsia="Times New Roman" w:hAnsi="Times New Roman" w:cs="Times New Roman"/>
                <w:color w:val="000000"/>
                <w:sz w:val="16"/>
                <w:szCs w:val="16"/>
                <w:vertAlign w:val="subscript"/>
              </w:rPr>
              <w:t>mort</w:t>
            </w:r>
          </w:p>
        </w:tc>
        <w:tc>
          <w:tcPr>
            <w:tcW w:w="1740" w:type="dxa"/>
            <w:shd w:val="clear" w:color="auto" w:fill="auto"/>
            <w:noWrap/>
            <w:hideMark/>
          </w:tcPr>
          <w:p w14:paraId="5FFADF24"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0 days</w:t>
            </w:r>
          </w:p>
        </w:tc>
        <w:tc>
          <w:tcPr>
            <w:tcW w:w="1660" w:type="dxa"/>
            <w:shd w:val="clear" w:color="auto" w:fill="auto"/>
            <w:noWrap/>
            <w:hideMark/>
          </w:tcPr>
          <w:p w14:paraId="364F4AFC"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1AFC7666"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Induce rapid die off of adults after 1.5 years old</w:t>
            </w:r>
          </w:p>
        </w:tc>
        <w:tc>
          <w:tcPr>
            <w:tcW w:w="1228" w:type="dxa"/>
            <w:shd w:val="clear" w:color="auto" w:fill="auto"/>
            <w:noWrap/>
            <w:hideMark/>
          </w:tcPr>
          <w:p w14:paraId="6256DA27"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38FC05BA"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22D4CAB5" w14:textId="77777777" w:rsidTr="00A26477">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0A342F3F"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age</w:t>
            </w:r>
          </w:p>
        </w:tc>
        <w:tc>
          <w:tcPr>
            <w:tcW w:w="1740" w:type="dxa"/>
            <w:shd w:val="clear" w:color="auto" w:fill="auto"/>
            <w:noWrap/>
            <w:hideMark/>
          </w:tcPr>
          <w:p w14:paraId="0F053AE3"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1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56B0D661"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591D1EC1"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Induce rapid die off of adults after 1.5 years old</w:t>
            </w:r>
          </w:p>
        </w:tc>
        <w:tc>
          <w:tcPr>
            <w:tcW w:w="1228" w:type="dxa"/>
            <w:shd w:val="clear" w:color="auto" w:fill="auto"/>
            <w:noWrap/>
            <w:hideMark/>
          </w:tcPr>
          <w:p w14:paraId="4D31B1F2"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68476F8"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40A410D9" w14:textId="77777777" w:rsidTr="00A26477">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8714796"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rtality Threshold</w:t>
            </w:r>
          </w:p>
        </w:tc>
        <w:tc>
          <w:tcPr>
            <w:tcW w:w="1740" w:type="dxa"/>
            <w:shd w:val="clear" w:color="auto" w:fill="auto"/>
            <w:noWrap/>
            <w:hideMark/>
          </w:tcPr>
          <w:p w14:paraId="0CD42A6D"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27.5 mm</w:t>
            </w:r>
          </w:p>
        </w:tc>
        <w:tc>
          <w:tcPr>
            <w:tcW w:w="1660" w:type="dxa"/>
            <w:shd w:val="clear" w:color="auto" w:fill="auto"/>
            <w:noWrap/>
            <w:hideMark/>
          </w:tcPr>
          <w:p w14:paraId="426C3E69"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4DA31F6E"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Induce rapid die off of adults after 1.5 years old</w:t>
            </w:r>
          </w:p>
        </w:tc>
        <w:tc>
          <w:tcPr>
            <w:tcW w:w="1228" w:type="dxa"/>
            <w:shd w:val="clear" w:color="auto" w:fill="auto"/>
            <w:noWrap/>
            <w:hideMark/>
          </w:tcPr>
          <w:p w14:paraId="05F99E46"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543998B4"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54F3F77B" w14:textId="77777777" w:rsidTr="00A2647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1273E67" w14:textId="19063D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Egg </w:t>
            </w:r>
            <w:r w:rsidR="003E375A" w:rsidRPr="00A26477">
              <w:rPr>
                <w:rFonts w:ascii="Times New Roman" w:eastAsia="Times New Roman" w:hAnsi="Times New Roman" w:cs="Times New Roman"/>
                <w:color w:val="000000"/>
                <w:sz w:val="16"/>
                <w:szCs w:val="16"/>
              </w:rPr>
              <w:t>Mass</w:t>
            </w:r>
            <w:r w:rsidRPr="00A26477">
              <w:rPr>
                <w:rFonts w:ascii="Times New Roman" w:eastAsia="Times New Roman" w:hAnsi="Times New Roman" w:cs="Times New Roman"/>
                <w:color w:val="000000"/>
                <w:sz w:val="16"/>
                <w:szCs w:val="16"/>
              </w:rPr>
              <w:t xml:space="preserve"> Size</w:t>
            </w:r>
          </w:p>
        </w:tc>
        <w:tc>
          <w:tcPr>
            <w:tcW w:w="1740" w:type="dxa"/>
            <w:shd w:val="clear" w:color="auto" w:fill="auto"/>
            <w:noWrap/>
            <w:hideMark/>
          </w:tcPr>
          <w:p w14:paraId="0991F300"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0 eggs</w:t>
            </w:r>
          </w:p>
        </w:tc>
        <w:tc>
          <w:tcPr>
            <w:tcW w:w="1660" w:type="dxa"/>
            <w:shd w:val="clear" w:color="auto" w:fill="auto"/>
            <w:noWrap/>
            <w:hideMark/>
          </w:tcPr>
          <w:p w14:paraId="3F240AF6"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1</w:t>
            </w:r>
          </w:p>
        </w:tc>
        <w:tc>
          <w:tcPr>
            <w:tcW w:w="4895" w:type="dxa"/>
            <w:shd w:val="clear" w:color="auto" w:fill="auto"/>
            <w:hideMark/>
          </w:tcPr>
          <w:p w14:paraId="64C54F8A"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ive a measure of fecundity</w:t>
            </w:r>
          </w:p>
        </w:tc>
        <w:tc>
          <w:tcPr>
            <w:tcW w:w="1228" w:type="dxa"/>
            <w:shd w:val="clear" w:color="auto" w:fill="auto"/>
            <w:noWrap/>
            <w:hideMark/>
          </w:tcPr>
          <w:p w14:paraId="0089489D"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hange</w:t>
            </w:r>
          </w:p>
        </w:tc>
        <w:tc>
          <w:tcPr>
            <w:tcW w:w="3497" w:type="dxa"/>
            <w:shd w:val="clear" w:color="auto" w:fill="auto"/>
            <w:hideMark/>
          </w:tcPr>
          <w:p w14:paraId="2DB35C98"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tandardize to eggs produced per female</w:t>
            </w:r>
          </w:p>
        </w:tc>
      </w:tr>
      <w:tr w:rsidR="00822636" w:rsidRPr="00A26477" w14:paraId="47986D0A"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E69FADF"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repr</w:t>
            </w:r>
            <w:r w:rsidRPr="00A26477">
              <w:rPr>
                <w:rFonts w:ascii="Times New Roman" w:eastAsia="Times New Roman" w:hAnsi="Times New Roman" w:cs="Times New Roman"/>
                <w:color w:val="000000"/>
                <w:sz w:val="16"/>
                <w:szCs w:val="16"/>
              </w:rPr>
              <w:t xml:space="preserve"> </w:t>
            </w:r>
          </w:p>
        </w:tc>
        <w:tc>
          <w:tcPr>
            <w:tcW w:w="1740" w:type="dxa"/>
            <w:shd w:val="clear" w:color="auto" w:fill="auto"/>
            <w:noWrap/>
            <w:hideMark/>
          </w:tcPr>
          <w:p w14:paraId="32C9FC41"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w:t>
            </w:r>
          </w:p>
        </w:tc>
        <w:tc>
          <w:tcPr>
            <w:tcW w:w="1660" w:type="dxa"/>
            <w:shd w:val="clear" w:color="auto" w:fill="auto"/>
            <w:noWrap/>
            <w:hideMark/>
          </w:tcPr>
          <w:p w14:paraId="09DF08C8"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4C6098DA"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30D4C5E1"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DB804AE"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3FC3FA53" w14:textId="77777777" w:rsidTr="00A26477">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D9BECC7"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d</w:t>
            </w:r>
          </w:p>
        </w:tc>
        <w:tc>
          <w:tcPr>
            <w:tcW w:w="1740" w:type="dxa"/>
            <w:shd w:val="clear" w:color="auto" w:fill="auto"/>
            <w:noWrap/>
            <w:hideMark/>
          </w:tcPr>
          <w:p w14:paraId="21D76776"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cm</w:t>
            </w:r>
          </w:p>
        </w:tc>
        <w:tc>
          <w:tcPr>
            <w:tcW w:w="1660" w:type="dxa"/>
            <w:shd w:val="clear" w:color="auto" w:fill="auto"/>
            <w:noWrap/>
            <w:hideMark/>
          </w:tcPr>
          <w:p w14:paraId="5FA8D330" w14:textId="194A4E69"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Reproduction </w:t>
            </w:r>
            <w:r w:rsidR="00E43BF4">
              <w:rPr>
                <w:rFonts w:ascii="Times New Roman" w:eastAsia="Times New Roman" w:hAnsi="Times New Roman" w:cs="Times New Roman"/>
                <w:color w:val="000000"/>
                <w:sz w:val="16"/>
                <w:szCs w:val="16"/>
              </w:rPr>
              <w:t>2</w:t>
            </w:r>
          </w:p>
        </w:tc>
        <w:tc>
          <w:tcPr>
            <w:tcW w:w="4895" w:type="dxa"/>
            <w:shd w:val="clear" w:color="auto" w:fill="auto"/>
            <w:hideMark/>
          </w:tcPr>
          <w:p w14:paraId="6ABAB08D"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17140271"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5AE6E22"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6E619FFD"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C671240"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W</w:t>
            </w:r>
            <w:r w:rsidRPr="00A26477">
              <w:rPr>
                <w:rFonts w:ascii="Times New Roman" w:eastAsia="Times New Roman" w:hAnsi="Times New Roman" w:cs="Times New Roman"/>
                <w:color w:val="000000"/>
                <w:sz w:val="16"/>
                <w:szCs w:val="16"/>
                <w:vertAlign w:val="subscript"/>
              </w:rPr>
              <w:t>k</w:t>
            </w:r>
          </w:p>
        </w:tc>
        <w:tc>
          <w:tcPr>
            <w:tcW w:w="1740" w:type="dxa"/>
            <w:shd w:val="clear" w:color="auto" w:fill="auto"/>
            <w:noWrap/>
            <w:hideMark/>
          </w:tcPr>
          <w:p w14:paraId="793401C1"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40</w:t>
            </w:r>
          </w:p>
        </w:tc>
        <w:tc>
          <w:tcPr>
            <w:tcW w:w="1660" w:type="dxa"/>
            <w:shd w:val="clear" w:color="auto" w:fill="auto"/>
            <w:noWrap/>
            <w:hideMark/>
          </w:tcPr>
          <w:p w14:paraId="5B344784"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7FA87D46"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7DDADCF6"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505BD75B"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0A3B16DC" w14:textId="77777777" w:rsidTr="00A26477">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2439643"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n</w:t>
            </w:r>
          </w:p>
        </w:tc>
        <w:tc>
          <w:tcPr>
            <w:tcW w:w="1740" w:type="dxa"/>
            <w:shd w:val="clear" w:color="auto" w:fill="auto"/>
            <w:noWrap/>
            <w:hideMark/>
          </w:tcPr>
          <w:p w14:paraId="65E84ACD"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0 cm</w:t>
            </w:r>
          </w:p>
        </w:tc>
        <w:tc>
          <w:tcPr>
            <w:tcW w:w="1660" w:type="dxa"/>
            <w:shd w:val="clear" w:color="auto" w:fill="auto"/>
            <w:noWrap/>
            <w:hideMark/>
          </w:tcPr>
          <w:p w14:paraId="1B8A78BC"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2A468B1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6F53573C"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B467D20"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06AF7DDD"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7E8AE7F"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ax</w:t>
            </w:r>
          </w:p>
        </w:tc>
        <w:tc>
          <w:tcPr>
            <w:tcW w:w="1740" w:type="dxa"/>
            <w:shd w:val="clear" w:color="auto" w:fill="auto"/>
            <w:noWrap/>
            <w:hideMark/>
          </w:tcPr>
          <w:p w14:paraId="547AF6EE"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90 cm</w:t>
            </w:r>
          </w:p>
        </w:tc>
        <w:tc>
          <w:tcPr>
            <w:tcW w:w="1660" w:type="dxa"/>
            <w:shd w:val="clear" w:color="auto" w:fill="auto"/>
            <w:noWrap/>
            <w:hideMark/>
          </w:tcPr>
          <w:p w14:paraId="0C5FFC87"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59678861"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73E7DA0F"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20A57613"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7D99361C" w14:textId="77777777" w:rsidTr="00A2647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57C3B4A"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temp</w:t>
            </w:r>
          </w:p>
        </w:tc>
        <w:tc>
          <w:tcPr>
            <w:tcW w:w="1740" w:type="dxa"/>
            <w:shd w:val="clear" w:color="auto" w:fill="auto"/>
            <w:noWrap/>
            <w:hideMark/>
          </w:tcPr>
          <w:p w14:paraId="59FB3B9B"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degree C</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162A8C38"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7951EAD3"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56AAA07B"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ADB6406"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658B5F5B" w14:textId="77777777" w:rsidTr="00A26477">
        <w:trPr>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9BDBACB"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Temperature Threshold</w:t>
            </w:r>
          </w:p>
        </w:tc>
        <w:tc>
          <w:tcPr>
            <w:tcW w:w="1740" w:type="dxa"/>
            <w:shd w:val="clear" w:color="auto" w:fill="auto"/>
            <w:noWrap/>
            <w:hideMark/>
          </w:tcPr>
          <w:p w14:paraId="7EB3E9DD"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7 degree C</w:t>
            </w:r>
          </w:p>
        </w:tc>
        <w:tc>
          <w:tcPr>
            <w:tcW w:w="1660" w:type="dxa"/>
            <w:shd w:val="clear" w:color="auto" w:fill="auto"/>
            <w:noWrap/>
            <w:hideMark/>
          </w:tcPr>
          <w:p w14:paraId="571FC7AF"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793C5CE9"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1BC55CC5"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D84AA6F"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4FD4FA18" w14:textId="77777777" w:rsidTr="00A26477">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ED609CA"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emale</w:t>
            </w:r>
          </w:p>
        </w:tc>
        <w:tc>
          <w:tcPr>
            <w:tcW w:w="1740" w:type="dxa"/>
            <w:shd w:val="clear" w:color="auto" w:fill="auto"/>
            <w:noWrap/>
            <w:hideMark/>
          </w:tcPr>
          <w:p w14:paraId="64425B27"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5</w:t>
            </w:r>
          </w:p>
        </w:tc>
        <w:tc>
          <w:tcPr>
            <w:tcW w:w="1660" w:type="dxa"/>
            <w:shd w:val="clear" w:color="auto" w:fill="auto"/>
            <w:noWrap/>
            <w:hideMark/>
          </w:tcPr>
          <w:p w14:paraId="60AFE007"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4</w:t>
            </w:r>
          </w:p>
        </w:tc>
        <w:tc>
          <w:tcPr>
            <w:tcW w:w="4895" w:type="dxa"/>
            <w:shd w:val="clear" w:color="auto" w:fill="auto"/>
            <w:hideMark/>
          </w:tcPr>
          <w:p w14:paraId="563245D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Females alone can lay eggs </w:t>
            </w:r>
          </w:p>
        </w:tc>
        <w:tc>
          <w:tcPr>
            <w:tcW w:w="1228" w:type="dxa"/>
            <w:shd w:val="clear" w:color="auto" w:fill="auto"/>
            <w:noWrap/>
            <w:hideMark/>
          </w:tcPr>
          <w:p w14:paraId="61AED02D"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A754497"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35D9BFFD" w14:textId="77777777" w:rsidTr="00A26477">
        <w:trPr>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88B4F20"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eak Reproduction</w:t>
            </w:r>
          </w:p>
        </w:tc>
        <w:tc>
          <w:tcPr>
            <w:tcW w:w="1740" w:type="dxa"/>
            <w:shd w:val="clear" w:color="auto" w:fill="auto"/>
            <w:noWrap/>
            <w:hideMark/>
          </w:tcPr>
          <w:p w14:paraId="53674163"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Feb-June)</w:t>
            </w:r>
          </w:p>
        </w:tc>
        <w:tc>
          <w:tcPr>
            <w:tcW w:w="1660" w:type="dxa"/>
            <w:shd w:val="clear" w:color="auto" w:fill="auto"/>
            <w:noWrap/>
            <w:hideMark/>
          </w:tcPr>
          <w:p w14:paraId="3B4446BC"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455A76FC"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3A936F79"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5284B33"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52EE3035" w14:textId="77777777" w:rsidTr="00A26477">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DA72C4A"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Minor Reproduction </w:t>
            </w:r>
          </w:p>
        </w:tc>
        <w:tc>
          <w:tcPr>
            <w:tcW w:w="1740" w:type="dxa"/>
            <w:shd w:val="clear" w:color="auto" w:fill="auto"/>
            <w:noWrap/>
            <w:hideMark/>
          </w:tcPr>
          <w:p w14:paraId="115B1BDB"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3 (June-Sep)</w:t>
            </w:r>
          </w:p>
        </w:tc>
        <w:tc>
          <w:tcPr>
            <w:tcW w:w="1660" w:type="dxa"/>
            <w:shd w:val="clear" w:color="auto" w:fill="auto"/>
            <w:noWrap/>
            <w:hideMark/>
          </w:tcPr>
          <w:p w14:paraId="6F485588"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45062C5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18E072E8"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5A4EB92"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7648C719" w14:textId="77777777" w:rsidTr="00A26477">
        <w:trPr>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6BC37F3"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No Reproduction </w:t>
            </w:r>
          </w:p>
        </w:tc>
        <w:tc>
          <w:tcPr>
            <w:tcW w:w="1740" w:type="dxa"/>
            <w:shd w:val="clear" w:color="auto" w:fill="auto"/>
            <w:noWrap/>
            <w:hideMark/>
          </w:tcPr>
          <w:p w14:paraId="4DBB1ED2"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 (Sep-Feb)</w:t>
            </w:r>
          </w:p>
        </w:tc>
        <w:tc>
          <w:tcPr>
            <w:tcW w:w="1660" w:type="dxa"/>
            <w:shd w:val="clear" w:color="auto" w:fill="auto"/>
            <w:noWrap/>
            <w:hideMark/>
          </w:tcPr>
          <w:p w14:paraId="1E9A4B50"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2047FA8E"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0463DFCC"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68D5028"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0A8C953D" w14:textId="77777777" w:rsidTr="00A2647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shd w:val="clear" w:color="auto" w:fill="auto"/>
            <w:noWrap/>
            <w:hideMark/>
          </w:tcPr>
          <w:p w14:paraId="610B0F9A"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arrying Capacity</w:t>
            </w:r>
          </w:p>
        </w:tc>
        <w:tc>
          <w:tcPr>
            <w:tcW w:w="1740" w:type="dxa"/>
            <w:tcBorders>
              <w:bottom w:val="single" w:sz="4" w:space="0" w:color="auto"/>
            </w:tcBorders>
            <w:shd w:val="clear" w:color="auto" w:fill="auto"/>
            <w:noWrap/>
            <w:hideMark/>
          </w:tcPr>
          <w:p w14:paraId="00627B2A" w14:textId="438905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35000 egg </w:t>
            </w:r>
            <w:r w:rsidR="003E375A" w:rsidRPr="00A26477">
              <w:rPr>
                <w:rFonts w:ascii="Times New Roman" w:eastAsia="Times New Roman" w:hAnsi="Times New Roman" w:cs="Times New Roman"/>
                <w:color w:val="000000"/>
                <w:sz w:val="16"/>
                <w:szCs w:val="16"/>
              </w:rPr>
              <w:t>mass</w:t>
            </w:r>
            <w:r w:rsidRPr="00A26477">
              <w:rPr>
                <w:rFonts w:ascii="Times New Roman" w:eastAsia="Times New Roman" w:hAnsi="Times New Roman" w:cs="Times New Roman"/>
                <w:color w:val="000000"/>
                <w:sz w:val="16"/>
                <w:szCs w:val="16"/>
              </w:rPr>
              <w:t>s ha</w:t>
            </w:r>
            <w:r w:rsidRPr="00A26477">
              <w:rPr>
                <w:rFonts w:ascii="Times New Roman" w:eastAsia="Times New Roman" w:hAnsi="Times New Roman" w:cs="Times New Roman"/>
                <w:color w:val="000000"/>
                <w:sz w:val="16"/>
                <w:szCs w:val="16"/>
                <w:vertAlign w:val="superscript"/>
              </w:rPr>
              <w:t>-1</w:t>
            </w:r>
          </w:p>
        </w:tc>
        <w:tc>
          <w:tcPr>
            <w:tcW w:w="1660" w:type="dxa"/>
            <w:tcBorders>
              <w:bottom w:val="single" w:sz="4" w:space="0" w:color="auto"/>
            </w:tcBorders>
            <w:shd w:val="clear" w:color="auto" w:fill="auto"/>
            <w:noWrap/>
            <w:hideMark/>
          </w:tcPr>
          <w:p w14:paraId="5D1BA32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6</w:t>
            </w:r>
          </w:p>
        </w:tc>
        <w:tc>
          <w:tcPr>
            <w:tcW w:w="4895" w:type="dxa"/>
            <w:tcBorders>
              <w:bottom w:val="single" w:sz="4" w:space="0" w:color="auto"/>
            </w:tcBorders>
            <w:shd w:val="clear" w:color="auto" w:fill="auto"/>
            <w:hideMark/>
          </w:tcPr>
          <w:p w14:paraId="084F8935"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rovides density dependence so the population cannot grow towards infinity</w:t>
            </w:r>
          </w:p>
        </w:tc>
        <w:tc>
          <w:tcPr>
            <w:tcW w:w="1228" w:type="dxa"/>
            <w:tcBorders>
              <w:bottom w:val="single" w:sz="4" w:space="0" w:color="auto"/>
            </w:tcBorders>
            <w:shd w:val="clear" w:color="auto" w:fill="auto"/>
            <w:noWrap/>
            <w:hideMark/>
          </w:tcPr>
          <w:p w14:paraId="6E4F7D49"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move</w:t>
            </w:r>
          </w:p>
        </w:tc>
        <w:tc>
          <w:tcPr>
            <w:tcW w:w="3497" w:type="dxa"/>
            <w:tcBorders>
              <w:bottom w:val="single" w:sz="4" w:space="0" w:color="auto"/>
            </w:tcBorders>
            <w:shd w:val="clear" w:color="auto" w:fill="auto"/>
            <w:hideMark/>
          </w:tcPr>
          <w:p w14:paraId="7A863AD9"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threshold of increasing and decreasing populations</w:t>
            </w:r>
          </w:p>
        </w:tc>
      </w:tr>
    </w:tbl>
    <w:p w14:paraId="40E39CF5" w14:textId="77777777" w:rsidR="00822636" w:rsidRDefault="00822636" w:rsidP="006066ED">
      <w:pPr>
        <w:pStyle w:val="NATESTYLE1CommonCollege"/>
        <w:spacing w:after="240" w:line="360" w:lineRule="auto"/>
        <w:jc w:val="both"/>
        <w:sectPr w:rsidR="00822636" w:rsidSect="00FB014A">
          <w:pgSz w:w="15840" w:h="12240" w:orient="landscape"/>
          <w:pgMar w:top="720" w:right="720" w:bottom="720" w:left="720" w:header="720" w:footer="720" w:gutter="0"/>
          <w:lnNumType w:countBy="1" w:restart="continuous"/>
          <w:cols w:space="720"/>
          <w:docGrid w:linePitch="360"/>
        </w:sectPr>
      </w:pPr>
    </w:p>
    <w:bookmarkEnd w:id="15"/>
    <w:p w14:paraId="31AC58F5" w14:textId="77777777" w:rsidR="00DD491A" w:rsidRDefault="00DD491A" w:rsidP="00DD491A">
      <w:pPr>
        <w:pStyle w:val="NATESTYLE1CommonCollege"/>
        <w:rPr>
          <w:noProof/>
        </w:rPr>
      </w:pPr>
    </w:p>
    <w:p w14:paraId="602620DF" w14:textId="75DDF613" w:rsidR="00DD491A" w:rsidRDefault="00DD491A" w:rsidP="00DD491A">
      <w:pPr>
        <w:pStyle w:val="NATESTYLE1CommonCollege"/>
        <w:rPr>
          <w:noProof/>
        </w:rPr>
      </w:pPr>
      <w:r>
        <w:rPr>
          <w:noProof/>
        </w:rPr>
        <mc:AlternateContent>
          <mc:Choice Requires="wps">
            <w:drawing>
              <wp:anchor distT="0" distB="0" distL="114300" distR="114300" simplePos="0" relativeHeight="251659264" behindDoc="0" locked="0" layoutInCell="1" allowOverlap="1" wp14:anchorId="5F363E85" wp14:editId="0CEF6B3B">
                <wp:simplePos x="0" y="0"/>
                <wp:positionH relativeFrom="column">
                  <wp:posOffset>9525</wp:posOffset>
                </wp:positionH>
                <wp:positionV relativeFrom="paragraph">
                  <wp:posOffset>40005</wp:posOffset>
                </wp:positionV>
                <wp:extent cx="190500" cy="2381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90500"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D89629" id="Rectangle 3" o:spid="_x0000_s1026" style="position:absolute;margin-left:.75pt;margin-top:3.15pt;width:1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" fillcolor="white [3212]" strokecolor="white [3212]" strokeweight="1pt"/>
            </w:pict>
          </mc:Fallback>
        </mc:AlternateContent>
      </w:r>
      <w:bookmarkStart w:id="16" w:name="_Hlk98961700"/>
      <w:r>
        <w:rPr>
          <w:noProof/>
        </w:rPr>
        <w:drawing>
          <wp:inline distT="0" distB="0" distL="0" distR="0" wp14:anchorId="61D0753F" wp14:editId="6429FF51">
            <wp:extent cx="3419475" cy="3448050"/>
            <wp:effectExtent l="0" t="0" r="952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r="50415"/>
                    <a:stretch/>
                  </pic:blipFill>
                  <pic:spPr bwMode="auto">
                    <a:xfrm>
                      <a:off x="0" y="0"/>
                      <a:ext cx="3419482" cy="3448057"/>
                    </a:xfrm>
                    <a:prstGeom prst="rect">
                      <a:avLst/>
                    </a:prstGeom>
                    <a:ln>
                      <a:noFill/>
                    </a:ln>
                    <a:extLst>
                      <a:ext uri="{53640926-AAD7-44D8-BBD7-CCE9431645EC}">
                        <a14:shadowObscured xmlns:a14="http://schemas.microsoft.com/office/drawing/2010/main"/>
                      </a:ext>
                    </a:extLst>
                  </pic:spPr>
                </pic:pic>
              </a:graphicData>
            </a:graphic>
          </wp:inline>
        </w:drawing>
      </w:r>
    </w:p>
    <w:p w14:paraId="31C80765" w14:textId="73A0028A" w:rsidR="00DD491A" w:rsidRPr="00524172" w:rsidRDefault="00DD491A" w:rsidP="00FB2E10">
      <w:pPr>
        <w:pStyle w:val="NATESTYLE1CommonCollege"/>
      </w:pPr>
      <w:r w:rsidRPr="00524172">
        <w:rPr>
          <w:b/>
          <w:bCs/>
        </w:rPr>
        <w:t>Figure S1.1:</w:t>
      </w:r>
      <w:r w:rsidR="00004CAC">
        <w:t xml:space="preserve"> </w:t>
      </w:r>
      <w:r w:rsidR="000D5CFF" w:rsidRPr="00524172">
        <w:t>Scatterplot showing the i</w:t>
      </w:r>
      <w:r w:rsidRPr="00524172">
        <w:t>ntrinsic rate of increase (r) as a function of k</w:t>
      </w:r>
      <w:r w:rsidRPr="00524172">
        <w:rPr>
          <w:vertAlign w:val="subscript"/>
        </w:rPr>
        <w:t>growth</w:t>
      </w:r>
      <w:r w:rsidRPr="00524172">
        <w:t xml:space="preserve"> and Cumulative Juvenile Survival (CJS)</w:t>
      </w:r>
      <w:r w:rsidR="000D5CFF" w:rsidRPr="00524172">
        <w:t xml:space="preserve"> from all simulations</w:t>
      </w:r>
      <w:r w:rsidRPr="00524172">
        <w:t>. The dashed line indicates an r = 0 which means populations are at replacement (i.e., not increasing nor declining)</w:t>
      </w:r>
      <w:r w:rsidR="000D5CFF" w:rsidRPr="00524172">
        <w:t>.</w:t>
      </w:r>
    </w:p>
    <w:p w14:paraId="0DDB52DF" w14:textId="77777777" w:rsidR="00DD491A" w:rsidRPr="00524172" w:rsidRDefault="00DD491A" w:rsidP="006066ED">
      <w:pPr>
        <w:pStyle w:val="NATESTYLE1CommonCollege"/>
        <w:spacing w:after="240" w:line="360" w:lineRule="auto"/>
        <w:jc w:val="both"/>
      </w:pPr>
    </w:p>
    <w:bookmarkEnd w:id="16"/>
    <w:p w14:paraId="18A60A76" w14:textId="77777777" w:rsidR="003E375A" w:rsidRDefault="003E375A" w:rsidP="006066ED">
      <w:pPr>
        <w:pStyle w:val="NATESTYLE1CommonCollege"/>
        <w:spacing w:after="240" w:line="360" w:lineRule="auto"/>
        <w:jc w:val="both"/>
        <w:sectPr w:rsidR="003E375A" w:rsidSect="00FB014A">
          <w:pgSz w:w="12240" w:h="15840"/>
          <w:pgMar w:top="1440" w:right="1440" w:bottom="1440" w:left="1440" w:header="720" w:footer="720" w:gutter="0"/>
          <w:lnNumType w:countBy="1" w:restart="continuous"/>
          <w:cols w:space="720"/>
          <w:docGrid w:linePitch="360"/>
        </w:sectPr>
      </w:pPr>
    </w:p>
    <w:p w14:paraId="2E7DFAD8" w14:textId="4FAC979F" w:rsidR="00B765FA" w:rsidRDefault="00B765FA" w:rsidP="00FB2E10">
      <w:pPr>
        <w:pStyle w:val="NATESTYLE1CommonCollege"/>
        <w:spacing w:after="240"/>
        <w:jc w:val="both"/>
      </w:pPr>
      <w:r>
        <w:lastRenderedPageBreak/>
        <w:t xml:space="preserve">Appendix </w:t>
      </w:r>
      <w:r w:rsidR="003E375A">
        <w:t>2</w:t>
      </w:r>
      <w:r>
        <w:t>: Growth Study</w:t>
      </w:r>
    </w:p>
    <w:p w14:paraId="380C4C39" w14:textId="77777777" w:rsidR="00B765FA" w:rsidRDefault="00B765FA" w:rsidP="00FB2E10">
      <w:pPr>
        <w:pStyle w:val="Heading3"/>
        <w:jc w:val="both"/>
      </w:pPr>
      <w:bookmarkStart w:id="17" w:name="_Toc92806945"/>
      <w:r w:rsidRPr="00FD3648">
        <w:t>Growth Experiments</w:t>
      </w:r>
      <w:bookmarkEnd w:id="17"/>
    </w:p>
    <w:p w14:paraId="4AD4ED5D" w14:textId="5379462E" w:rsidR="00B765FA" w:rsidRDefault="00B765FA" w:rsidP="00FB2E10">
      <w:pPr>
        <w:pStyle w:val="NATESTYLE1CommonCollege"/>
        <w:jc w:val="both"/>
      </w:pPr>
      <w:bookmarkStart w:id="18" w:name="_Hlk98961768"/>
      <w:r>
        <w:t xml:space="preserve">The purposes of these experiments were to model growth of </w:t>
      </w:r>
      <w:r w:rsidRPr="006C7584">
        <w:rPr>
          <w:i/>
          <w:iCs/>
        </w:rPr>
        <w:t>P. paludosa</w:t>
      </w:r>
      <w:r>
        <w:t xml:space="preserve"> in the field, to test for size-dependent growth, to test for the inhibitory effect of </w:t>
      </w:r>
      <w:r w:rsidRPr="006C7584">
        <w:rPr>
          <w:i/>
          <w:iCs/>
        </w:rPr>
        <w:t>P. maculata</w:t>
      </w:r>
      <w:r>
        <w:t xml:space="preserve"> on </w:t>
      </w:r>
      <w:r w:rsidRPr="006C7584">
        <w:rPr>
          <w:i/>
          <w:iCs/>
        </w:rPr>
        <w:t>P. paludosa</w:t>
      </w:r>
      <w:r>
        <w:t xml:space="preserve"> individual growth, and to measure k</w:t>
      </w:r>
      <w:r w:rsidRPr="009274D4">
        <w:rPr>
          <w:vertAlign w:val="subscript"/>
        </w:rPr>
        <w:t>growth</w:t>
      </w:r>
      <w:r>
        <w:t xml:space="preserve"> for the isocline.</w:t>
      </w:r>
      <w:r w:rsidR="00004CAC">
        <w:t xml:space="preserve"> </w:t>
      </w:r>
      <w:r w:rsidR="00DA126F">
        <w:t>We</w:t>
      </w:r>
      <w:r>
        <w:t xml:space="preserve"> performed one 4-week cage experiment in the dry season and another in the wet season.</w:t>
      </w:r>
      <w:r w:rsidR="00004CAC">
        <w:t xml:space="preserve"> </w:t>
      </w:r>
      <w:r w:rsidR="00DA126F">
        <w:t>We</w:t>
      </w:r>
      <w:r>
        <w:t xml:space="preserve"> used 1-m</w:t>
      </w:r>
      <w:r w:rsidRPr="00C56B7B">
        <w:rPr>
          <w:vertAlign w:val="superscript"/>
        </w:rPr>
        <w:t>2</w:t>
      </w:r>
      <w:r>
        <w:t xml:space="preserve"> cages (1 mm mesh) with a closed bottom and open top for this experiment.</w:t>
      </w:r>
      <w:r w:rsidR="00004CAC">
        <w:t xml:space="preserve"> </w:t>
      </w:r>
      <w:r>
        <w:t>Twelve cages were placed in the sloughs of two wetlands (M2 &amp; M4) to measure growth in a control and treatments</w:t>
      </w:r>
      <w:r>
        <w:rPr>
          <w:i/>
          <w:iCs/>
        </w:rPr>
        <w:t xml:space="preserve"> </w:t>
      </w:r>
      <w:r>
        <w:t>(n</w:t>
      </w:r>
      <w:r>
        <w:rPr>
          <w:vertAlign w:val="subscript"/>
        </w:rPr>
        <w:t>cages</w:t>
      </w:r>
      <w:r>
        <w:t xml:space="preserve"> = 6 treatment</w:t>
      </w:r>
      <w:r w:rsidRPr="006677A1">
        <w:rPr>
          <w:vertAlign w:val="superscript"/>
        </w:rPr>
        <w:t>-1</w:t>
      </w:r>
      <w:r>
        <w:t>; treatment described in detail later). To allow algae to accumulate on the surfaces, cages were placed in sloughs two weeks prior to the experiment.</w:t>
      </w:r>
      <w:r w:rsidR="00004CAC">
        <w:t xml:space="preserve"> </w:t>
      </w:r>
      <w:r>
        <w:t>A fixed volume of periphyton mat and associate submerged aquatic macrophytes characteristic of each season was be placed inside the cages.</w:t>
      </w:r>
      <w:r w:rsidR="00004CAC">
        <w:t xml:space="preserve"> </w:t>
      </w:r>
      <w:r>
        <w:t>Periphyton was examined prior to placement to remove other snails (i.e., planorbid and physid) and predatory invertebrates (i.e., crayfish and hemipterans).</w:t>
      </w:r>
      <w:r w:rsidR="00004CAC">
        <w:t xml:space="preserve"> </w:t>
      </w:r>
      <w:r w:rsidR="00DA126F">
        <w:t>We</w:t>
      </w:r>
      <w:r>
        <w:t xml:space="preserve"> placed periphyton in the cages, because periphyton is an important food source for hatchling snails </w:t>
      </w:r>
      <w:r>
        <w:fldChar w:fldCharType="begin" w:fldLock="1"/>
      </w:r>
      <w:r w:rsidR="003B2E67">
        <w:instrText>ADDIN CSL_CITATION {"citationItems":[{"id":"ITEM-1","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uris":["http://www.mendeley.com/documents/?uuid=18f7a739-a227-4c16-86a0-951e18503d23"]}],"mendeley":{"formattedCitation":"(Shuford et al. 2005)","plainTextFormattedCitation":"(Shuford et al. 2005)","previouslyFormattedCitation":"(Shuford et al. 2005)"},"properties":{"noteIndex":0},"schema":"https://github.com/citation-style-language/schema/raw/master/csl-citation.json"}</w:instrText>
      </w:r>
      <w:r>
        <w:fldChar w:fldCharType="separate"/>
      </w:r>
      <w:r w:rsidR="00A67841" w:rsidRPr="00A67841">
        <w:rPr>
          <w:noProof/>
        </w:rPr>
        <w:t>(Shuford et al. 2005)</w:t>
      </w:r>
      <w:r>
        <w:fldChar w:fldCharType="end"/>
      </w:r>
      <w:r>
        <w:t>.</w:t>
      </w:r>
      <w:r w:rsidR="00004CAC">
        <w:t xml:space="preserve"> </w:t>
      </w:r>
      <w:r>
        <w:t>Four</w:t>
      </w:r>
      <w:r w:rsidRPr="00E00243">
        <w:t xml:space="preserve"> polypropylene strands</w:t>
      </w:r>
      <w:r>
        <w:t xml:space="preserve"> (</w:t>
      </w:r>
      <w:r w:rsidRPr="00E00243">
        <w:t>each 30 cm long</w:t>
      </w:r>
      <w:r>
        <w:t>)</w:t>
      </w:r>
      <w:r w:rsidRPr="00E00243">
        <w:t xml:space="preserve"> </w:t>
      </w:r>
      <w:r>
        <w:t>were</w:t>
      </w:r>
      <w:r w:rsidRPr="00E00243">
        <w:t xml:space="preserve"> added to each cage to serve as a standardized substrate for colonizing periphyton</w:t>
      </w:r>
      <w:r>
        <w:t>.</w:t>
      </w:r>
      <w:r w:rsidR="00004CAC">
        <w:t xml:space="preserve"> </w:t>
      </w:r>
      <w:r>
        <w:t xml:space="preserve">These cages and procedures have been used in prior field growth studies of apple snails </w:t>
      </w:r>
      <w:r>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fldChar w:fldCharType="separate"/>
      </w:r>
      <w:r w:rsidR="00A67841" w:rsidRPr="00A67841">
        <w:rPr>
          <w:noProof/>
        </w:rPr>
        <w:t>(Drumheller et al. 2022)</w:t>
      </w:r>
      <w:r>
        <w:fldChar w:fldCharType="end"/>
      </w:r>
      <w:r>
        <w:t>.</w:t>
      </w:r>
      <w:r w:rsidR="00004CAC">
        <w:t xml:space="preserve"> </w:t>
      </w:r>
    </w:p>
    <w:p w14:paraId="65A2EDA3" w14:textId="5875F2B8" w:rsidR="00B765FA" w:rsidRDefault="00B765FA" w:rsidP="00FB2E10">
      <w:pPr>
        <w:pStyle w:val="NATESTYLE1CommonCollege"/>
        <w:ind w:firstLine="720"/>
        <w:jc w:val="both"/>
      </w:pPr>
      <w:r>
        <w:t>Apple snails were blocked into four 2-mm groups ranging from 3 to 11mm.</w:t>
      </w:r>
      <w:r w:rsidR="00004CAC">
        <w:t xml:space="preserve"> </w:t>
      </w:r>
      <w:r>
        <w:t>Two apple snails from each of the smallest sizes and one for each of the largest sizes (n</w:t>
      </w:r>
      <w:r w:rsidRPr="006677A1">
        <w:rPr>
          <w:vertAlign w:val="subscript"/>
        </w:rPr>
        <w:t>snail</w:t>
      </w:r>
      <w:r>
        <w:rPr>
          <w:vertAlign w:val="subscript"/>
        </w:rPr>
        <w:t>s</w:t>
      </w:r>
      <w:r>
        <w:t xml:space="preserve"> = 6 cage</w:t>
      </w:r>
      <w:r w:rsidRPr="006677A1">
        <w:rPr>
          <w:vertAlign w:val="superscript"/>
        </w:rPr>
        <w:t>-1</w:t>
      </w:r>
      <w:r>
        <w:t>; 36 treatment</w:t>
      </w:r>
      <w:r w:rsidRPr="006677A1">
        <w:rPr>
          <w:vertAlign w:val="superscript"/>
        </w:rPr>
        <w:t>-1</w:t>
      </w:r>
      <w:r>
        <w:t>) were stocked into the cages.</w:t>
      </w:r>
      <w:r w:rsidR="00004CAC">
        <w:t xml:space="preserve"> </w:t>
      </w:r>
      <w:r>
        <w:t>To ensure that each individual snail’s identity was known, five of the six snails were marked using different colored nail polish. This type of marking has not been shown to influence growth but was corroborated by comparing the growth of the smallest unmarked snail to the smallest marked snail.</w:t>
      </w:r>
      <w:r w:rsidR="00004CAC">
        <w:t xml:space="preserve"> </w:t>
      </w:r>
      <w:r>
        <w:t xml:space="preserve">These densities of snails are well below densities for </w:t>
      </w:r>
      <w:r>
        <w:lastRenderedPageBreak/>
        <w:t xml:space="preserve">which intraspecific density-dependent effects on growth have been observed in the lab </w:t>
      </w:r>
      <w:r>
        <w:fldChar w:fldCharType="begin" w:fldLock="1"/>
      </w:r>
      <w:r w:rsidR="003B2E67">
        <w:instrText>ADDIN CSL_CITATION {"citationItems":[{"id":"ITEM-1","itemData":{"DOI":"10.1093/mollus/eyn024","ISSN":"02601230","abstract":"Pomacea paludosa (native Florida apple snail) is found in wetlands in the southeastern United States. Pomacea insularum is an exotic apple snail which has invaded wetlands in Florida and co-occurs with P. paludosa. The effect of changes in density on growth in native juvenile snails was studied by manipulating native juvenile density, native adult density and exotic adult density in a set of laboratory experiments. Growth decreased when native juvenile densities (without adults) increased from four to eight snails per 38-l aquarium. The presence of adults of either species decreased juvenile growth and also decreased juvenile survival. One exotic adult had the equivalent effect of three to four native adults. Based on the response of native juveniles to exotic adults, populations of the native apple snail P. paludosa could be negatively impacted by expansion of the exotic snail P. insularum. © The Author 2008. Published by Oxford University Press on behalf of The Malacological Society of London, all rights reserved.","author":[{"dropping-particle":"","family":"Conner","given":"S. L.","non-dropping-particle":"","parse-names":false,"suffix":""},{"dropping-particle":"","family":"Pomory","given":"C. M.","non-dropping-particle":"","parse-names":false,"suffix":""},{"dropping-particle":"","family":"Darby","given":"P. C.","non-dropping-particle":"","parse-names":false,"suffix":""}],"container-title":"Journal of Molluscan Studies","id":"ITEM-1","issue":"4","issued":{"date-parts":[["2008"]]},"page":"355-362","title":"Density effects of native and exotic snails on growth in juvenile apple snails Pomacea paludosa (Gastropoda: Ampullariidae): A laboratory experiment","type":"article-journal","volume":"74"},"uris":["http://www.mendeley.com/documents/?uuid=464cf046-76b7-4914-8373-1ccb01be4d00"]},{"id":"ITEM-2","itemData":{"DOI":"10.1093/mollus/eyt034","ISSN":"02601230","author":[{"dropping-particle":"","family":"Posch","given":"Helen","non-dropping-particle":"","parse-names":false,"suffix":""},{"dropping-particle":"","family":"Garr","given":"Amber L.","non-dropping-particle":"","parse-names":false,"suffix":""},{"dropping-particle":"","family":"Reynolds","given":"Emily","non-dropping-particle":"","parse-names":false,"suffix":""}],"container-title":"Journal of Molluscan Studies","id":"ITEM-2","issue":"4","issued":{"date-parts":[["2013"]]},"page":"383-385","title":"The presence of an exotic snail, Pomacea maculata, inhibits growth of juvenile florida apple snails, Pomacea paludosa","type":"article-journal","volume":"79"},"uris":["http://www.mendeley.com/documents/?uuid=7916faea-27d3-47d7-81fa-1e03a6c19105"]}],"mendeley":{"formattedCitation":"(Conner et al. 2008; Posch et al. 2013)","plainTextFormattedCitation":"(Conner et al. 2008; Posch et al. 2013)","previouslyFormattedCitation":"(Conner et al. 2008; Posch et al. 2013)"},"properties":{"noteIndex":0},"schema":"https://github.com/citation-style-language/schema/raw/master/csl-citation.json"}</w:instrText>
      </w:r>
      <w:r>
        <w:fldChar w:fldCharType="separate"/>
      </w:r>
      <w:r w:rsidR="00A67841" w:rsidRPr="00A67841">
        <w:rPr>
          <w:noProof/>
        </w:rPr>
        <w:t>(Conner et al. 2008; Posch et al. 2013)</w:t>
      </w:r>
      <w:r>
        <w:fldChar w:fldCharType="end"/>
      </w:r>
      <w:r>
        <w:t xml:space="preserve"> or field </w:t>
      </w:r>
      <w:r w:rsidR="001E4204">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1E4204">
        <w:fldChar w:fldCharType="separate"/>
      </w:r>
      <w:r w:rsidR="00A67841" w:rsidRPr="00A67841">
        <w:rPr>
          <w:noProof/>
        </w:rPr>
        <w:t>(Drumheller et al. 2022)</w:t>
      </w:r>
      <w:r w:rsidR="001E4204">
        <w:fldChar w:fldCharType="end"/>
      </w:r>
      <w:r w:rsidR="001E4204">
        <w:t>.</w:t>
      </w:r>
    </w:p>
    <w:p w14:paraId="368372C9" w14:textId="6FF5726F" w:rsidR="00B765FA" w:rsidRDefault="00B765FA" w:rsidP="00FB2E10">
      <w:pPr>
        <w:pStyle w:val="NATESTYLE1CommonCollege"/>
        <w:ind w:firstLine="720"/>
        <w:jc w:val="both"/>
      </w:pPr>
      <w:r>
        <w:t xml:space="preserve">To test for inhibitory effects of </w:t>
      </w:r>
      <w:r w:rsidRPr="001C55DE">
        <w:rPr>
          <w:i/>
          <w:iCs/>
        </w:rPr>
        <w:t>P. maculata</w:t>
      </w:r>
      <w:r>
        <w:t xml:space="preserve"> on </w:t>
      </w:r>
      <w:r w:rsidRPr="001C55DE">
        <w:rPr>
          <w:i/>
          <w:iCs/>
        </w:rPr>
        <w:t>P. paludosa</w:t>
      </w:r>
      <w:r>
        <w:t xml:space="preserve"> growth, </w:t>
      </w:r>
      <w:r w:rsidR="00DA126F">
        <w:t>we</w:t>
      </w:r>
      <w:r>
        <w:t xml:space="preserve"> exposed juvenile </w:t>
      </w:r>
      <w:r w:rsidRPr="00DA6116">
        <w:rPr>
          <w:i/>
          <w:iCs/>
        </w:rPr>
        <w:t>P. paludosa</w:t>
      </w:r>
      <w:r>
        <w:t xml:space="preserve"> to adult </w:t>
      </w:r>
      <w:r w:rsidRPr="008569E0">
        <w:rPr>
          <w:i/>
        </w:rPr>
        <w:t>P. maculata</w:t>
      </w:r>
      <w:r>
        <w:t xml:space="preserve"> in the treatment cages.</w:t>
      </w:r>
      <w:r w:rsidR="00004CAC">
        <w:t xml:space="preserve"> </w:t>
      </w:r>
      <w:r w:rsidRPr="00247F4E">
        <w:rPr>
          <w:i/>
          <w:iCs/>
        </w:rPr>
        <w:t>P. paludosa</w:t>
      </w:r>
      <w:r>
        <w:t xml:space="preserve"> grew in cages alone (0% exposure or control) and in one exposure treatment (target = 22% exposure).</w:t>
      </w:r>
      <w:r w:rsidR="00004CAC">
        <w:t xml:space="preserve"> </w:t>
      </w:r>
      <w:r>
        <w:t xml:space="preserve">To achieve the target exposure, one adult </w:t>
      </w:r>
      <w:r w:rsidRPr="003E4745">
        <w:rPr>
          <w:i/>
          <w:iCs/>
        </w:rPr>
        <w:t>P. maculata</w:t>
      </w:r>
      <w:r>
        <w:t xml:space="preserve"> was placed and allowed to move freely for one day in the cage prior to the introduction of the juvenile </w:t>
      </w:r>
      <w:r w:rsidRPr="003E4745">
        <w:rPr>
          <w:i/>
          <w:iCs/>
        </w:rPr>
        <w:t>P. paludosa</w:t>
      </w:r>
      <w:r>
        <w:t xml:space="preserve">, then it was removed when </w:t>
      </w:r>
      <w:r w:rsidRPr="005F181A">
        <w:rPr>
          <w:i/>
          <w:iCs/>
        </w:rPr>
        <w:t xml:space="preserve">P. paludosa </w:t>
      </w:r>
      <w:r>
        <w:t xml:space="preserve">were introduced. Periodically throughout the experiment, adult </w:t>
      </w:r>
      <w:r w:rsidRPr="005F181A">
        <w:rPr>
          <w:i/>
          <w:iCs/>
        </w:rPr>
        <w:t>P. maculata</w:t>
      </w:r>
      <w:r>
        <w:t xml:space="preserve"> were placed in the cage for another day so the total days spent in the cage equal 22% of the experimental time. This exposure method has been used previously to represent levels of current field exposure when adult </w:t>
      </w:r>
      <w:r w:rsidRPr="001C55DE">
        <w:rPr>
          <w:i/>
          <w:iCs/>
        </w:rPr>
        <w:t>P. maculata</w:t>
      </w:r>
      <w:r>
        <w:t xml:space="preserve"> densities are ~0.22 m</w:t>
      </w:r>
      <w:r w:rsidRPr="001C55DE">
        <w:rPr>
          <w:vertAlign w:val="superscript"/>
        </w:rPr>
        <w:t>-2</w:t>
      </w:r>
      <w:r>
        <w:t xml:space="preserve"> </w:t>
      </w:r>
      <w:r w:rsidR="001E4204">
        <w:t>(</w:t>
      </w:r>
      <w:r w:rsidR="001E4204">
        <w:rPr>
          <w:noProof/>
        </w:rPr>
        <w:t xml:space="preserve">i.e., random encounter with adult </w:t>
      </w:r>
      <w:r w:rsidR="001E4204" w:rsidRPr="008569E0">
        <w:rPr>
          <w:i/>
          <w:noProof/>
        </w:rPr>
        <w:t>P. maculata</w:t>
      </w:r>
      <w:r w:rsidR="001E4204">
        <w:rPr>
          <w:noProof/>
        </w:rPr>
        <w:t xml:space="preserve"> 22% of the time at a 1 m</w:t>
      </w:r>
      <w:r w:rsidR="001E4204" w:rsidRPr="008569E0">
        <w:rPr>
          <w:noProof/>
          <w:vertAlign w:val="superscript"/>
        </w:rPr>
        <w:t>2</w:t>
      </w:r>
      <w:r w:rsidR="001E4204">
        <w:rPr>
          <w:noProof/>
        </w:rPr>
        <w:t xml:space="preserve"> scale;</w:t>
      </w:r>
      <w:r w:rsidR="001E4204">
        <w:t xml:space="preserve"> </w:t>
      </w:r>
      <w:r>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manualFormatting":"Drumheller et al. 2022)","plainTextFormattedCitation":"(Drumheller et al. 2022)","previouslyFormattedCitation":"(Drumheller et al. 2022)"},"properties":{"noteIndex":0},"schema":"https://github.com/citation-style-language/schema/raw/master/csl-citation.json"}</w:instrText>
      </w:r>
      <w:r>
        <w:fldChar w:fldCharType="separate"/>
      </w:r>
      <w:r w:rsidR="001E4204" w:rsidRPr="001E4204">
        <w:rPr>
          <w:noProof/>
        </w:rPr>
        <w:t>Drumheller et al. 2022)</w:t>
      </w:r>
      <w:r>
        <w:fldChar w:fldCharType="end"/>
      </w:r>
      <w:r>
        <w:t>.</w:t>
      </w:r>
      <w:r w:rsidR="00004CAC">
        <w:t xml:space="preserve"> </w:t>
      </w:r>
      <w:r>
        <w:t xml:space="preserve">However, in the dry season over half of the snails were lost because experimental cages blew from extreme winds caused by a thunderstorm (1-control cage remained and 2-22% exposure cages remained). In the wet season, the experiment was terminated after only three weeks to avoid a similar event because of high winds from a passing tropical storm. Because of the shortened time frame only 17% exposure was achieved in the wet season. </w:t>
      </w:r>
    </w:p>
    <w:p w14:paraId="6BD76A6D" w14:textId="6DF12772" w:rsidR="00B765FA" w:rsidRDefault="00B765FA" w:rsidP="00FB2E10">
      <w:pPr>
        <w:pStyle w:val="NATESTYLE1CommonCollege"/>
        <w:jc w:val="both"/>
      </w:pPr>
      <w:r>
        <w:tab/>
      </w:r>
      <w:r w:rsidR="00DA126F">
        <w:t>We</w:t>
      </w:r>
      <w:r>
        <w:t xml:space="preserve"> modeled growth rates to test for size-dependent growth, to test for inhibitory effects by </w:t>
      </w:r>
      <w:r w:rsidRPr="00584BE6">
        <w:rPr>
          <w:i/>
          <w:iCs/>
        </w:rPr>
        <w:t>P. maculata</w:t>
      </w:r>
      <w:r>
        <w:t>, and to calculate k</w:t>
      </w:r>
      <w:r w:rsidRPr="003B2B60">
        <w:rPr>
          <w:vertAlign w:val="subscript"/>
        </w:rPr>
        <w:t>growt</w:t>
      </w:r>
      <w:r>
        <w:rPr>
          <w:vertAlign w:val="subscript"/>
        </w:rPr>
        <w:t>h</w:t>
      </w:r>
      <w:r>
        <w:t>. Snail shell length (SL) was measured using calipers at the start and end of the experiment.</w:t>
      </w:r>
      <w:r w:rsidR="00004CAC">
        <w:t xml:space="preserve"> </w:t>
      </w:r>
      <w:r w:rsidR="00DA126F">
        <w:t xml:space="preserve">We </w:t>
      </w:r>
      <w:r>
        <w:t xml:space="preserve">calculated individual specific daily growth (SGR) using the following equation </w:t>
      </w:r>
      <w:r>
        <w:fldChar w:fldCharType="begin" w:fldLock="1"/>
      </w:r>
      <w:r w:rsidR="003B2E67">
        <w:instrText>ADDIN CSL_CITATION {"citationItems":[{"id":"ITEM-1","itemData":{"DOI":"10.1111/j.1749-7345.1992.tb00766.x","ISSN":"17497345","abstract":"Aquaculturists typically report growth using absolute (g/d), relative (% increase in body weight), and specific growth rates (%d). Less frequently, von Bertalanffy Growth Functions (VBGF) are used. Each of these rates is a numerical representation of growth which assumes a specific relationship between size and time (linear, exponential, or asymptotic). Aquaculturists typically determine size at time throughout their experiments. Unfortunately, the intermediate data points are usually ignored when computing growth rates (except for VBGF) and the appropriateness of the method for calculating growth for a particular data set is not tested. This paper reviews the basis and computation of each of the growth rates in an effort to encourage aquaculturists to use the appropriate growth rates. Copyright © 1992, Wiley Blackwell. All rights reserved","author":[{"dropping-particle":"","family":"Hopkins","given":"Kevin D.","non-dropping-particle":"","parse-names":false,"suffix":""}],"container-title":"Journal of the World Aquaculture Society","id":"ITEM-1","issue":"3","issued":{"date-parts":[["1992"]]},"page":"173-179","title":"Reporting Fish Growth: A Review of the Basics","type":"article-journal","volume":"23"},"uris":["http://www.mendeley.com/documents/?uuid=c342452c-cfcb-45b7-b122-27b18db56512"]},{"id":"ITEM-2","itemData":{"DOI":"10.1007/s10750-020-04320-z","ISBN":"0123456789","ISSN":"15735117","abstract":"Pomacea canaliculata, a freshwater snail native to tropical and temperate South America, has become an important invader and agricultural pest throughout tropical and subtropical regions around the world. Colonization of various aquatic habitats by P. canaliculata in coastal regions of South China and its establishment potential in estuaries have raised great concern, yet little is known about the biological response of the snail and its tolerance under saline environments. We first examined the salinity tolerance of P. canaliculata using a total of 30 experimental juvenile snails exposed to eight salinity levels (from 0 to 14 psu in 2 psu steps). Daily survival of the snails was measured for each salinity treatment over 30 days. Based on salinity exposure test, influence of salinity on snail reproduction was investigated for a period of 30 days using 30 adult snails exposed to four salinity treatments (0, 2, 4 and 6 psu). Each salinity test replicated three times. Pomacea canaliculata could tolerate salinity levels ranging from 0 to 6 psu in which probability of survival was greater than 72% during a 30 days exposure. Lethal time leading to 50% mortality (LT50) of the snail declined from 71 days at 0 psu to 27 days at 6 psu. Pomacea canaliculata could ingest and reproduce normally at salinities ranging from 0 to 4 psu. Average mass daily gain, specific growth rate, and the hatching of egg clutches decreased significantly with elevated salinities. Results show a general threshold response of P. canaliculata to salinity. This freshwater snail falls into “2nd degree” euryhaline limnobionts tolerating salinities of 3–8‰.","author":[{"dropping-particle":"","family":"Qin","given":"Zhong","non-dropping-particle":"","parse-names":false,"suffix":""},{"dropping-particle":"","family":"Yang","given":"Mingyu","non-dropping-particle":"","parse-names":false,"suffix":""},{"dropping-particle":"","family":"Zhang","given":"Jia En","non-dropping-particle":"","parse-names":false,"suffix":""},{"dropping-particle":"","family":"Deng","given":"Zhixin","non-dropping-particle":"","parse-names":false,"suffix":""}],"container-title":"Hydrobiologia","id":"ITEM-2","issue":"14","issued":{"date-parts":[["2020"]]},"page":"3103-3114","publisher":"Springer International Publishing","title":"Effects of salinity on survival, growth and reproduction of the invasive aquatic snail Pomacea canaliculata (Gastropoda: Ampullariidae)","type":"article-journal","volume":"847"},"uris":["http://www.mendeley.com/documents/?uuid=9becf499-0253-46ac-a003-4f146e8a8c72"]}],"mendeley":{"formattedCitation":"(Hopkins 1992; Qin et al. 2020)","plainTextFormattedCitation":"(Hopkins 1992; Qin et al. 2020)","previouslyFormattedCitation":"(Hopkins 1992; Qin et al. 2020)"},"properties":{"noteIndex":0},"schema":"https://github.com/citation-style-language/schema/raw/master/csl-citation.json"}</w:instrText>
      </w:r>
      <w:r>
        <w:fldChar w:fldCharType="separate"/>
      </w:r>
      <w:r w:rsidR="00A67841" w:rsidRPr="00A67841">
        <w:rPr>
          <w:noProof/>
        </w:rPr>
        <w:t>(Hopkins 1992; Qin et al. 2020)</w:t>
      </w:r>
      <w:r>
        <w:fldChar w:fldCharType="end"/>
      </w:r>
      <w:r>
        <w:t>:</w:t>
      </w:r>
    </w:p>
    <w:p w14:paraId="421AB688" w14:textId="77777777" w:rsidR="00B765FA" w:rsidRPr="003132C0" w:rsidRDefault="00000000" w:rsidP="00FB2E10">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GR</m:t>
              </m:r>
            </m:e>
            <m:sub>
              <m:r>
                <w:rPr>
                  <w:rFonts w:ascii="Cambria Math" w:hAnsi="Cambria Math"/>
                </w:rPr>
                <m:t>L</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r>
                <w:rPr>
                  <w:rFonts w:ascii="Cambria Math" w:hAnsi="Cambria Math"/>
                </w:rPr>
                <m:t>t</m:t>
              </m:r>
            </m:den>
          </m:f>
        </m:oMath>
      </m:oMathPara>
    </w:p>
    <w:p w14:paraId="021C1F47" w14:textId="2BB9A70C" w:rsidR="006A6610" w:rsidRDefault="00B765FA" w:rsidP="00FB2E10">
      <w:pPr>
        <w:pStyle w:val="NATESTYLE1CommonCollege"/>
        <w:jc w:val="both"/>
        <w:rPr>
          <w:rFonts w:eastAsiaTheme="minorEastAsia"/>
        </w:rPr>
      </w:pPr>
      <w:r>
        <w:rPr>
          <w:rFonts w:eastAsiaTheme="minorEastAsia"/>
        </w:rPr>
        <w:lastRenderedPageBreak/>
        <w:t>Where L</w:t>
      </w:r>
      <w:r>
        <w:rPr>
          <w:rFonts w:eastAsiaTheme="minorEastAsia"/>
          <w:vertAlign w:val="subscript"/>
        </w:rPr>
        <w:t>i</w:t>
      </w:r>
      <w:r>
        <w:rPr>
          <w:rFonts w:eastAsiaTheme="minorEastAsia"/>
        </w:rPr>
        <w:t xml:space="preserve"> was the initial length of an individual snail at the beginning of the growth experiment, L</w:t>
      </w:r>
      <w:r w:rsidRPr="00944DD3">
        <w:rPr>
          <w:rFonts w:eastAsiaTheme="minorEastAsia"/>
          <w:vertAlign w:val="subscript"/>
        </w:rPr>
        <w:t>f</w:t>
      </w:r>
      <w:r w:rsidR="00004CAC">
        <w:rPr>
          <w:rFonts w:eastAsiaTheme="minorEastAsia"/>
          <w:vertAlign w:val="subscript"/>
        </w:rPr>
        <w:t xml:space="preserve"> </w:t>
      </w:r>
      <w:r>
        <w:rPr>
          <w:rFonts w:eastAsiaTheme="minorEastAsia"/>
        </w:rPr>
        <w:t xml:space="preserve"> was the final length of that same snail, and t was the duration of the experiment in days.</w:t>
      </w:r>
      <w:r w:rsidR="00004CAC">
        <w:rPr>
          <w:rFonts w:eastAsiaTheme="minorEastAsia"/>
        </w:rPr>
        <w:t xml:space="preserve"> </w:t>
      </w:r>
      <w:r w:rsidR="00DA126F">
        <w:rPr>
          <w:rFonts w:eastAsiaTheme="minorEastAsia"/>
        </w:rPr>
        <w:t>We</w:t>
      </w:r>
      <w:r>
        <w:rPr>
          <w:rFonts w:eastAsiaTheme="minorEastAsia"/>
        </w:rPr>
        <w:t xml:space="preserve"> calculated k for each treatment by modeling growth of each snail by initial size.</w:t>
      </w:r>
      <w:r w:rsidR="00004CAC">
        <w:rPr>
          <w:rFonts w:eastAsiaTheme="minorEastAsia"/>
        </w:rPr>
        <w:t xml:space="preserve"> </w:t>
      </w:r>
      <w:r>
        <w:t>k</w:t>
      </w:r>
      <w:r w:rsidRPr="005D33B8">
        <w:rPr>
          <w:vertAlign w:val="subscript"/>
        </w:rPr>
        <w:t>growth</w:t>
      </w:r>
      <w:r>
        <w:t>, as previously discussed isocline formation section, is the intercept of the relationship between size (shell length) and proportional growth.</w:t>
      </w:r>
      <w:r w:rsidR="00004CAC">
        <w:t xml:space="preserve"> </w:t>
      </w:r>
      <w:r w:rsidR="00DA126F">
        <w:rPr>
          <w:rFonts w:eastAsiaTheme="minorEastAsia"/>
        </w:rPr>
        <w:t>We</w:t>
      </w:r>
      <w:r>
        <w:rPr>
          <w:rFonts w:eastAsiaTheme="minorEastAsia"/>
        </w:rPr>
        <w:t xml:space="preserve"> used each snail’s SGR rather than mean SGR in a cage. Therefore, the assumption of independence was potentially violated. A linear mixed-effect regression model with cage as random effect was used to model this relationship to estimate k</w:t>
      </w:r>
      <w:r w:rsidRPr="00BF3B37">
        <w:rPr>
          <w:rFonts w:eastAsiaTheme="minorEastAsia"/>
          <w:vertAlign w:val="subscript"/>
        </w:rPr>
        <w:t>growth</w:t>
      </w:r>
      <w:r>
        <w:rPr>
          <w:rFonts w:eastAsiaTheme="minorEastAsia"/>
        </w:rPr>
        <w:t xml:space="preserve"> and to test for differences in individual growth from treatments. The linear mixed-effect model was fitted using the “lmer” function in the lme4 package in R v4.0.3 </w:t>
      </w:r>
      <w:r>
        <w:rPr>
          <w:rFonts w:eastAsiaTheme="minorEastAsia"/>
        </w:rPr>
        <w:fldChar w:fldCharType="begin" w:fldLock="1"/>
      </w:r>
      <w:r w:rsidR="003B2E67">
        <w:rPr>
          <w:rFonts w:eastAsiaTheme="minorEastAsia"/>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8c16fae3-5b8d-4623-8eaf-f75f38181b33"]},{"id":"ITEM-2","itemData":{"abstract":"(2019). R: A language and environment for statistical computing. R Foundation for Statistical Computing, . URL https://www.R-project.org/.","author":[{"dropping-particle":"","family":"R Core Team","given":"","non-dropping-particle":"","parse-names":false,"suffix":""}],"id":"ITEM-2","issue":"URL https://www.R-project.org/","issued":{"date-parts":[["2019"]]},"title":"R: A language and environment for statistical computing. R Foundation for Statistical Computing","type":"article-journal"},"uris":["http://www.mendeley.com/documents/?uuid=e846c30e-7734-44bf-a829-df2b15f65d67"]}],"mendeley":{"formattedCitation":"(Bates et al. 2015; R Core Team 2019)","plainTextFormattedCitation":"(Bates et al. 2015; R Core Team 2019)","previouslyFormattedCitation":"(Bates et al. 2015; R Core Team 2019)"},"properties":{"noteIndex":0},"schema":"https://github.com/citation-style-language/schema/raw/master/csl-citation.json"}</w:instrText>
      </w:r>
      <w:r>
        <w:rPr>
          <w:rFonts w:eastAsiaTheme="minorEastAsia"/>
        </w:rPr>
        <w:fldChar w:fldCharType="separate"/>
      </w:r>
      <w:r w:rsidR="00A67841" w:rsidRPr="00A67841">
        <w:rPr>
          <w:rFonts w:eastAsiaTheme="minorEastAsia"/>
          <w:noProof/>
        </w:rPr>
        <w:t>(Bates et al. 2015; R Core Team 2019)</w:t>
      </w:r>
      <w:r>
        <w:rPr>
          <w:rFonts w:eastAsiaTheme="minorEastAsia"/>
        </w:rPr>
        <w:fldChar w:fldCharType="end"/>
      </w:r>
      <w:r>
        <w:rPr>
          <w:rFonts w:eastAsiaTheme="minorEastAsia"/>
        </w:rPr>
        <w:t>.</w:t>
      </w:r>
      <w:r w:rsidR="006A6610">
        <w:rPr>
          <w:rFonts w:eastAsiaTheme="minorEastAsia"/>
        </w:rPr>
        <w:t xml:space="preserve"> </w:t>
      </w:r>
    </w:p>
    <w:bookmarkEnd w:id="18"/>
    <w:p w14:paraId="32098649" w14:textId="259B9974" w:rsidR="00D32D82" w:rsidRDefault="00D32D82" w:rsidP="006066ED">
      <w:pPr>
        <w:pStyle w:val="NATESTYLE1CommonCollege"/>
        <w:spacing w:line="360" w:lineRule="auto"/>
        <w:jc w:val="both"/>
        <w:rPr>
          <w:rFonts w:eastAsiaTheme="minorEastAsia"/>
        </w:rPr>
      </w:pPr>
      <w:r>
        <w:rPr>
          <w:rFonts w:eastAsiaTheme="minorEastAsia"/>
        </w:rPr>
        <w:br w:type="page"/>
      </w:r>
    </w:p>
    <w:p w14:paraId="5313906C" w14:textId="77777777" w:rsidR="00D32D82" w:rsidRDefault="00D32D82" w:rsidP="006066ED">
      <w:pPr>
        <w:pStyle w:val="NATESTYLE1CommonCollege"/>
        <w:spacing w:line="360" w:lineRule="auto"/>
        <w:jc w:val="both"/>
        <w:rPr>
          <w:rFonts w:eastAsiaTheme="minorEastAsia"/>
        </w:rPr>
      </w:pPr>
      <w:bookmarkStart w:id="19" w:name="_Hlk98961963"/>
      <w:r>
        <w:rPr>
          <w:rFonts w:eastAsiaTheme="minorEastAsia"/>
          <w:noProof/>
        </w:rPr>
        <w:lastRenderedPageBreak/>
        <w:drawing>
          <wp:inline distT="0" distB="0" distL="0" distR="0" wp14:anchorId="421BF241" wp14:editId="68D15AD2">
            <wp:extent cx="5486411" cy="36576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D5ABFBF" w14:textId="364B6ACC" w:rsidR="00D32D82" w:rsidRDefault="00D32D82" w:rsidP="006066ED">
      <w:pPr>
        <w:pStyle w:val="NATESTYLE1CommonCollege"/>
        <w:spacing w:line="360" w:lineRule="auto"/>
        <w:jc w:val="both"/>
        <w:rPr>
          <w:rFonts w:eastAsiaTheme="minorEastAsia"/>
        </w:rPr>
        <w:sectPr w:rsidR="00D32D82" w:rsidSect="00FB014A">
          <w:pgSz w:w="12240" w:h="15840"/>
          <w:pgMar w:top="1440" w:right="1440" w:bottom="1440" w:left="1440" w:header="720" w:footer="720" w:gutter="0"/>
          <w:lnNumType w:countBy="1" w:restart="continuous"/>
          <w:cols w:space="720"/>
          <w:docGrid w:linePitch="360"/>
        </w:sectPr>
      </w:pPr>
      <w:r>
        <w:rPr>
          <w:rFonts w:eastAsiaTheme="minorEastAsia"/>
        </w:rPr>
        <w:t>Figure S</w:t>
      </w:r>
      <w:r w:rsidR="003E375A">
        <w:rPr>
          <w:rFonts w:eastAsiaTheme="minorEastAsia"/>
        </w:rPr>
        <w:t>2</w:t>
      </w:r>
      <w:r>
        <w:rPr>
          <w:rFonts w:eastAsiaTheme="minorEastAsia"/>
        </w:rPr>
        <w:t xml:space="preserve">.1: Scatterplot of SGR vs. Starting Length for the dry season exposure experiment. </w:t>
      </w:r>
    </w:p>
    <w:p w14:paraId="486C1B5D" w14:textId="2BD0C8D2" w:rsidR="004C3869" w:rsidRDefault="00D32D82" w:rsidP="006066ED">
      <w:pPr>
        <w:pStyle w:val="NATESTYLE1CommonCollege"/>
        <w:spacing w:line="360" w:lineRule="auto"/>
        <w:jc w:val="both"/>
        <w:rPr>
          <w:rFonts w:eastAsiaTheme="minorEastAsia"/>
        </w:rPr>
      </w:pPr>
      <w:bookmarkStart w:id="20" w:name="_Hlk98962009"/>
      <w:bookmarkEnd w:id="19"/>
      <w:r>
        <w:rPr>
          <w:rFonts w:eastAsiaTheme="minorEastAsia"/>
          <w:noProof/>
        </w:rPr>
        <w:lastRenderedPageBreak/>
        <w:drawing>
          <wp:inline distT="0" distB="0" distL="0" distR="0" wp14:anchorId="03B4E946" wp14:editId="33F7B52E">
            <wp:extent cx="5943520" cy="6792595"/>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20" cy="6792595"/>
                    </a:xfrm>
                    <a:prstGeom prst="rect">
                      <a:avLst/>
                    </a:prstGeom>
                  </pic:spPr>
                </pic:pic>
              </a:graphicData>
            </a:graphic>
          </wp:inline>
        </w:drawing>
      </w:r>
    </w:p>
    <w:p w14:paraId="13F26304" w14:textId="1A607E39" w:rsidR="003D13DE" w:rsidRPr="00695B5F" w:rsidRDefault="004C3869" w:rsidP="00695B5F">
      <w:pPr>
        <w:pStyle w:val="NATESTYLE1CommonCollege"/>
        <w:jc w:val="both"/>
        <w:rPr>
          <w:rFonts w:eastAsiaTheme="minorEastAsia"/>
        </w:rPr>
      </w:pPr>
      <w:r w:rsidRPr="00695B5F">
        <w:rPr>
          <w:rFonts w:eastAsiaTheme="minorEastAsia"/>
        </w:rPr>
        <w:t>Figure S</w:t>
      </w:r>
      <w:r w:rsidR="003E375A" w:rsidRPr="00695B5F">
        <w:rPr>
          <w:rFonts w:eastAsiaTheme="minorEastAsia"/>
        </w:rPr>
        <w:t>2</w:t>
      </w:r>
      <w:r w:rsidRPr="00695B5F">
        <w:rPr>
          <w:rFonts w:eastAsiaTheme="minorEastAsia"/>
        </w:rPr>
        <w:t>.2: Panel illustrating the influence that the extreme values of TP had on the results of the exposure treatment. A) is a boxplot of</w:t>
      </w:r>
      <w:r w:rsidR="0082764C" w:rsidRPr="00695B5F">
        <w:rPr>
          <w:rFonts w:eastAsiaTheme="minorEastAsia"/>
        </w:rPr>
        <w:t xml:space="preserve"> TP and treatment when</w:t>
      </w:r>
      <w:r w:rsidRPr="00695B5F">
        <w:rPr>
          <w:rFonts w:eastAsiaTheme="minorEastAsia"/>
        </w:rPr>
        <w:t xml:space="preserve"> </w:t>
      </w:r>
      <w:r w:rsidR="0082764C" w:rsidRPr="00695B5F">
        <w:rPr>
          <w:rFonts w:eastAsiaTheme="minorEastAsia"/>
        </w:rPr>
        <w:t>data from every</w:t>
      </w:r>
      <w:r w:rsidRPr="00695B5F">
        <w:rPr>
          <w:rFonts w:eastAsiaTheme="minorEastAsia"/>
        </w:rPr>
        <w:t xml:space="preserve"> cages </w:t>
      </w:r>
      <w:r w:rsidR="0082764C" w:rsidRPr="00695B5F">
        <w:rPr>
          <w:rFonts w:eastAsiaTheme="minorEastAsia"/>
        </w:rPr>
        <w:t xml:space="preserve">is included (Two extreme points; </w:t>
      </w:r>
      <w:r w:rsidRPr="00695B5F">
        <w:rPr>
          <w:rFonts w:eastAsiaTheme="minorEastAsia"/>
        </w:rPr>
        <w:t>Cage 5</w:t>
      </w:r>
      <w:r w:rsidR="0082764C" w:rsidRPr="00695B5F">
        <w:rPr>
          <w:rFonts w:eastAsiaTheme="minorEastAsia"/>
        </w:rPr>
        <w:t>: Large TP;</w:t>
      </w:r>
      <w:r w:rsidRPr="00695B5F">
        <w:rPr>
          <w:rFonts w:eastAsiaTheme="minorEastAsia"/>
        </w:rPr>
        <w:t xml:space="preserve"> Cage 3</w:t>
      </w:r>
      <w:r w:rsidR="0082764C" w:rsidRPr="00695B5F">
        <w:rPr>
          <w:rFonts w:eastAsiaTheme="minorEastAsia"/>
        </w:rPr>
        <w:t>: Low TP</w:t>
      </w:r>
      <w:r w:rsidRPr="00695B5F">
        <w:rPr>
          <w:rFonts w:eastAsiaTheme="minorEastAsia"/>
        </w:rPr>
        <w:t>)</w:t>
      </w:r>
      <w:r w:rsidR="0082764C" w:rsidRPr="00695B5F">
        <w:rPr>
          <w:rFonts w:eastAsiaTheme="minorEastAsia"/>
        </w:rPr>
        <w:t>, B) is a scatter plot with lines of best fit for both treat</w:t>
      </w:r>
      <w:r w:rsidR="00DA126F" w:rsidRPr="00695B5F">
        <w:rPr>
          <w:rFonts w:eastAsiaTheme="minorEastAsia"/>
        </w:rPr>
        <w:t>ments</w:t>
      </w:r>
      <w:r w:rsidR="0082764C" w:rsidRPr="00695B5F">
        <w:rPr>
          <w:rFonts w:eastAsiaTheme="minorEastAsia"/>
        </w:rPr>
        <w:t>s when all data from every cage is included , C) is a boxplot of</w:t>
      </w:r>
      <w:r w:rsidR="00004CAC">
        <w:rPr>
          <w:rFonts w:eastAsiaTheme="minorEastAsia"/>
        </w:rPr>
        <w:t xml:space="preserve"> </w:t>
      </w:r>
      <w:r w:rsidR="0082764C" w:rsidRPr="00695B5F">
        <w:rPr>
          <w:rFonts w:eastAsiaTheme="minorEastAsia"/>
        </w:rPr>
        <w:t xml:space="preserve">TP and </w:t>
      </w:r>
      <w:r w:rsidR="0082764C" w:rsidRPr="00695B5F">
        <w:rPr>
          <w:rFonts w:eastAsiaTheme="minorEastAsia"/>
        </w:rPr>
        <w:lastRenderedPageBreak/>
        <w:t>treatment when the extremely high TP cage is excluded</w:t>
      </w:r>
      <w:r w:rsidR="00004CAC">
        <w:rPr>
          <w:rFonts w:eastAsiaTheme="minorEastAsia"/>
        </w:rPr>
        <w:t xml:space="preserve"> </w:t>
      </w:r>
      <w:r w:rsidR="0082764C" w:rsidRPr="00695B5F">
        <w:rPr>
          <w:rFonts w:eastAsiaTheme="minorEastAsia"/>
        </w:rPr>
        <w:t>(Cage 5), D)</w:t>
      </w:r>
      <w:r w:rsidR="00004CAC">
        <w:rPr>
          <w:rFonts w:eastAsiaTheme="minorEastAsia"/>
        </w:rPr>
        <w:t xml:space="preserve"> </w:t>
      </w:r>
      <w:r w:rsidR="00173B58" w:rsidRPr="00695B5F">
        <w:rPr>
          <w:rFonts w:eastAsiaTheme="minorEastAsia"/>
        </w:rPr>
        <w:t>is a scatter plot with the lines of best fit for both treatments when data from cage 5 is excluded, E) is a boxplot of TP and treatm</w:t>
      </w:r>
      <w:r w:rsidR="00DA126F" w:rsidRPr="00695B5F">
        <w:rPr>
          <w:rFonts w:eastAsiaTheme="minorEastAsia"/>
        </w:rPr>
        <w:t>ents</w:t>
      </w:r>
      <w:r w:rsidR="00173B58" w:rsidRPr="00695B5F">
        <w:rPr>
          <w:rFonts w:eastAsiaTheme="minorEastAsia"/>
        </w:rPr>
        <w:t xml:space="preserve"> when all extreme values are excluded (Cage 5 and Cage 3), F) is a scatter plot with the lines of best fit for both treatments when data from cage 5 and cage 3 are excluded</w:t>
      </w:r>
      <w:r w:rsidR="00DA126F" w:rsidRPr="00695B5F">
        <w:rPr>
          <w:rFonts w:eastAsiaTheme="minorEastAsia"/>
        </w:rPr>
        <w:t>.</w:t>
      </w:r>
    </w:p>
    <w:bookmarkEnd w:id="20"/>
    <w:p w14:paraId="60B5B90F" w14:textId="77777777" w:rsidR="003D13DE" w:rsidRDefault="003D13DE" w:rsidP="00665FD5">
      <w:pPr>
        <w:pStyle w:val="NATESTYLE1CommonCollege"/>
        <w:spacing w:line="240" w:lineRule="auto"/>
        <w:jc w:val="both"/>
        <w:sectPr w:rsidR="003D13DE" w:rsidSect="00FB014A">
          <w:pgSz w:w="12240" w:h="15840"/>
          <w:pgMar w:top="1440" w:right="1440" w:bottom="1440" w:left="1440" w:header="720" w:footer="720" w:gutter="0"/>
          <w:lnNumType w:countBy="1" w:restart="continuous"/>
          <w:cols w:space="720"/>
          <w:docGrid w:linePitch="360"/>
        </w:sectPr>
      </w:pPr>
    </w:p>
    <w:p w14:paraId="0D1462DD" w14:textId="23473633" w:rsidR="003D13DE" w:rsidRPr="00FE0926" w:rsidRDefault="003D13DE" w:rsidP="003D13DE">
      <w:pPr>
        <w:pStyle w:val="NATESTYLE1CommonCollege"/>
        <w:spacing w:line="360" w:lineRule="auto"/>
        <w:jc w:val="both"/>
        <w:rPr>
          <w:rFonts w:eastAsiaTheme="minorEastAsia"/>
        </w:rPr>
      </w:pPr>
      <w:bookmarkStart w:id="21" w:name="_Hlk98962102"/>
      <w:r>
        <w:rPr>
          <w:rFonts w:eastAsiaTheme="minorEastAsia"/>
          <w:noProof/>
        </w:rPr>
        <w:lastRenderedPageBreak/>
        <w:drawing>
          <wp:inline distT="0" distB="0" distL="0" distR="0" wp14:anchorId="39914E18" wp14:editId="166DD0CE">
            <wp:extent cx="5486411" cy="3657607"/>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62217BA5" w14:textId="49D3103E" w:rsidR="003D13DE" w:rsidRDefault="003D13DE" w:rsidP="00695B5F">
      <w:pPr>
        <w:pStyle w:val="NATESTYLE1CommonCollege"/>
        <w:spacing w:after="240"/>
        <w:jc w:val="both"/>
        <w:sectPr w:rsidR="003D13DE" w:rsidSect="00FB014A">
          <w:pgSz w:w="12240" w:h="15840"/>
          <w:pgMar w:top="1440" w:right="1440" w:bottom="1440" w:left="1440" w:header="720" w:footer="720" w:gutter="0"/>
          <w:lnNumType w:countBy="1" w:restart="continuous"/>
          <w:cols w:space="720"/>
          <w:docGrid w:linePitch="360"/>
        </w:sectPr>
      </w:pPr>
      <w:r>
        <w:t>Figure S2.3: Scatter plot depicting the relationship between starting length and daily proportional increase in length (SGR). The dashed line is the line of best fit for the wet season, the dotted line is the best fit for wet season, and the solid line is the line of fit best fit for the combined data.</w:t>
      </w:r>
      <w:r w:rsidR="00004CAC">
        <w:t xml:space="preserve"> </w:t>
      </w:r>
      <w:r>
        <w:t>Shaded envelopes indicate the standard error for the estimates.</w:t>
      </w:r>
      <w:r w:rsidR="00004CAC">
        <w:t xml:space="preserve"> </w:t>
      </w:r>
      <w:r>
        <w:t>Regression equations are included in the upper left corner</w:t>
      </w:r>
    </w:p>
    <w:p w14:paraId="789FBC35" w14:textId="54434866" w:rsidR="00B01FE5" w:rsidRPr="00FD740D" w:rsidRDefault="00B01FE5" w:rsidP="00665FD5">
      <w:pPr>
        <w:pStyle w:val="NATESTYLE1CommonCollege"/>
        <w:spacing w:line="240" w:lineRule="auto"/>
        <w:jc w:val="both"/>
      </w:pPr>
      <w:bookmarkStart w:id="22" w:name="_Hlk98962178"/>
      <w:bookmarkEnd w:id="21"/>
      <w:r>
        <w:lastRenderedPageBreak/>
        <w:t>Table S2.1:</w:t>
      </w:r>
      <w:r w:rsidR="000F5CF8">
        <w:t xml:space="preserve"> results of linear mixed effect models (lmm) for the relationship between SGR and apple snail initial size (SL). R</w:t>
      </w:r>
      <w:r w:rsidR="000F5CF8" w:rsidRPr="000F5CF8">
        <w:rPr>
          <w:vertAlign w:val="superscript"/>
        </w:rPr>
        <w:t>2</w:t>
      </w:r>
      <w:r w:rsidR="000F5CF8">
        <w:t>m is the R</w:t>
      </w:r>
      <w:r w:rsidR="000F5CF8" w:rsidRPr="000F5CF8">
        <w:rPr>
          <w:vertAlign w:val="superscript"/>
        </w:rPr>
        <w:t>2</w:t>
      </w:r>
      <w:r w:rsidR="000F5CF8">
        <w:rPr>
          <w:vertAlign w:val="superscript"/>
        </w:rPr>
        <w:t xml:space="preserve"> </w:t>
      </w:r>
      <w:r w:rsidR="000F5CF8">
        <w:t>for the fixed effect</w:t>
      </w:r>
      <w:r w:rsidR="00FD740D">
        <w:t xml:space="preserve"> (initial size) and R</w:t>
      </w:r>
      <w:r w:rsidR="00FD740D" w:rsidRPr="00FD740D">
        <w:rPr>
          <w:vertAlign w:val="superscript"/>
        </w:rPr>
        <w:t>2</w:t>
      </w:r>
      <w:r w:rsidR="00FD740D">
        <w:t>c is the R</w:t>
      </w:r>
      <w:r w:rsidR="00FD740D" w:rsidRPr="00FD740D">
        <w:rPr>
          <w:vertAlign w:val="superscript"/>
        </w:rPr>
        <w:t>2</w:t>
      </w:r>
      <w:r w:rsidR="00FD740D">
        <w:t xml:space="preserve"> for the full model (Random effect of “Cage” included).</w:t>
      </w:r>
    </w:p>
    <w:tbl>
      <w:tblPr>
        <w:tblW w:w="10781" w:type="dxa"/>
        <w:tblLook w:val="04A0" w:firstRow="1" w:lastRow="0" w:firstColumn="1" w:lastColumn="0" w:noHBand="0" w:noVBand="1"/>
      </w:tblPr>
      <w:tblGrid>
        <w:gridCol w:w="1060"/>
        <w:gridCol w:w="1883"/>
        <w:gridCol w:w="666"/>
        <w:gridCol w:w="566"/>
        <w:gridCol w:w="780"/>
        <w:gridCol w:w="2339"/>
        <w:gridCol w:w="806"/>
        <w:gridCol w:w="566"/>
        <w:gridCol w:w="780"/>
        <w:gridCol w:w="666"/>
        <w:gridCol w:w="669"/>
      </w:tblGrid>
      <w:tr w:rsidR="00B01FE5" w:rsidRPr="00B01FE5" w14:paraId="31277622" w14:textId="77777777" w:rsidTr="00B01FE5">
        <w:trPr>
          <w:trHeight w:val="300"/>
        </w:trPr>
        <w:tc>
          <w:tcPr>
            <w:tcW w:w="1060" w:type="dxa"/>
            <w:tcBorders>
              <w:top w:val="single" w:sz="4" w:space="0" w:color="auto"/>
              <w:left w:val="nil"/>
              <w:bottom w:val="nil"/>
              <w:right w:val="nil"/>
            </w:tcBorders>
            <w:shd w:val="clear" w:color="auto" w:fill="auto"/>
            <w:noWrap/>
            <w:vAlign w:val="bottom"/>
            <w:hideMark/>
          </w:tcPr>
          <w:p w14:paraId="48B94420" w14:textId="41E34C50" w:rsidR="00B01FE5" w:rsidRPr="00B01FE5" w:rsidRDefault="000F5CF8" w:rsidP="00B01FE5">
            <w:pPr>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w:t>
            </w:r>
            <w:r w:rsidR="00B01FE5" w:rsidRPr="00B01FE5">
              <w:rPr>
                <w:rFonts w:ascii="Times New Roman" w:eastAsia="Times New Roman" w:hAnsi="Times New Roman" w:cs="Times New Roman"/>
                <w:color w:val="000000"/>
              </w:rPr>
              <w:t>eason</w:t>
            </w:r>
          </w:p>
        </w:tc>
        <w:tc>
          <w:tcPr>
            <w:tcW w:w="3895" w:type="dxa"/>
            <w:gridSpan w:val="4"/>
            <w:tcBorders>
              <w:top w:val="single" w:sz="4" w:space="0" w:color="auto"/>
              <w:left w:val="nil"/>
              <w:bottom w:val="nil"/>
              <w:right w:val="nil"/>
            </w:tcBorders>
            <w:shd w:val="clear" w:color="auto" w:fill="auto"/>
            <w:noWrap/>
            <w:vAlign w:val="bottom"/>
            <w:hideMark/>
          </w:tcPr>
          <w:p w14:paraId="06774ED4" w14:textId="77777777" w:rsidR="00B01FE5" w:rsidRPr="00B01FE5" w:rsidRDefault="00B01FE5" w:rsidP="00B01FE5">
            <w:pPr>
              <w:spacing w:line="240" w:lineRule="auto"/>
              <w:jc w:val="center"/>
              <w:rPr>
                <w:rFonts w:ascii="Times New Roman" w:eastAsia="Times New Roman" w:hAnsi="Times New Roman" w:cs="Times New Roman"/>
                <w:color w:val="000000"/>
              </w:rPr>
            </w:pPr>
            <w:r w:rsidRPr="00B01FE5">
              <w:rPr>
                <w:rFonts w:ascii="Times New Roman" w:eastAsia="Times New Roman" w:hAnsi="Times New Roman" w:cs="Times New Roman"/>
                <w:color w:val="000000"/>
              </w:rPr>
              <w:t xml:space="preserve">intercept </w:t>
            </w:r>
          </w:p>
        </w:tc>
        <w:tc>
          <w:tcPr>
            <w:tcW w:w="4486" w:type="dxa"/>
            <w:gridSpan w:val="4"/>
            <w:tcBorders>
              <w:top w:val="single" w:sz="4" w:space="0" w:color="auto"/>
              <w:left w:val="nil"/>
              <w:bottom w:val="nil"/>
              <w:right w:val="nil"/>
            </w:tcBorders>
            <w:shd w:val="clear" w:color="auto" w:fill="auto"/>
            <w:noWrap/>
            <w:vAlign w:val="bottom"/>
            <w:hideMark/>
          </w:tcPr>
          <w:p w14:paraId="2A17CE45" w14:textId="77777777" w:rsidR="00B01FE5" w:rsidRPr="00B01FE5" w:rsidRDefault="00B01FE5" w:rsidP="00B01FE5">
            <w:pPr>
              <w:spacing w:line="240" w:lineRule="auto"/>
              <w:jc w:val="center"/>
              <w:rPr>
                <w:rFonts w:ascii="Times New Roman" w:eastAsia="Times New Roman" w:hAnsi="Times New Roman" w:cs="Times New Roman"/>
                <w:color w:val="000000"/>
              </w:rPr>
            </w:pPr>
            <w:r w:rsidRPr="00B01FE5">
              <w:rPr>
                <w:rFonts w:ascii="Times New Roman" w:eastAsia="Times New Roman" w:hAnsi="Times New Roman" w:cs="Times New Roman"/>
                <w:color w:val="000000"/>
              </w:rPr>
              <w:t>slope</w:t>
            </w:r>
          </w:p>
        </w:tc>
        <w:tc>
          <w:tcPr>
            <w:tcW w:w="1335" w:type="dxa"/>
            <w:gridSpan w:val="2"/>
            <w:tcBorders>
              <w:top w:val="single" w:sz="4" w:space="0" w:color="auto"/>
              <w:left w:val="nil"/>
              <w:bottom w:val="nil"/>
              <w:right w:val="nil"/>
            </w:tcBorders>
            <w:shd w:val="clear" w:color="auto" w:fill="auto"/>
            <w:noWrap/>
            <w:vAlign w:val="bottom"/>
            <w:hideMark/>
          </w:tcPr>
          <w:p w14:paraId="6E50E9D5" w14:textId="77777777" w:rsidR="00B01FE5" w:rsidRPr="00B01FE5" w:rsidRDefault="00B01FE5" w:rsidP="00B01FE5">
            <w:pPr>
              <w:spacing w:line="240" w:lineRule="auto"/>
              <w:jc w:val="center"/>
              <w:rPr>
                <w:rFonts w:ascii="Times New Roman" w:eastAsia="Times New Roman" w:hAnsi="Times New Roman" w:cs="Times New Roman"/>
                <w:color w:val="000000"/>
              </w:rPr>
            </w:pPr>
            <w:r w:rsidRPr="00B01FE5">
              <w:rPr>
                <w:rFonts w:ascii="Times New Roman" w:eastAsia="Times New Roman" w:hAnsi="Times New Roman" w:cs="Times New Roman"/>
                <w:color w:val="000000"/>
              </w:rPr>
              <w:t>R</w:t>
            </w:r>
            <w:r w:rsidRPr="00B01FE5">
              <w:rPr>
                <w:rFonts w:ascii="Times New Roman" w:eastAsia="Times New Roman" w:hAnsi="Times New Roman" w:cs="Times New Roman"/>
                <w:color w:val="000000"/>
                <w:vertAlign w:val="superscript"/>
              </w:rPr>
              <w:t>2</w:t>
            </w:r>
          </w:p>
        </w:tc>
      </w:tr>
      <w:tr w:rsidR="00B01FE5" w:rsidRPr="00B01FE5" w14:paraId="70AB2021" w14:textId="77777777" w:rsidTr="00B01FE5">
        <w:trPr>
          <w:trHeight w:val="300"/>
        </w:trPr>
        <w:tc>
          <w:tcPr>
            <w:tcW w:w="1060" w:type="dxa"/>
            <w:tcBorders>
              <w:top w:val="nil"/>
              <w:left w:val="nil"/>
              <w:bottom w:val="single" w:sz="4" w:space="0" w:color="auto"/>
              <w:right w:val="nil"/>
            </w:tcBorders>
            <w:shd w:val="clear" w:color="auto" w:fill="auto"/>
            <w:noWrap/>
            <w:vAlign w:val="bottom"/>
            <w:hideMark/>
          </w:tcPr>
          <w:p w14:paraId="51EBC39A" w14:textId="77777777" w:rsidR="00B01FE5" w:rsidRPr="00B01FE5" w:rsidRDefault="00B01FE5" w:rsidP="00B01FE5">
            <w:pPr>
              <w:spacing w:line="240" w:lineRule="auto"/>
              <w:jc w:val="center"/>
              <w:rPr>
                <w:rFonts w:ascii="Times New Roman" w:eastAsia="Times New Roman" w:hAnsi="Times New Roman" w:cs="Times New Roman"/>
                <w:color w:val="000000"/>
              </w:rPr>
            </w:pPr>
          </w:p>
        </w:tc>
        <w:tc>
          <w:tcPr>
            <w:tcW w:w="1883" w:type="dxa"/>
            <w:tcBorders>
              <w:top w:val="nil"/>
              <w:left w:val="nil"/>
              <w:bottom w:val="single" w:sz="4" w:space="0" w:color="auto"/>
              <w:right w:val="nil"/>
            </w:tcBorders>
            <w:shd w:val="clear" w:color="auto" w:fill="auto"/>
            <w:noWrap/>
            <w:vAlign w:val="bottom"/>
            <w:hideMark/>
          </w:tcPr>
          <w:p w14:paraId="5CBBCF33" w14:textId="6508087D"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β</w:t>
            </w:r>
            <w:r w:rsidRPr="00B01FE5">
              <w:rPr>
                <w:rFonts w:ascii="Times New Roman" w:eastAsia="Times New Roman" w:hAnsi="Times New Roman" w:cs="Times New Roman"/>
                <w:color w:val="000000"/>
                <w:sz w:val="20"/>
                <w:szCs w:val="20"/>
                <w:vertAlign w:val="subscript"/>
              </w:rPr>
              <w:t>0</w:t>
            </w:r>
            <w:r w:rsidRPr="00B01FE5">
              <w:rPr>
                <w:rFonts w:ascii="Times New Roman" w:eastAsia="Times New Roman" w:hAnsi="Times New Roman" w:cs="Times New Roman"/>
                <w:color w:val="000000"/>
                <w:sz w:val="20"/>
                <w:szCs w:val="20"/>
              </w:rPr>
              <w:t xml:space="preserve"> (95% CI)</w:t>
            </w:r>
          </w:p>
        </w:tc>
        <w:tc>
          <w:tcPr>
            <w:tcW w:w="666" w:type="dxa"/>
            <w:tcBorders>
              <w:top w:val="nil"/>
              <w:left w:val="nil"/>
              <w:bottom w:val="single" w:sz="4" w:space="0" w:color="auto"/>
              <w:right w:val="nil"/>
            </w:tcBorders>
            <w:shd w:val="clear" w:color="auto" w:fill="auto"/>
            <w:noWrap/>
            <w:vAlign w:val="bottom"/>
            <w:hideMark/>
          </w:tcPr>
          <w:p w14:paraId="2C08B2B7" w14:textId="77777777" w:rsidR="00B01FE5" w:rsidRPr="00B01FE5" w:rsidRDefault="00B01FE5" w:rsidP="00B01FE5">
            <w:pPr>
              <w:spacing w:line="240" w:lineRule="auto"/>
              <w:jc w:val="center"/>
              <w:rPr>
                <w:rFonts w:ascii="Times New Roman" w:eastAsia="Times New Roman" w:hAnsi="Times New Roman" w:cs="Times New Roman"/>
                <w:i/>
                <w:iCs/>
                <w:color w:val="000000"/>
                <w:sz w:val="20"/>
                <w:szCs w:val="20"/>
              </w:rPr>
            </w:pPr>
            <w:r w:rsidRPr="00B01FE5">
              <w:rPr>
                <w:rFonts w:ascii="Times New Roman" w:eastAsia="Times New Roman" w:hAnsi="Times New Roman" w:cs="Times New Roman"/>
                <w:i/>
                <w:iCs/>
                <w:color w:val="000000"/>
                <w:sz w:val="20"/>
                <w:szCs w:val="20"/>
              </w:rPr>
              <w:t>t</w:t>
            </w:r>
          </w:p>
        </w:tc>
        <w:tc>
          <w:tcPr>
            <w:tcW w:w="566" w:type="dxa"/>
            <w:tcBorders>
              <w:top w:val="nil"/>
              <w:left w:val="nil"/>
              <w:bottom w:val="single" w:sz="4" w:space="0" w:color="auto"/>
              <w:right w:val="nil"/>
            </w:tcBorders>
            <w:shd w:val="clear" w:color="auto" w:fill="auto"/>
            <w:noWrap/>
            <w:vAlign w:val="bottom"/>
            <w:hideMark/>
          </w:tcPr>
          <w:p w14:paraId="64BCF27E" w14:textId="77777777"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df</w:t>
            </w:r>
          </w:p>
        </w:tc>
        <w:tc>
          <w:tcPr>
            <w:tcW w:w="780" w:type="dxa"/>
            <w:tcBorders>
              <w:top w:val="nil"/>
              <w:left w:val="nil"/>
              <w:bottom w:val="single" w:sz="4" w:space="0" w:color="auto"/>
              <w:right w:val="nil"/>
            </w:tcBorders>
            <w:shd w:val="clear" w:color="auto" w:fill="auto"/>
            <w:noWrap/>
            <w:vAlign w:val="bottom"/>
            <w:hideMark/>
          </w:tcPr>
          <w:p w14:paraId="3FAFA7B6" w14:textId="77777777" w:rsidR="00B01FE5" w:rsidRPr="00B01FE5" w:rsidRDefault="00B01FE5" w:rsidP="00B01FE5">
            <w:pPr>
              <w:spacing w:line="240" w:lineRule="auto"/>
              <w:jc w:val="center"/>
              <w:rPr>
                <w:rFonts w:ascii="Times New Roman" w:eastAsia="Times New Roman" w:hAnsi="Times New Roman" w:cs="Times New Roman"/>
                <w:i/>
                <w:iCs/>
                <w:color w:val="000000"/>
                <w:sz w:val="20"/>
                <w:szCs w:val="20"/>
              </w:rPr>
            </w:pPr>
            <w:r w:rsidRPr="00B01FE5">
              <w:rPr>
                <w:rFonts w:ascii="Times New Roman" w:eastAsia="Times New Roman" w:hAnsi="Times New Roman" w:cs="Times New Roman"/>
                <w:i/>
                <w:iCs/>
                <w:color w:val="000000"/>
                <w:sz w:val="20"/>
                <w:szCs w:val="20"/>
              </w:rPr>
              <w:t>P</w:t>
            </w:r>
          </w:p>
        </w:tc>
        <w:tc>
          <w:tcPr>
            <w:tcW w:w="2339" w:type="dxa"/>
            <w:tcBorders>
              <w:top w:val="nil"/>
              <w:left w:val="nil"/>
              <w:bottom w:val="single" w:sz="4" w:space="0" w:color="auto"/>
              <w:right w:val="nil"/>
            </w:tcBorders>
            <w:shd w:val="clear" w:color="auto" w:fill="auto"/>
            <w:noWrap/>
            <w:vAlign w:val="bottom"/>
            <w:hideMark/>
          </w:tcPr>
          <w:p w14:paraId="50C1C616" w14:textId="6495305A"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β</w:t>
            </w:r>
            <w:r w:rsidRPr="00B01FE5">
              <w:rPr>
                <w:rFonts w:ascii="Times New Roman" w:eastAsia="Times New Roman" w:hAnsi="Times New Roman" w:cs="Times New Roman"/>
                <w:color w:val="000000"/>
                <w:sz w:val="20"/>
                <w:szCs w:val="20"/>
                <w:vertAlign w:val="subscript"/>
              </w:rPr>
              <w:t>1</w:t>
            </w:r>
            <w:r w:rsidRPr="00B01FE5">
              <w:rPr>
                <w:rFonts w:ascii="Times New Roman" w:eastAsia="Times New Roman" w:hAnsi="Times New Roman" w:cs="Times New Roman"/>
                <w:color w:val="000000"/>
                <w:sz w:val="20"/>
                <w:szCs w:val="20"/>
              </w:rPr>
              <w:t xml:space="preserve"> (95 % CI)</w:t>
            </w:r>
          </w:p>
        </w:tc>
        <w:tc>
          <w:tcPr>
            <w:tcW w:w="806" w:type="dxa"/>
            <w:tcBorders>
              <w:top w:val="nil"/>
              <w:left w:val="nil"/>
              <w:bottom w:val="single" w:sz="4" w:space="0" w:color="auto"/>
              <w:right w:val="nil"/>
            </w:tcBorders>
            <w:shd w:val="clear" w:color="auto" w:fill="auto"/>
            <w:noWrap/>
            <w:vAlign w:val="bottom"/>
            <w:hideMark/>
          </w:tcPr>
          <w:p w14:paraId="34D91315" w14:textId="77777777" w:rsidR="00B01FE5" w:rsidRPr="00B01FE5" w:rsidRDefault="00B01FE5" w:rsidP="00B01FE5">
            <w:pPr>
              <w:spacing w:line="240" w:lineRule="auto"/>
              <w:jc w:val="center"/>
              <w:rPr>
                <w:rFonts w:ascii="Times New Roman" w:eastAsia="Times New Roman" w:hAnsi="Times New Roman" w:cs="Times New Roman"/>
                <w:i/>
                <w:iCs/>
                <w:color w:val="000000"/>
                <w:sz w:val="20"/>
                <w:szCs w:val="20"/>
              </w:rPr>
            </w:pPr>
            <w:r w:rsidRPr="00B01FE5">
              <w:rPr>
                <w:rFonts w:ascii="Times New Roman" w:eastAsia="Times New Roman" w:hAnsi="Times New Roman" w:cs="Times New Roman"/>
                <w:i/>
                <w:iCs/>
                <w:color w:val="000000"/>
                <w:sz w:val="20"/>
                <w:szCs w:val="20"/>
              </w:rPr>
              <w:t>t</w:t>
            </w:r>
          </w:p>
        </w:tc>
        <w:tc>
          <w:tcPr>
            <w:tcW w:w="566" w:type="dxa"/>
            <w:tcBorders>
              <w:top w:val="nil"/>
              <w:left w:val="nil"/>
              <w:bottom w:val="single" w:sz="4" w:space="0" w:color="auto"/>
              <w:right w:val="nil"/>
            </w:tcBorders>
            <w:shd w:val="clear" w:color="auto" w:fill="auto"/>
            <w:noWrap/>
            <w:vAlign w:val="bottom"/>
            <w:hideMark/>
          </w:tcPr>
          <w:p w14:paraId="06BDE559" w14:textId="77777777"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df</w:t>
            </w:r>
          </w:p>
        </w:tc>
        <w:tc>
          <w:tcPr>
            <w:tcW w:w="780" w:type="dxa"/>
            <w:tcBorders>
              <w:top w:val="nil"/>
              <w:left w:val="nil"/>
              <w:bottom w:val="single" w:sz="4" w:space="0" w:color="auto"/>
              <w:right w:val="nil"/>
            </w:tcBorders>
            <w:shd w:val="clear" w:color="auto" w:fill="auto"/>
            <w:noWrap/>
            <w:vAlign w:val="bottom"/>
            <w:hideMark/>
          </w:tcPr>
          <w:p w14:paraId="3E143D35" w14:textId="77777777" w:rsidR="00B01FE5" w:rsidRPr="00B01FE5" w:rsidRDefault="00B01FE5" w:rsidP="00B01FE5">
            <w:pPr>
              <w:spacing w:line="240" w:lineRule="auto"/>
              <w:jc w:val="center"/>
              <w:rPr>
                <w:rFonts w:ascii="Times New Roman" w:eastAsia="Times New Roman" w:hAnsi="Times New Roman" w:cs="Times New Roman"/>
                <w:i/>
                <w:iCs/>
                <w:color w:val="000000"/>
                <w:sz w:val="20"/>
                <w:szCs w:val="20"/>
              </w:rPr>
            </w:pPr>
            <w:r w:rsidRPr="00B01FE5">
              <w:rPr>
                <w:rFonts w:ascii="Times New Roman" w:eastAsia="Times New Roman" w:hAnsi="Times New Roman" w:cs="Times New Roman"/>
                <w:i/>
                <w:iCs/>
                <w:color w:val="000000"/>
                <w:sz w:val="20"/>
                <w:szCs w:val="20"/>
              </w:rPr>
              <w:t>P</w:t>
            </w:r>
          </w:p>
        </w:tc>
        <w:tc>
          <w:tcPr>
            <w:tcW w:w="666" w:type="dxa"/>
            <w:tcBorders>
              <w:top w:val="nil"/>
              <w:left w:val="nil"/>
              <w:bottom w:val="single" w:sz="4" w:space="0" w:color="auto"/>
              <w:right w:val="nil"/>
            </w:tcBorders>
            <w:shd w:val="clear" w:color="auto" w:fill="auto"/>
            <w:noWrap/>
            <w:vAlign w:val="bottom"/>
            <w:hideMark/>
          </w:tcPr>
          <w:p w14:paraId="297CE4BC" w14:textId="77777777"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R</w:t>
            </w:r>
            <w:r w:rsidRPr="00B01FE5">
              <w:rPr>
                <w:rFonts w:ascii="Times New Roman" w:eastAsia="Times New Roman" w:hAnsi="Times New Roman" w:cs="Times New Roman"/>
                <w:color w:val="000000"/>
                <w:sz w:val="20"/>
                <w:szCs w:val="20"/>
                <w:vertAlign w:val="superscript"/>
              </w:rPr>
              <w:t>2</w:t>
            </w:r>
            <w:r w:rsidRPr="00B01FE5">
              <w:rPr>
                <w:rFonts w:ascii="Times New Roman" w:eastAsia="Times New Roman" w:hAnsi="Times New Roman" w:cs="Times New Roman"/>
                <w:color w:val="000000"/>
                <w:sz w:val="20"/>
                <w:szCs w:val="20"/>
              </w:rPr>
              <w:t>m</w:t>
            </w:r>
          </w:p>
        </w:tc>
        <w:tc>
          <w:tcPr>
            <w:tcW w:w="669" w:type="dxa"/>
            <w:tcBorders>
              <w:top w:val="nil"/>
              <w:left w:val="nil"/>
              <w:bottom w:val="single" w:sz="4" w:space="0" w:color="auto"/>
              <w:right w:val="nil"/>
            </w:tcBorders>
            <w:shd w:val="clear" w:color="auto" w:fill="auto"/>
            <w:noWrap/>
            <w:vAlign w:val="bottom"/>
            <w:hideMark/>
          </w:tcPr>
          <w:p w14:paraId="375FC8E7" w14:textId="77777777"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R</w:t>
            </w:r>
            <w:r w:rsidRPr="00B01FE5">
              <w:rPr>
                <w:rFonts w:ascii="Times New Roman" w:eastAsia="Times New Roman" w:hAnsi="Times New Roman" w:cs="Times New Roman"/>
                <w:color w:val="000000"/>
                <w:sz w:val="20"/>
                <w:szCs w:val="20"/>
                <w:vertAlign w:val="superscript"/>
              </w:rPr>
              <w:t>2</w:t>
            </w:r>
            <w:r w:rsidRPr="00B01FE5">
              <w:rPr>
                <w:rFonts w:ascii="Times New Roman" w:eastAsia="Times New Roman" w:hAnsi="Times New Roman" w:cs="Times New Roman"/>
                <w:color w:val="000000"/>
                <w:sz w:val="20"/>
                <w:szCs w:val="20"/>
              </w:rPr>
              <w:t>c</w:t>
            </w:r>
          </w:p>
        </w:tc>
      </w:tr>
      <w:tr w:rsidR="00B01FE5" w:rsidRPr="00B01FE5" w14:paraId="7315894F" w14:textId="77777777" w:rsidTr="00B01FE5">
        <w:trPr>
          <w:trHeight w:val="300"/>
        </w:trPr>
        <w:tc>
          <w:tcPr>
            <w:tcW w:w="1060" w:type="dxa"/>
            <w:tcBorders>
              <w:top w:val="single" w:sz="4" w:space="0" w:color="auto"/>
              <w:left w:val="nil"/>
              <w:bottom w:val="nil"/>
              <w:right w:val="nil"/>
            </w:tcBorders>
            <w:shd w:val="clear" w:color="auto" w:fill="auto"/>
            <w:noWrap/>
            <w:vAlign w:val="bottom"/>
            <w:hideMark/>
          </w:tcPr>
          <w:p w14:paraId="6FFC8680"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Dry</w:t>
            </w:r>
          </w:p>
        </w:tc>
        <w:tc>
          <w:tcPr>
            <w:tcW w:w="1883" w:type="dxa"/>
            <w:tcBorders>
              <w:top w:val="single" w:sz="4" w:space="0" w:color="auto"/>
              <w:left w:val="nil"/>
              <w:bottom w:val="nil"/>
              <w:right w:val="nil"/>
            </w:tcBorders>
            <w:shd w:val="clear" w:color="auto" w:fill="auto"/>
            <w:noWrap/>
            <w:vAlign w:val="bottom"/>
            <w:hideMark/>
          </w:tcPr>
          <w:p w14:paraId="45C0C7B9"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011 (0.009,0.013)</w:t>
            </w:r>
          </w:p>
        </w:tc>
        <w:tc>
          <w:tcPr>
            <w:tcW w:w="666" w:type="dxa"/>
            <w:tcBorders>
              <w:top w:val="single" w:sz="4" w:space="0" w:color="auto"/>
              <w:left w:val="nil"/>
              <w:bottom w:val="nil"/>
              <w:right w:val="nil"/>
            </w:tcBorders>
            <w:shd w:val="clear" w:color="auto" w:fill="auto"/>
            <w:noWrap/>
            <w:vAlign w:val="bottom"/>
            <w:hideMark/>
          </w:tcPr>
          <w:p w14:paraId="0FBADB5A"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11.82</w:t>
            </w:r>
          </w:p>
        </w:tc>
        <w:tc>
          <w:tcPr>
            <w:tcW w:w="566" w:type="dxa"/>
            <w:tcBorders>
              <w:top w:val="single" w:sz="4" w:space="0" w:color="auto"/>
              <w:left w:val="nil"/>
              <w:bottom w:val="nil"/>
              <w:right w:val="nil"/>
            </w:tcBorders>
            <w:shd w:val="clear" w:color="auto" w:fill="auto"/>
            <w:noWrap/>
            <w:vAlign w:val="bottom"/>
            <w:hideMark/>
          </w:tcPr>
          <w:p w14:paraId="0E7DC8B1"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46.2</w:t>
            </w:r>
          </w:p>
        </w:tc>
        <w:tc>
          <w:tcPr>
            <w:tcW w:w="780" w:type="dxa"/>
            <w:tcBorders>
              <w:top w:val="single" w:sz="4" w:space="0" w:color="auto"/>
              <w:left w:val="nil"/>
              <w:bottom w:val="nil"/>
              <w:right w:val="nil"/>
            </w:tcBorders>
            <w:shd w:val="clear" w:color="auto" w:fill="auto"/>
            <w:noWrap/>
            <w:vAlign w:val="bottom"/>
            <w:hideMark/>
          </w:tcPr>
          <w:p w14:paraId="0A88DC3C"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2339" w:type="dxa"/>
            <w:tcBorders>
              <w:top w:val="single" w:sz="4" w:space="0" w:color="auto"/>
              <w:left w:val="nil"/>
              <w:bottom w:val="nil"/>
              <w:right w:val="nil"/>
            </w:tcBorders>
            <w:shd w:val="clear" w:color="auto" w:fill="auto"/>
            <w:noWrap/>
            <w:vAlign w:val="bottom"/>
            <w:hideMark/>
          </w:tcPr>
          <w:p w14:paraId="3F75AA89" w14:textId="68307E2C" w:rsidR="00B01FE5" w:rsidRPr="00B01FE5" w:rsidRDefault="00B01FE5" w:rsidP="00B01FE5">
            <w:pPr>
              <w:spacing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B01FE5">
              <w:rPr>
                <w:rFonts w:ascii="Times New Roman" w:eastAsia="Times New Roman" w:hAnsi="Times New Roman" w:cs="Times New Roman"/>
                <w:color w:val="000000"/>
                <w:sz w:val="20"/>
                <w:szCs w:val="20"/>
              </w:rPr>
              <w:t>0.0004 (-0.0007,-0.0001)</w:t>
            </w:r>
          </w:p>
        </w:tc>
        <w:tc>
          <w:tcPr>
            <w:tcW w:w="806" w:type="dxa"/>
            <w:tcBorders>
              <w:top w:val="single" w:sz="4" w:space="0" w:color="auto"/>
              <w:left w:val="nil"/>
              <w:bottom w:val="nil"/>
              <w:right w:val="nil"/>
            </w:tcBorders>
            <w:shd w:val="clear" w:color="auto" w:fill="auto"/>
            <w:noWrap/>
            <w:vAlign w:val="bottom"/>
            <w:hideMark/>
          </w:tcPr>
          <w:p w14:paraId="201C2137"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2.91</w:t>
            </w:r>
          </w:p>
        </w:tc>
        <w:tc>
          <w:tcPr>
            <w:tcW w:w="566" w:type="dxa"/>
            <w:tcBorders>
              <w:top w:val="single" w:sz="4" w:space="0" w:color="auto"/>
              <w:left w:val="nil"/>
              <w:bottom w:val="nil"/>
              <w:right w:val="nil"/>
            </w:tcBorders>
            <w:shd w:val="clear" w:color="auto" w:fill="auto"/>
            <w:noWrap/>
            <w:vAlign w:val="bottom"/>
            <w:hideMark/>
          </w:tcPr>
          <w:p w14:paraId="7232ED7B"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42.5</w:t>
            </w:r>
          </w:p>
        </w:tc>
        <w:tc>
          <w:tcPr>
            <w:tcW w:w="780" w:type="dxa"/>
            <w:tcBorders>
              <w:top w:val="single" w:sz="4" w:space="0" w:color="auto"/>
              <w:left w:val="nil"/>
              <w:bottom w:val="nil"/>
              <w:right w:val="nil"/>
            </w:tcBorders>
            <w:shd w:val="clear" w:color="auto" w:fill="auto"/>
            <w:noWrap/>
            <w:vAlign w:val="bottom"/>
            <w:hideMark/>
          </w:tcPr>
          <w:p w14:paraId="26CD71DC"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0.006</w:t>
            </w:r>
          </w:p>
        </w:tc>
        <w:tc>
          <w:tcPr>
            <w:tcW w:w="666" w:type="dxa"/>
            <w:tcBorders>
              <w:top w:val="single" w:sz="4" w:space="0" w:color="auto"/>
              <w:left w:val="nil"/>
              <w:bottom w:val="nil"/>
              <w:right w:val="nil"/>
            </w:tcBorders>
            <w:shd w:val="clear" w:color="auto" w:fill="auto"/>
            <w:noWrap/>
            <w:vAlign w:val="bottom"/>
            <w:hideMark/>
          </w:tcPr>
          <w:p w14:paraId="3295C73C"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144</w:t>
            </w:r>
          </w:p>
        </w:tc>
        <w:tc>
          <w:tcPr>
            <w:tcW w:w="669" w:type="dxa"/>
            <w:tcBorders>
              <w:top w:val="single" w:sz="4" w:space="0" w:color="auto"/>
              <w:left w:val="nil"/>
              <w:bottom w:val="nil"/>
              <w:right w:val="nil"/>
            </w:tcBorders>
            <w:shd w:val="clear" w:color="auto" w:fill="auto"/>
            <w:noWrap/>
            <w:vAlign w:val="bottom"/>
            <w:hideMark/>
          </w:tcPr>
          <w:p w14:paraId="3709191F"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201</w:t>
            </w:r>
          </w:p>
        </w:tc>
      </w:tr>
      <w:tr w:rsidR="00B01FE5" w:rsidRPr="00B01FE5" w14:paraId="54ED24F5" w14:textId="77777777" w:rsidTr="00B01FE5">
        <w:trPr>
          <w:trHeight w:val="300"/>
        </w:trPr>
        <w:tc>
          <w:tcPr>
            <w:tcW w:w="1060" w:type="dxa"/>
            <w:tcBorders>
              <w:top w:val="nil"/>
              <w:left w:val="nil"/>
              <w:bottom w:val="nil"/>
              <w:right w:val="nil"/>
            </w:tcBorders>
            <w:shd w:val="clear" w:color="auto" w:fill="auto"/>
            <w:noWrap/>
            <w:vAlign w:val="bottom"/>
            <w:hideMark/>
          </w:tcPr>
          <w:p w14:paraId="1C418DBE"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Wet</w:t>
            </w:r>
          </w:p>
        </w:tc>
        <w:tc>
          <w:tcPr>
            <w:tcW w:w="1883" w:type="dxa"/>
            <w:tcBorders>
              <w:top w:val="nil"/>
              <w:left w:val="nil"/>
              <w:bottom w:val="nil"/>
              <w:right w:val="nil"/>
            </w:tcBorders>
            <w:shd w:val="clear" w:color="auto" w:fill="auto"/>
            <w:noWrap/>
            <w:vAlign w:val="bottom"/>
            <w:hideMark/>
          </w:tcPr>
          <w:p w14:paraId="19E7772F"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021 (0.019,0.023)</w:t>
            </w:r>
          </w:p>
        </w:tc>
        <w:tc>
          <w:tcPr>
            <w:tcW w:w="666" w:type="dxa"/>
            <w:tcBorders>
              <w:top w:val="nil"/>
              <w:left w:val="nil"/>
              <w:bottom w:val="nil"/>
              <w:right w:val="nil"/>
            </w:tcBorders>
            <w:shd w:val="clear" w:color="auto" w:fill="auto"/>
            <w:noWrap/>
            <w:vAlign w:val="bottom"/>
            <w:hideMark/>
          </w:tcPr>
          <w:p w14:paraId="5FD412A6"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20.63</w:t>
            </w:r>
          </w:p>
        </w:tc>
        <w:tc>
          <w:tcPr>
            <w:tcW w:w="566" w:type="dxa"/>
            <w:tcBorders>
              <w:top w:val="nil"/>
              <w:left w:val="nil"/>
              <w:bottom w:val="nil"/>
              <w:right w:val="nil"/>
            </w:tcBorders>
            <w:shd w:val="clear" w:color="auto" w:fill="auto"/>
            <w:noWrap/>
            <w:vAlign w:val="bottom"/>
            <w:hideMark/>
          </w:tcPr>
          <w:p w14:paraId="65DC5C91"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31.6</w:t>
            </w:r>
          </w:p>
        </w:tc>
        <w:tc>
          <w:tcPr>
            <w:tcW w:w="780" w:type="dxa"/>
            <w:tcBorders>
              <w:top w:val="nil"/>
              <w:left w:val="nil"/>
              <w:bottom w:val="nil"/>
              <w:right w:val="nil"/>
            </w:tcBorders>
            <w:shd w:val="clear" w:color="auto" w:fill="auto"/>
            <w:noWrap/>
            <w:vAlign w:val="bottom"/>
            <w:hideMark/>
          </w:tcPr>
          <w:p w14:paraId="51D826F4"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2339" w:type="dxa"/>
            <w:tcBorders>
              <w:top w:val="nil"/>
              <w:left w:val="nil"/>
              <w:bottom w:val="nil"/>
              <w:right w:val="nil"/>
            </w:tcBorders>
            <w:shd w:val="clear" w:color="auto" w:fill="auto"/>
            <w:noWrap/>
            <w:vAlign w:val="bottom"/>
            <w:hideMark/>
          </w:tcPr>
          <w:p w14:paraId="6C5B3747" w14:textId="385B7A22" w:rsidR="00B01FE5" w:rsidRPr="00B01FE5" w:rsidRDefault="00B01FE5" w:rsidP="00B01FE5">
            <w:pPr>
              <w:spacing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B01FE5">
              <w:rPr>
                <w:rFonts w:ascii="Times New Roman" w:eastAsia="Times New Roman" w:hAnsi="Times New Roman" w:cs="Times New Roman"/>
                <w:color w:val="000000"/>
                <w:sz w:val="20"/>
                <w:szCs w:val="20"/>
              </w:rPr>
              <w:t>0.0010 (-0.0011,-0.0008)</w:t>
            </w:r>
          </w:p>
        </w:tc>
        <w:tc>
          <w:tcPr>
            <w:tcW w:w="806" w:type="dxa"/>
            <w:tcBorders>
              <w:top w:val="nil"/>
              <w:left w:val="nil"/>
              <w:bottom w:val="nil"/>
              <w:right w:val="nil"/>
            </w:tcBorders>
            <w:shd w:val="clear" w:color="auto" w:fill="auto"/>
            <w:noWrap/>
            <w:vAlign w:val="bottom"/>
            <w:hideMark/>
          </w:tcPr>
          <w:p w14:paraId="02649A6E"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11.28</w:t>
            </w:r>
          </w:p>
        </w:tc>
        <w:tc>
          <w:tcPr>
            <w:tcW w:w="566" w:type="dxa"/>
            <w:tcBorders>
              <w:top w:val="nil"/>
              <w:left w:val="nil"/>
              <w:bottom w:val="nil"/>
              <w:right w:val="nil"/>
            </w:tcBorders>
            <w:shd w:val="clear" w:color="auto" w:fill="auto"/>
            <w:noWrap/>
            <w:vAlign w:val="bottom"/>
            <w:hideMark/>
          </w:tcPr>
          <w:p w14:paraId="68851658"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39.3</w:t>
            </w:r>
          </w:p>
        </w:tc>
        <w:tc>
          <w:tcPr>
            <w:tcW w:w="780" w:type="dxa"/>
            <w:tcBorders>
              <w:top w:val="nil"/>
              <w:left w:val="nil"/>
              <w:bottom w:val="nil"/>
              <w:right w:val="nil"/>
            </w:tcBorders>
            <w:shd w:val="clear" w:color="auto" w:fill="auto"/>
            <w:noWrap/>
            <w:vAlign w:val="bottom"/>
            <w:hideMark/>
          </w:tcPr>
          <w:p w14:paraId="54B72A80"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666" w:type="dxa"/>
            <w:tcBorders>
              <w:top w:val="nil"/>
              <w:left w:val="nil"/>
              <w:bottom w:val="nil"/>
              <w:right w:val="nil"/>
            </w:tcBorders>
            <w:shd w:val="clear" w:color="auto" w:fill="auto"/>
            <w:noWrap/>
            <w:vAlign w:val="bottom"/>
            <w:hideMark/>
          </w:tcPr>
          <w:p w14:paraId="11E65D00"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504</w:t>
            </w:r>
          </w:p>
        </w:tc>
        <w:tc>
          <w:tcPr>
            <w:tcW w:w="669" w:type="dxa"/>
            <w:tcBorders>
              <w:top w:val="nil"/>
              <w:left w:val="nil"/>
              <w:bottom w:val="nil"/>
              <w:right w:val="nil"/>
            </w:tcBorders>
            <w:shd w:val="clear" w:color="auto" w:fill="auto"/>
            <w:noWrap/>
            <w:vAlign w:val="bottom"/>
            <w:hideMark/>
          </w:tcPr>
          <w:p w14:paraId="4D8A7D13"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792</w:t>
            </w:r>
          </w:p>
        </w:tc>
      </w:tr>
      <w:tr w:rsidR="00B01FE5" w:rsidRPr="00B01FE5" w14:paraId="687ABD3C" w14:textId="77777777" w:rsidTr="00B01FE5">
        <w:trPr>
          <w:trHeight w:val="300"/>
        </w:trPr>
        <w:tc>
          <w:tcPr>
            <w:tcW w:w="1060" w:type="dxa"/>
            <w:tcBorders>
              <w:top w:val="nil"/>
              <w:left w:val="nil"/>
              <w:bottom w:val="single" w:sz="4" w:space="0" w:color="auto"/>
              <w:right w:val="nil"/>
            </w:tcBorders>
            <w:shd w:val="clear" w:color="auto" w:fill="auto"/>
            <w:noWrap/>
            <w:vAlign w:val="bottom"/>
            <w:hideMark/>
          </w:tcPr>
          <w:p w14:paraId="28AFA9CA"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Combined</w:t>
            </w:r>
          </w:p>
        </w:tc>
        <w:tc>
          <w:tcPr>
            <w:tcW w:w="1883" w:type="dxa"/>
            <w:tcBorders>
              <w:top w:val="nil"/>
              <w:left w:val="nil"/>
              <w:bottom w:val="single" w:sz="4" w:space="0" w:color="auto"/>
              <w:right w:val="nil"/>
            </w:tcBorders>
            <w:shd w:val="clear" w:color="auto" w:fill="auto"/>
            <w:noWrap/>
            <w:vAlign w:val="bottom"/>
            <w:hideMark/>
          </w:tcPr>
          <w:p w14:paraId="76117B9A"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016 (0.014,0.018)</w:t>
            </w:r>
          </w:p>
        </w:tc>
        <w:tc>
          <w:tcPr>
            <w:tcW w:w="666" w:type="dxa"/>
            <w:tcBorders>
              <w:top w:val="nil"/>
              <w:left w:val="nil"/>
              <w:bottom w:val="single" w:sz="4" w:space="0" w:color="auto"/>
              <w:right w:val="nil"/>
            </w:tcBorders>
            <w:shd w:val="clear" w:color="auto" w:fill="auto"/>
            <w:noWrap/>
            <w:vAlign w:val="bottom"/>
            <w:hideMark/>
          </w:tcPr>
          <w:p w14:paraId="17BFBF41"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14.94</w:t>
            </w:r>
          </w:p>
        </w:tc>
        <w:tc>
          <w:tcPr>
            <w:tcW w:w="566" w:type="dxa"/>
            <w:tcBorders>
              <w:top w:val="nil"/>
              <w:left w:val="nil"/>
              <w:bottom w:val="single" w:sz="4" w:space="0" w:color="auto"/>
              <w:right w:val="nil"/>
            </w:tcBorders>
            <w:shd w:val="clear" w:color="auto" w:fill="auto"/>
            <w:noWrap/>
            <w:vAlign w:val="bottom"/>
            <w:hideMark/>
          </w:tcPr>
          <w:p w14:paraId="3218E147"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70.0</w:t>
            </w:r>
          </w:p>
        </w:tc>
        <w:tc>
          <w:tcPr>
            <w:tcW w:w="780" w:type="dxa"/>
            <w:tcBorders>
              <w:top w:val="nil"/>
              <w:left w:val="nil"/>
              <w:bottom w:val="single" w:sz="4" w:space="0" w:color="auto"/>
              <w:right w:val="nil"/>
            </w:tcBorders>
            <w:shd w:val="clear" w:color="auto" w:fill="auto"/>
            <w:noWrap/>
            <w:vAlign w:val="bottom"/>
            <w:hideMark/>
          </w:tcPr>
          <w:p w14:paraId="7F873143"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2339" w:type="dxa"/>
            <w:tcBorders>
              <w:top w:val="nil"/>
              <w:left w:val="nil"/>
              <w:bottom w:val="single" w:sz="4" w:space="0" w:color="auto"/>
              <w:right w:val="nil"/>
            </w:tcBorders>
            <w:shd w:val="clear" w:color="auto" w:fill="auto"/>
            <w:noWrap/>
            <w:vAlign w:val="bottom"/>
            <w:hideMark/>
          </w:tcPr>
          <w:p w14:paraId="0079DAB1" w14:textId="6C614E5E" w:rsidR="00B01FE5" w:rsidRPr="00B01FE5" w:rsidRDefault="00B01FE5" w:rsidP="00B01FE5">
            <w:pPr>
              <w:spacing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B01FE5">
              <w:rPr>
                <w:rFonts w:ascii="Times New Roman" w:eastAsia="Times New Roman" w:hAnsi="Times New Roman" w:cs="Times New Roman"/>
                <w:color w:val="000000"/>
                <w:sz w:val="20"/>
                <w:szCs w:val="20"/>
              </w:rPr>
              <w:t>0.0006 (-0.0009,-0.0004)</w:t>
            </w:r>
          </w:p>
        </w:tc>
        <w:tc>
          <w:tcPr>
            <w:tcW w:w="806" w:type="dxa"/>
            <w:tcBorders>
              <w:top w:val="nil"/>
              <w:left w:val="nil"/>
              <w:bottom w:val="single" w:sz="4" w:space="0" w:color="auto"/>
              <w:right w:val="nil"/>
            </w:tcBorders>
            <w:shd w:val="clear" w:color="auto" w:fill="auto"/>
            <w:noWrap/>
            <w:vAlign w:val="bottom"/>
            <w:hideMark/>
          </w:tcPr>
          <w:p w14:paraId="5DC77BCF"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5.34</w:t>
            </w:r>
          </w:p>
        </w:tc>
        <w:tc>
          <w:tcPr>
            <w:tcW w:w="566" w:type="dxa"/>
            <w:tcBorders>
              <w:top w:val="nil"/>
              <w:left w:val="nil"/>
              <w:bottom w:val="single" w:sz="4" w:space="0" w:color="auto"/>
              <w:right w:val="nil"/>
            </w:tcBorders>
            <w:shd w:val="clear" w:color="auto" w:fill="auto"/>
            <w:noWrap/>
            <w:vAlign w:val="bottom"/>
            <w:hideMark/>
          </w:tcPr>
          <w:p w14:paraId="48E5A74A"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85.0</w:t>
            </w:r>
          </w:p>
        </w:tc>
        <w:tc>
          <w:tcPr>
            <w:tcW w:w="780" w:type="dxa"/>
            <w:tcBorders>
              <w:top w:val="nil"/>
              <w:left w:val="nil"/>
              <w:bottom w:val="single" w:sz="4" w:space="0" w:color="auto"/>
              <w:right w:val="nil"/>
            </w:tcBorders>
            <w:shd w:val="clear" w:color="auto" w:fill="auto"/>
            <w:noWrap/>
            <w:vAlign w:val="bottom"/>
            <w:hideMark/>
          </w:tcPr>
          <w:p w14:paraId="2D4FA730"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666" w:type="dxa"/>
            <w:tcBorders>
              <w:top w:val="nil"/>
              <w:left w:val="nil"/>
              <w:bottom w:val="single" w:sz="4" w:space="0" w:color="auto"/>
              <w:right w:val="nil"/>
            </w:tcBorders>
            <w:shd w:val="clear" w:color="auto" w:fill="auto"/>
            <w:noWrap/>
            <w:vAlign w:val="bottom"/>
            <w:hideMark/>
          </w:tcPr>
          <w:p w14:paraId="63CDA617"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171</w:t>
            </w:r>
          </w:p>
        </w:tc>
        <w:tc>
          <w:tcPr>
            <w:tcW w:w="669" w:type="dxa"/>
            <w:tcBorders>
              <w:top w:val="nil"/>
              <w:left w:val="nil"/>
              <w:bottom w:val="single" w:sz="4" w:space="0" w:color="auto"/>
              <w:right w:val="nil"/>
            </w:tcBorders>
            <w:shd w:val="clear" w:color="auto" w:fill="auto"/>
            <w:noWrap/>
            <w:vAlign w:val="bottom"/>
            <w:hideMark/>
          </w:tcPr>
          <w:p w14:paraId="6369AF66"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397</w:t>
            </w:r>
          </w:p>
        </w:tc>
      </w:tr>
    </w:tbl>
    <w:p w14:paraId="6A81C898" w14:textId="6A18ACAE" w:rsidR="007A0E9A" w:rsidRDefault="007A0E9A" w:rsidP="00665FD5">
      <w:pPr>
        <w:pStyle w:val="NATESTYLE1CommonCollege"/>
        <w:spacing w:line="240" w:lineRule="auto"/>
        <w:jc w:val="both"/>
      </w:pPr>
    </w:p>
    <w:bookmarkEnd w:id="22"/>
    <w:p w14:paraId="5E76DABE" w14:textId="77777777" w:rsidR="00A052CF" w:rsidRDefault="00A052CF" w:rsidP="006066ED">
      <w:pPr>
        <w:pStyle w:val="NATESTYLE1CommonCollege"/>
        <w:spacing w:after="240" w:line="360" w:lineRule="auto"/>
        <w:jc w:val="both"/>
        <w:sectPr w:rsidR="00A052CF" w:rsidSect="00FB014A">
          <w:pgSz w:w="15840" w:h="12240" w:orient="landscape"/>
          <w:pgMar w:top="1440" w:right="1440" w:bottom="1440" w:left="1440" w:header="720" w:footer="720" w:gutter="0"/>
          <w:lnNumType w:countBy="1" w:restart="continuous"/>
          <w:cols w:space="720"/>
          <w:docGrid w:linePitch="360"/>
        </w:sectPr>
      </w:pPr>
    </w:p>
    <w:p w14:paraId="3B3ABF52" w14:textId="735041A6" w:rsidR="00B765FA" w:rsidRDefault="007A0E9A" w:rsidP="006066ED">
      <w:pPr>
        <w:pStyle w:val="NATESTYLE1CommonCollege"/>
        <w:spacing w:after="240" w:line="360" w:lineRule="auto"/>
        <w:jc w:val="both"/>
      </w:pPr>
      <w:r>
        <w:lastRenderedPageBreak/>
        <w:t xml:space="preserve">Appendix </w:t>
      </w:r>
      <w:r w:rsidR="003E375A">
        <w:t>3</w:t>
      </w:r>
      <w:r w:rsidR="00925468">
        <w:t>: Survival and Predator Identification</w:t>
      </w:r>
    </w:p>
    <w:p w14:paraId="4487DDB2" w14:textId="5C5DAB42" w:rsidR="00491DA4" w:rsidRPr="00925468" w:rsidRDefault="00925468" w:rsidP="006066ED">
      <w:pPr>
        <w:pStyle w:val="NATESTYLE1CommonCollege"/>
        <w:spacing w:after="240" w:line="360" w:lineRule="auto"/>
        <w:jc w:val="both"/>
        <w:rPr>
          <w:i/>
          <w:iCs/>
        </w:rPr>
      </w:pPr>
      <w:bookmarkStart w:id="23" w:name="_Hlk98962293"/>
      <w:r w:rsidRPr="00925468">
        <w:rPr>
          <w:i/>
          <w:iCs/>
        </w:rPr>
        <w:t>Daily survival in predator</w:t>
      </w:r>
      <w:r>
        <w:rPr>
          <w:i/>
          <w:iCs/>
        </w:rPr>
        <w:t xml:space="preserve"> </w:t>
      </w:r>
      <w:r w:rsidRPr="00925468">
        <w:rPr>
          <w:i/>
          <w:iCs/>
        </w:rPr>
        <w:t>exclosure cages</w:t>
      </w:r>
    </w:p>
    <w:p w14:paraId="481B3795" w14:textId="45E38A28" w:rsidR="00925468" w:rsidRDefault="00925468" w:rsidP="00925468">
      <w:pPr>
        <w:pStyle w:val="NATESTYLE1CommonCollege"/>
        <w:spacing w:line="360" w:lineRule="auto"/>
        <w:ind w:firstLine="720"/>
        <w:jc w:val="both"/>
        <w:rPr>
          <w:rFonts w:eastAsiaTheme="minorEastAsia"/>
        </w:rPr>
      </w:pPr>
      <w:r>
        <w:rPr>
          <w:rFonts w:eastAsiaTheme="minorEastAsia"/>
        </w:rPr>
        <w:t xml:space="preserve">Snail survival was checked at the end of the </w:t>
      </w:r>
      <w:r w:rsidRPr="00925468">
        <w:rPr>
          <w:rFonts w:eastAsiaTheme="minorEastAsia"/>
          <w:i/>
          <w:iCs/>
        </w:rPr>
        <w:t>in situ</w:t>
      </w:r>
      <w:r>
        <w:rPr>
          <w:rFonts w:eastAsiaTheme="minorEastAsia"/>
        </w:rPr>
        <w:t xml:space="preserve"> cage experiment and dead snails (i.e., their shells) were measured for shell length (SL).</w:t>
      </w:r>
      <w:r w:rsidR="00004CAC">
        <w:rPr>
          <w:rFonts w:eastAsiaTheme="minorEastAsia"/>
        </w:rPr>
        <w:t xml:space="preserve"> </w:t>
      </w:r>
      <w:r>
        <w:rPr>
          <w:rFonts w:eastAsiaTheme="minorEastAsia"/>
        </w:rPr>
        <w:t>To obtain the duration that the snail survived we used our modelled growth equation to find the SGR</w:t>
      </w:r>
      <w:r w:rsidRPr="00A01ECE">
        <w:rPr>
          <w:rFonts w:eastAsiaTheme="minorEastAsia"/>
          <w:vertAlign w:val="subscript"/>
        </w:rPr>
        <w:t>L</w:t>
      </w:r>
      <w:r>
        <w:rPr>
          <w:rFonts w:eastAsiaTheme="minorEastAsia"/>
          <w:vertAlign w:val="subscript"/>
        </w:rPr>
        <w:t xml:space="preserve"> </w:t>
      </w:r>
      <w:r>
        <w:rPr>
          <w:rFonts w:eastAsiaTheme="minorEastAsia"/>
        </w:rPr>
        <w:t>that would be expected for that snail’s initial size.</w:t>
      </w:r>
      <w:r w:rsidR="00004CAC">
        <w:rPr>
          <w:rFonts w:eastAsiaTheme="minorEastAsia"/>
        </w:rPr>
        <w:t xml:space="preserve"> </w:t>
      </w:r>
      <w:r>
        <w:rPr>
          <w:rFonts w:eastAsiaTheme="minorEastAsia"/>
        </w:rPr>
        <w:t>Using the expected SGR</w:t>
      </w:r>
      <w:r w:rsidRPr="00A01ECE">
        <w:rPr>
          <w:rFonts w:eastAsiaTheme="minorEastAsia"/>
          <w:vertAlign w:val="subscript"/>
        </w:rPr>
        <w:t>L</w:t>
      </w:r>
      <w:r>
        <w:rPr>
          <w:rFonts w:eastAsiaTheme="minorEastAsia"/>
          <w:vertAlign w:val="subscript"/>
        </w:rPr>
        <w:t xml:space="preserve"> </w:t>
      </w:r>
      <w:r>
        <w:rPr>
          <w:rFonts w:eastAsiaTheme="minorEastAsia"/>
        </w:rPr>
        <w:t>for the snail’s initial size</w:t>
      </w:r>
      <w:r>
        <w:rPr>
          <w:rFonts w:eastAsiaTheme="minorEastAsia"/>
          <w:vertAlign w:val="subscript"/>
        </w:rPr>
        <w:t xml:space="preserve">, </w:t>
      </w:r>
      <w:r>
        <w:rPr>
          <w:rFonts w:eastAsiaTheme="minorEastAsia"/>
        </w:rPr>
        <w:t>Equation 1 can be rearranged to back-calculate the time that the snail lived in the cage:</w:t>
      </w:r>
    </w:p>
    <w:p w14:paraId="57302273" w14:textId="77777777" w:rsidR="00925468" w:rsidRPr="003132C0" w:rsidRDefault="00925468" w:rsidP="00925468">
      <w:pPr>
        <w:pStyle w:val="NATESTYLE1CommonCollege"/>
        <w:spacing w:line="360" w:lineRule="auto"/>
        <w:jc w:val="both"/>
        <w:rPr>
          <w:rFonts w:eastAsiaTheme="minorEastAsia"/>
        </w:rPr>
      </w:pPr>
      <m:oMathPara>
        <m:oMath>
          <m:r>
            <w:rPr>
              <w:rFonts w:ascii="Cambria Math" w:hAnsi="Cambria Math"/>
            </w:rPr>
            <m:t>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SGR</m:t>
                  </m:r>
                </m:e>
                <m:sub>
                  <m:r>
                    <w:rPr>
                      <w:rFonts w:ascii="Cambria Math" w:hAnsi="Cambria Math"/>
                    </w:rPr>
                    <m:t>L</m:t>
                  </m:r>
                </m:sub>
              </m:sSub>
            </m:den>
          </m:f>
        </m:oMath>
      </m:oMathPara>
    </w:p>
    <w:p w14:paraId="0DE0A7BD" w14:textId="5DF2EA0E" w:rsidR="00925468" w:rsidRDefault="00925468" w:rsidP="00925468">
      <w:pPr>
        <w:pStyle w:val="NATESTYLE1CommonCollege"/>
        <w:spacing w:line="360" w:lineRule="auto"/>
        <w:jc w:val="both"/>
        <w:rPr>
          <w:rFonts w:eastAsiaTheme="minorEastAsia"/>
        </w:rPr>
      </w:pPr>
      <w:r>
        <w:rPr>
          <w:rFonts w:eastAsiaTheme="minorEastAsia"/>
        </w:rPr>
        <w:t>The daily average survival was found by averaging the proportion of snails alive on the given day.</w:t>
      </w:r>
      <w:r w:rsidR="00004CAC">
        <w:rPr>
          <w:rFonts w:eastAsiaTheme="minorEastAsia"/>
        </w:rPr>
        <w:t xml:space="preserve"> </w:t>
      </w:r>
      <w:r>
        <w:rPr>
          <w:rFonts w:eastAsiaTheme="minorEastAsia"/>
        </w:rPr>
        <w:t>If a snail had died on a given day, it was removed from further proportions.</w:t>
      </w:r>
      <w:r w:rsidR="00004CAC">
        <w:rPr>
          <w:rFonts w:eastAsiaTheme="minorEastAsia"/>
        </w:rPr>
        <w:t xml:space="preserve"> </w:t>
      </w:r>
      <w:r>
        <w:rPr>
          <w:rFonts w:eastAsiaTheme="minorEastAsia"/>
        </w:rPr>
        <w:t xml:space="preserve">One predatory </w:t>
      </w:r>
      <w:r w:rsidRPr="00391652">
        <w:rPr>
          <w:rFonts w:eastAsiaTheme="minorEastAsia"/>
          <w:i/>
          <w:iCs/>
        </w:rPr>
        <w:t>B</w:t>
      </w:r>
      <w:r>
        <w:rPr>
          <w:rFonts w:eastAsiaTheme="minorEastAsia"/>
          <w:i/>
          <w:iCs/>
        </w:rPr>
        <w:t>. lutarium</w:t>
      </w:r>
      <w:r>
        <w:rPr>
          <w:rFonts w:eastAsiaTheme="minorEastAsia"/>
        </w:rPr>
        <w:t xml:space="preserve"> colonized a cage in the dry season and all four snails were killed, this cage was excluded </w:t>
      </w:r>
    </w:p>
    <w:p w14:paraId="6CA66F04" w14:textId="381C8272" w:rsidR="00925468" w:rsidRDefault="00925468" w:rsidP="00925468">
      <w:pPr>
        <w:pStyle w:val="NATESTYLE1CommonCollege"/>
        <w:spacing w:line="360" w:lineRule="auto"/>
        <w:jc w:val="both"/>
        <w:rPr>
          <w:rFonts w:eastAsiaTheme="minorEastAsia"/>
        </w:rPr>
      </w:pPr>
      <w:r>
        <w:rPr>
          <w:rFonts w:eastAsiaTheme="minorEastAsia"/>
        </w:rPr>
        <w:t xml:space="preserve">from this analysis. </w:t>
      </w:r>
    </w:p>
    <w:p w14:paraId="2B39799F" w14:textId="77777777" w:rsidR="00925468" w:rsidRDefault="00925468" w:rsidP="006066ED">
      <w:pPr>
        <w:pStyle w:val="NATESTYLE1CommonCollege"/>
        <w:spacing w:after="240" w:line="360" w:lineRule="auto"/>
        <w:jc w:val="both"/>
        <w:sectPr w:rsidR="00925468" w:rsidSect="00FB014A">
          <w:pgSz w:w="12240" w:h="15840"/>
          <w:pgMar w:top="1440" w:right="1440" w:bottom="1440" w:left="1440" w:header="720" w:footer="720" w:gutter="0"/>
          <w:lnNumType w:countBy="1" w:restart="continuous"/>
          <w:cols w:space="720"/>
          <w:docGrid w:linePitch="360"/>
        </w:sectPr>
      </w:pPr>
    </w:p>
    <w:p w14:paraId="35C69FA6" w14:textId="513A44D9" w:rsidR="00D4666D" w:rsidRDefault="00D4666D" w:rsidP="006066ED">
      <w:pPr>
        <w:autoSpaceDE w:val="0"/>
        <w:autoSpaceDN w:val="0"/>
        <w:adjustRightInd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Chi-Square Tests for Tethering Mortality Types, Invertebrate Catches, and Vertebrate Captures</w:t>
      </w:r>
    </w:p>
    <w:p w14:paraId="10798B5B" w14:textId="0AC8FE4B" w:rsidR="00D4666D" w:rsidRDefault="00D4666D" w:rsidP="00D4666D">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d contingency tests to identify seasonal variation in mortality sources (shell categories: empty, crushed, missing), invertebrate predator abundances (categories: </w:t>
      </w:r>
      <w:r w:rsidRPr="005B78C6">
        <w:rPr>
          <w:rFonts w:ascii="Times New Roman" w:hAnsi="Times New Roman" w:cs="Times New Roman"/>
          <w:i/>
          <w:iCs/>
          <w:sz w:val="24"/>
          <w:szCs w:val="24"/>
        </w:rPr>
        <w:t>P. fallax</w:t>
      </w:r>
      <w:r>
        <w:rPr>
          <w:rFonts w:ascii="Times New Roman" w:hAnsi="Times New Roman" w:cs="Times New Roman"/>
          <w:sz w:val="24"/>
          <w:szCs w:val="24"/>
        </w:rPr>
        <w:t xml:space="preserve"> or </w:t>
      </w:r>
      <w:r w:rsidRPr="005B78C6">
        <w:rPr>
          <w:rFonts w:ascii="Times New Roman" w:hAnsi="Times New Roman" w:cs="Times New Roman"/>
          <w:i/>
          <w:iCs/>
          <w:sz w:val="24"/>
          <w:szCs w:val="24"/>
        </w:rPr>
        <w:t>B. lutarium</w:t>
      </w:r>
      <w:r>
        <w:rPr>
          <w:rFonts w:ascii="Times New Roman" w:hAnsi="Times New Roman" w:cs="Times New Roman"/>
          <w:sz w:val="24"/>
          <w:szCs w:val="24"/>
        </w:rPr>
        <w:t>), or vertebrate predator captures (categories: Mayan Cichlid, Greater Siren, or Redear Sunfish) from the dry season to the wet season. The contingency test looks for changes in proportions of individual categories (e.g., empty, crushed, missing from mortality types, or predator identity from predator data) across seasons.</w:t>
      </w:r>
      <w:r w:rsidR="00004CAC">
        <w:rPr>
          <w:rFonts w:ascii="Times New Roman" w:hAnsi="Times New Roman" w:cs="Times New Roman"/>
          <w:sz w:val="24"/>
          <w:szCs w:val="24"/>
        </w:rPr>
        <w:t xml:space="preserve"> </w:t>
      </w:r>
      <w:r>
        <w:rPr>
          <w:rFonts w:ascii="Times New Roman" w:hAnsi="Times New Roman" w:cs="Times New Roman"/>
          <w:sz w:val="24"/>
          <w:szCs w:val="24"/>
        </w:rPr>
        <w:t>If significant, the contingency test indicates that individual categories differ between seasons proportionally.</w:t>
      </w:r>
      <w:r w:rsidR="00004CAC">
        <w:rPr>
          <w:rFonts w:ascii="Times New Roman" w:hAnsi="Times New Roman" w:cs="Times New Roman"/>
          <w:sz w:val="24"/>
          <w:szCs w:val="24"/>
        </w:rPr>
        <w:t xml:space="preserve"> </w:t>
      </w:r>
      <w:r>
        <w:rPr>
          <w:rFonts w:ascii="Times New Roman" w:hAnsi="Times New Roman" w:cs="Times New Roman"/>
          <w:sz w:val="24"/>
          <w:szCs w:val="24"/>
        </w:rPr>
        <w:t>To determine which season had higher counts for each individual category, we followed significant contingency-tests with simple chi-square tests for each category to test if individual categories differed across seasons.</w:t>
      </w:r>
      <w:r w:rsidR="00004CAC">
        <w:rPr>
          <w:rFonts w:ascii="Times New Roman" w:hAnsi="Times New Roman" w:cs="Times New Roman"/>
          <w:sz w:val="24"/>
          <w:szCs w:val="24"/>
        </w:rPr>
        <w:t xml:space="preserve"> </w:t>
      </w:r>
      <w:r>
        <w:rPr>
          <w:rFonts w:ascii="Times New Roman" w:hAnsi="Times New Roman" w:cs="Times New Roman"/>
          <w:sz w:val="24"/>
          <w:szCs w:val="24"/>
        </w:rPr>
        <w:t>Because the contingency test indicates changes in proportions in individual categories across seasons, a decline in the overall group (i.e., all mortality, all invertebrate predators, all vertebrate predators) may still be present when the test is non-significant (i.e., same proportion of individual categories but fewer counts overall).</w:t>
      </w:r>
      <w:r w:rsidR="00004CAC">
        <w:rPr>
          <w:rFonts w:ascii="Times New Roman" w:hAnsi="Times New Roman" w:cs="Times New Roman"/>
          <w:sz w:val="24"/>
          <w:szCs w:val="24"/>
        </w:rPr>
        <w:t xml:space="preserve"> </w:t>
      </w:r>
      <w:r>
        <w:rPr>
          <w:rFonts w:ascii="Times New Roman" w:hAnsi="Times New Roman" w:cs="Times New Roman"/>
          <w:sz w:val="24"/>
          <w:szCs w:val="24"/>
        </w:rPr>
        <w:t>Therefore, we followed non-significant contingency tests with a simple chi-square test for the overall group to test if the overall group differed across seasons. All simple chi-square tests were tested under the null expectation that each season would have equal numbers of events (proportion = 0.5).</w:t>
      </w:r>
      <w:r w:rsidR="00004CAC">
        <w:rPr>
          <w:rFonts w:ascii="Times New Roman" w:hAnsi="Times New Roman" w:cs="Times New Roman"/>
          <w:sz w:val="24"/>
          <w:szCs w:val="24"/>
        </w:rPr>
        <w:t xml:space="preserve"> </w:t>
      </w:r>
      <w:r>
        <w:rPr>
          <w:rFonts w:ascii="Times New Roman" w:hAnsi="Times New Roman" w:cs="Times New Roman"/>
          <w:sz w:val="24"/>
          <w:szCs w:val="24"/>
        </w:rPr>
        <w:t xml:space="preserve">Analyses were calculated in </w:t>
      </w:r>
      <w:r w:rsidRPr="002377D7">
        <w:rPr>
          <w:rFonts w:ascii="Times New Roman" w:hAnsi="Times New Roman" w:cs="Times New Roman"/>
          <w:sz w:val="24"/>
          <w:szCs w:val="24"/>
        </w:rPr>
        <w:t>R</w:t>
      </w:r>
      <w:r>
        <w:rPr>
          <w:rFonts w:ascii="Times New Roman" w:hAnsi="Times New Roman" w:cs="Times New Roman"/>
          <w:sz w:val="24"/>
          <w:szCs w:val="24"/>
        </w:rPr>
        <w:t xml:space="preserve"> v4.0.3 to make sure chi-Square assumptions were met (i.e., no null frequencies &lt; 1, no more than 20% of groups with null frequencies &lt; 5).</w:t>
      </w:r>
    </w:p>
    <w:p w14:paraId="170F9756" w14:textId="77777777" w:rsidR="00D4666D" w:rsidRDefault="00D4666D" w:rsidP="00D4666D">
      <w:pPr>
        <w:autoSpaceDE w:val="0"/>
        <w:autoSpaceDN w:val="0"/>
        <w:adjustRightInd w:val="0"/>
        <w:spacing w:line="360" w:lineRule="auto"/>
        <w:jc w:val="both"/>
        <w:rPr>
          <w:rFonts w:ascii="Times New Roman" w:hAnsi="Times New Roman" w:cs="Times New Roman"/>
          <w:sz w:val="24"/>
          <w:szCs w:val="24"/>
        </w:rPr>
        <w:sectPr w:rsidR="00D4666D" w:rsidSect="00FB014A">
          <w:pgSz w:w="12240" w:h="15840"/>
          <w:pgMar w:top="1440" w:right="1440" w:bottom="1440" w:left="1440" w:header="720" w:footer="720" w:gutter="0"/>
          <w:lnNumType w:countBy="1" w:restart="continuous"/>
          <w:cols w:space="720"/>
          <w:docGrid w:linePitch="360"/>
        </w:sectPr>
      </w:pPr>
    </w:p>
    <w:p w14:paraId="7B277730" w14:textId="32CB5E4A" w:rsidR="00D4666D" w:rsidRPr="00A812B4" w:rsidRDefault="00596231" w:rsidP="00D4666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A812B4">
        <w:rPr>
          <w:rFonts w:ascii="Times New Roman" w:hAnsi="Times New Roman" w:cs="Times New Roman"/>
          <w:sz w:val="24"/>
          <w:szCs w:val="24"/>
        </w:rPr>
        <w:t>S</w:t>
      </w:r>
      <w:r>
        <w:rPr>
          <w:rFonts w:ascii="Times New Roman" w:hAnsi="Times New Roman" w:cs="Times New Roman"/>
          <w:sz w:val="24"/>
          <w:szCs w:val="24"/>
        </w:rPr>
        <w:t xml:space="preserve">3.1: </w:t>
      </w:r>
      <w:r w:rsidR="00A812B4">
        <w:rPr>
          <w:rFonts w:ascii="Times New Roman" w:hAnsi="Times New Roman" w:cs="Times New Roman"/>
          <w:sz w:val="24"/>
          <w:szCs w:val="24"/>
        </w:rPr>
        <w:t>Results from contingency and simple χ</w:t>
      </w:r>
      <w:r w:rsidR="00A812B4" w:rsidRPr="00A812B4">
        <w:rPr>
          <w:rFonts w:ascii="Times New Roman" w:hAnsi="Times New Roman" w:cs="Times New Roman"/>
          <w:sz w:val="24"/>
          <w:szCs w:val="24"/>
          <w:vertAlign w:val="superscript"/>
        </w:rPr>
        <w:t>2</w:t>
      </w:r>
      <w:r w:rsidR="00A812B4">
        <w:rPr>
          <w:rFonts w:ascii="Times New Roman" w:hAnsi="Times New Roman" w:cs="Times New Roman"/>
          <w:sz w:val="24"/>
          <w:szCs w:val="24"/>
        </w:rPr>
        <w:t xml:space="preserve"> tests analyzing the tethering mortality type, invertebrate catches, and vertebrate capture data sets.</w:t>
      </w:r>
    </w:p>
    <w:tbl>
      <w:tblPr>
        <w:tblW w:w="11070" w:type="dxa"/>
        <w:tblLook w:val="04A0" w:firstRow="1" w:lastRow="0" w:firstColumn="1" w:lastColumn="0" w:noHBand="0" w:noVBand="1"/>
      </w:tblPr>
      <w:tblGrid>
        <w:gridCol w:w="1800"/>
        <w:gridCol w:w="1194"/>
        <w:gridCol w:w="966"/>
        <w:gridCol w:w="1260"/>
        <w:gridCol w:w="766"/>
        <w:gridCol w:w="400"/>
        <w:gridCol w:w="787"/>
        <w:gridCol w:w="2097"/>
        <w:gridCol w:w="1800"/>
      </w:tblGrid>
      <w:tr w:rsidR="00596231" w:rsidRPr="00D4666D" w14:paraId="4C608841" w14:textId="77777777" w:rsidTr="00596231">
        <w:trPr>
          <w:trHeight w:val="300"/>
        </w:trPr>
        <w:tc>
          <w:tcPr>
            <w:tcW w:w="1800" w:type="dxa"/>
            <w:vMerge w:val="restart"/>
            <w:tcBorders>
              <w:top w:val="single" w:sz="4" w:space="0" w:color="auto"/>
              <w:left w:val="nil"/>
              <w:bottom w:val="nil"/>
              <w:right w:val="nil"/>
            </w:tcBorders>
            <w:shd w:val="clear" w:color="auto" w:fill="auto"/>
            <w:noWrap/>
            <w:hideMark/>
          </w:tcPr>
          <w:p w14:paraId="6F785646"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Data set</w:t>
            </w:r>
          </w:p>
        </w:tc>
        <w:tc>
          <w:tcPr>
            <w:tcW w:w="5373" w:type="dxa"/>
            <w:gridSpan w:val="6"/>
            <w:tcBorders>
              <w:top w:val="single" w:sz="4" w:space="0" w:color="auto"/>
              <w:left w:val="nil"/>
              <w:bottom w:val="single" w:sz="4" w:space="0" w:color="auto"/>
              <w:right w:val="nil"/>
            </w:tcBorders>
            <w:shd w:val="clear" w:color="auto" w:fill="auto"/>
            <w:noWrap/>
            <w:vAlign w:val="bottom"/>
            <w:hideMark/>
          </w:tcPr>
          <w:p w14:paraId="7692B543"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Test</w:t>
            </w:r>
          </w:p>
        </w:tc>
        <w:tc>
          <w:tcPr>
            <w:tcW w:w="2097" w:type="dxa"/>
            <w:tcBorders>
              <w:top w:val="single" w:sz="4" w:space="0" w:color="auto"/>
              <w:left w:val="nil"/>
              <w:bottom w:val="nil"/>
              <w:right w:val="nil"/>
            </w:tcBorders>
            <w:shd w:val="clear" w:color="auto" w:fill="auto"/>
            <w:noWrap/>
            <w:hideMark/>
          </w:tcPr>
          <w:p w14:paraId="7540B2AA"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Conclusion</w:t>
            </w:r>
          </w:p>
        </w:tc>
        <w:tc>
          <w:tcPr>
            <w:tcW w:w="1800" w:type="dxa"/>
            <w:tcBorders>
              <w:top w:val="single" w:sz="4" w:space="0" w:color="auto"/>
              <w:left w:val="nil"/>
              <w:bottom w:val="nil"/>
              <w:right w:val="nil"/>
            </w:tcBorders>
            <w:shd w:val="clear" w:color="auto" w:fill="auto"/>
            <w:noWrap/>
            <w:hideMark/>
          </w:tcPr>
          <w:p w14:paraId="4E13102E"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Further Tests?</w:t>
            </w:r>
          </w:p>
        </w:tc>
      </w:tr>
      <w:tr w:rsidR="00596231" w:rsidRPr="00D4666D" w14:paraId="76AE13E3" w14:textId="77777777" w:rsidTr="00596231">
        <w:trPr>
          <w:trHeight w:val="600"/>
        </w:trPr>
        <w:tc>
          <w:tcPr>
            <w:tcW w:w="1800" w:type="dxa"/>
            <w:vMerge/>
            <w:tcBorders>
              <w:top w:val="nil"/>
              <w:left w:val="nil"/>
              <w:bottom w:val="single" w:sz="4" w:space="0" w:color="auto"/>
              <w:right w:val="nil"/>
            </w:tcBorders>
            <w:vAlign w:val="center"/>
            <w:hideMark/>
          </w:tcPr>
          <w:p w14:paraId="2E5813C2" w14:textId="77777777" w:rsidR="00596231" w:rsidRPr="00D4666D" w:rsidRDefault="00596231" w:rsidP="00C92435">
            <w:pPr>
              <w:spacing w:line="240" w:lineRule="auto"/>
              <w:rPr>
                <w:rFonts w:ascii="Times New Roman" w:eastAsia="Times New Roman" w:hAnsi="Times New Roman" w:cs="Times New Roman"/>
                <w:color w:val="000000"/>
              </w:rPr>
            </w:pPr>
          </w:p>
        </w:tc>
        <w:tc>
          <w:tcPr>
            <w:tcW w:w="1194" w:type="dxa"/>
            <w:tcBorders>
              <w:top w:val="dashSmallGap" w:sz="4" w:space="0" w:color="auto"/>
              <w:left w:val="nil"/>
              <w:bottom w:val="single" w:sz="4" w:space="0" w:color="auto"/>
              <w:right w:val="nil"/>
            </w:tcBorders>
            <w:shd w:val="clear" w:color="auto" w:fill="auto"/>
            <w:noWrap/>
            <w:vAlign w:val="bottom"/>
            <w:hideMark/>
          </w:tcPr>
          <w:p w14:paraId="03FAD3C5" w14:textId="77777777" w:rsidR="00596231" w:rsidRPr="00D4666D" w:rsidRDefault="00596231" w:rsidP="00C92435">
            <w:pPr>
              <w:spacing w:line="240" w:lineRule="auto"/>
              <w:rPr>
                <w:rFonts w:ascii="Times New Roman" w:eastAsia="Times New Roman" w:hAnsi="Times New Roman" w:cs="Times New Roman"/>
                <w:color w:val="000000"/>
              </w:rPr>
            </w:pPr>
            <w:r w:rsidRPr="00D4666D">
              <w:rPr>
                <w:rFonts w:ascii="Times New Roman" w:eastAsia="Times New Roman" w:hAnsi="Times New Roman" w:cs="Times New Roman"/>
                <w:color w:val="000000"/>
              </w:rPr>
              <w:t>type</w:t>
            </w:r>
          </w:p>
        </w:tc>
        <w:tc>
          <w:tcPr>
            <w:tcW w:w="966" w:type="dxa"/>
            <w:tcBorders>
              <w:top w:val="dashSmallGap" w:sz="4" w:space="0" w:color="auto"/>
              <w:left w:val="nil"/>
              <w:bottom w:val="single" w:sz="4" w:space="0" w:color="auto"/>
              <w:right w:val="nil"/>
            </w:tcBorders>
            <w:shd w:val="clear" w:color="auto" w:fill="auto"/>
            <w:noWrap/>
            <w:vAlign w:val="bottom"/>
            <w:hideMark/>
          </w:tcPr>
          <w:p w14:paraId="489ADB52" w14:textId="77777777" w:rsidR="00596231" w:rsidRPr="00D4666D" w:rsidRDefault="00596231" w:rsidP="00C92435">
            <w:pPr>
              <w:spacing w:line="240" w:lineRule="auto"/>
              <w:rPr>
                <w:rFonts w:ascii="Times New Roman" w:eastAsia="Times New Roman" w:hAnsi="Times New Roman" w:cs="Times New Roman"/>
                <w:color w:val="000000"/>
              </w:rPr>
            </w:pPr>
            <w:r w:rsidRPr="00D4666D">
              <w:rPr>
                <w:rFonts w:ascii="Times New Roman" w:eastAsia="Times New Roman" w:hAnsi="Times New Roman" w:cs="Times New Roman"/>
                <w:color w:val="000000"/>
              </w:rPr>
              <w:t>exp &lt; 1</w:t>
            </w:r>
          </w:p>
        </w:tc>
        <w:tc>
          <w:tcPr>
            <w:tcW w:w="1260" w:type="dxa"/>
            <w:tcBorders>
              <w:top w:val="dashSmallGap" w:sz="4" w:space="0" w:color="auto"/>
              <w:left w:val="nil"/>
              <w:bottom w:val="single" w:sz="4" w:space="0" w:color="auto"/>
              <w:right w:val="nil"/>
            </w:tcBorders>
            <w:shd w:val="clear" w:color="auto" w:fill="auto"/>
            <w:vAlign w:val="bottom"/>
            <w:hideMark/>
          </w:tcPr>
          <w:p w14:paraId="77DCBFD0" w14:textId="77777777" w:rsidR="00596231" w:rsidRPr="00D4666D" w:rsidRDefault="00596231" w:rsidP="00C92435">
            <w:pPr>
              <w:spacing w:line="240" w:lineRule="auto"/>
              <w:rPr>
                <w:rFonts w:ascii="Times New Roman" w:eastAsia="Times New Roman" w:hAnsi="Times New Roman" w:cs="Times New Roman"/>
                <w:color w:val="000000"/>
              </w:rPr>
            </w:pPr>
            <w:r w:rsidRPr="00D4666D">
              <w:rPr>
                <w:rFonts w:ascii="Times New Roman" w:eastAsia="Times New Roman" w:hAnsi="Times New Roman" w:cs="Times New Roman"/>
                <w:color w:val="000000"/>
              </w:rPr>
              <w:t>&gt; 20% exp below 5</w:t>
            </w:r>
          </w:p>
        </w:tc>
        <w:tc>
          <w:tcPr>
            <w:tcW w:w="766" w:type="dxa"/>
            <w:tcBorders>
              <w:top w:val="dashSmallGap" w:sz="4" w:space="0" w:color="auto"/>
              <w:left w:val="nil"/>
              <w:bottom w:val="single" w:sz="4" w:space="0" w:color="auto"/>
              <w:right w:val="nil"/>
            </w:tcBorders>
            <w:shd w:val="clear" w:color="auto" w:fill="auto"/>
            <w:noWrap/>
            <w:vAlign w:val="bottom"/>
            <w:hideMark/>
          </w:tcPr>
          <w:p w14:paraId="6AB78566"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χ</w:t>
            </w:r>
            <w:r w:rsidRPr="00D4666D">
              <w:rPr>
                <w:rFonts w:ascii="Times New Roman" w:eastAsia="Times New Roman" w:hAnsi="Times New Roman" w:cs="Times New Roman"/>
                <w:color w:val="000000"/>
                <w:vertAlign w:val="superscript"/>
              </w:rPr>
              <w:t>2</w:t>
            </w:r>
          </w:p>
        </w:tc>
        <w:tc>
          <w:tcPr>
            <w:tcW w:w="400" w:type="dxa"/>
            <w:tcBorders>
              <w:top w:val="dashSmallGap" w:sz="4" w:space="0" w:color="auto"/>
              <w:left w:val="nil"/>
              <w:bottom w:val="single" w:sz="4" w:space="0" w:color="auto"/>
              <w:right w:val="nil"/>
            </w:tcBorders>
            <w:shd w:val="clear" w:color="auto" w:fill="auto"/>
            <w:noWrap/>
            <w:vAlign w:val="bottom"/>
            <w:hideMark/>
          </w:tcPr>
          <w:p w14:paraId="1D857731"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df</w:t>
            </w:r>
          </w:p>
        </w:tc>
        <w:tc>
          <w:tcPr>
            <w:tcW w:w="787" w:type="dxa"/>
            <w:tcBorders>
              <w:top w:val="dashSmallGap" w:sz="4" w:space="0" w:color="auto"/>
              <w:left w:val="nil"/>
              <w:bottom w:val="single" w:sz="4" w:space="0" w:color="auto"/>
              <w:right w:val="nil"/>
            </w:tcBorders>
            <w:shd w:val="clear" w:color="auto" w:fill="auto"/>
            <w:noWrap/>
            <w:vAlign w:val="bottom"/>
            <w:hideMark/>
          </w:tcPr>
          <w:p w14:paraId="243A642D" w14:textId="77777777" w:rsidR="00596231" w:rsidRPr="00D4666D" w:rsidRDefault="00596231" w:rsidP="00C92435">
            <w:pPr>
              <w:spacing w:line="240" w:lineRule="auto"/>
              <w:jc w:val="center"/>
              <w:rPr>
                <w:rFonts w:ascii="Times New Roman" w:eastAsia="Times New Roman" w:hAnsi="Times New Roman" w:cs="Times New Roman"/>
                <w:i/>
                <w:iCs/>
                <w:color w:val="000000"/>
              </w:rPr>
            </w:pPr>
            <w:r w:rsidRPr="00D4666D">
              <w:rPr>
                <w:rFonts w:ascii="Times New Roman" w:eastAsia="Times New Roman" w:hAnsi="Times New Roman" w:cs="Times New Roman"/>
                <w:i/>
                <w:iCs/>
                <w:color w:val="000000"/>
              </w:rPr>
              <w:t>P</w:t>
            </w:r>
          </w:p>
        </w:tc>
        <w:tc>
          <w:tcPr>
            <w:tcW w:w="2097" w:type="dxa"/>
            <w:tcBorders>
              <w:top w:val="nil"/>
              <w:left w:val="nil"/>
              <w:bottom w:val="single" w:sz="4" w:space="0" w:color="auto"/>
              <w:right w:val="nil"/>
            </w:tcBorders>
            <w:vAlign w:val="center"/>
            <w:hideMark/>
          </w:tcPr>
          <w:p w14:paraId="6F21CFDC" w14:textId="77777777" w:rsidR="00596231" w:rsidRPr="00D4666D" w:rsidRDefault="00596231" w:rsidP="00C92435">
            <w:pPr>
              <w:spacing w:line="240" w:lineRule="auto"/>
              <w:rPr>
                <w:rFonts w:ascii="Times New Roman" w:eastAsia="Times New Roman" w:hAnsi="Times New Roman" w:cs="Times New Roman"/>
                <w:color w:val="000000"/>
              </w:rPr>
            </w:pPr>
          </w:p>
        </w:tc>
        <w:tc>
          <w:tcPr>
            <w:tcW w:w="1800" w:type="dxa"/>
            <w:tcBorders>
              <w:top w:val="nil"/>
              <w:left w:val="nil"/>
              <w:bottom w:val="single" w:sz="4" w:space="0" w:color="auto"/>
              <w:right w:val="nil"/>
            </w:tcBorders>
            <w:vAlign w:val="center"/>
            <w:hideMark/>
          </w:tcPr>
          <w:p w14:paraId="7F302FFE" w14:textId="77777777" w:rsidR="00596231" w:rsidRPr="00D4666D" w:rsidRDefault="00596231" w:rsidP="00C92435">
            <w:pPr>
              <w:spacing w:line="240" w:lineRule="auto"/>
              <w:rPr>
                <w:rFonts w:ascii="Times New Roman" w:eastAsia="Times New Roman" w:hAnsi="Times New Roman" w:cs="Times New Roman"/>
                <w:color w:val="000000"/>
              </w:rPr>
            </w:pPr>
          </w:p>
        </w:tc>
      </w:tr>
      <w:tr w:rsidR="00596231" w:rsidRPr="00D4666D" w14:paraId="01F95714" w14:textId="77777777" w:rsidTr="00596231">
        <w:trPr>
          <w:trHeight w:val="728"/>
        </w:trPr>
        <w:tc>
          <w:tcPr>
            <w:tcW w:w="1800" w:type="dxa"/>
            <w:tcBorders>
              <w:top w:val="single" w:sz="4" w:space="0" w:color="auto"/>
              <w:left w:val="nil"/>
              <w:bottom w:val="nil"/>
              <w:right w:val="nil"/>
            </w:tcBorders>
            <w:shd w:val="clear" w:color="auto" w:fill="auto"/>
            <w:noWrap/>
            <w:vAlign w:val="center"/>
            <w:hideMark/>
          </w:tcPr>
          <w:p w14:paraId="0F3DEBF8"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Tethering mortality types</w:t>
            </w:r>
          </w:p>
        </w:tc>
        <w:tc>
          <w:tcPr>
            <w:tcW w:w="1194" w:type="dxa"/>
            <w:tcBorders>
              <w:top w:val="single" w:sz="4" w:space="0" w:color="auto"/>
              <w:left w:val="nil"/>
              <w:bottom w:val="nil"/>
              <w:right w:val="nil"/>
            </w:tcBorders>
            <w:shd w:val="clear" w:color="auto" w:fill="auto"/>
            <w:noWrap/>
            <w:vAlign w:val="center"/>
            <w:hideMark/>
          </w:tcPr>
          <w:p w14:paraId="55925059"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contingency</w:t>
            </w:r>
          </w:p>
        </w:tc>
        <w:tc>
          <w:tcPr>
            <w:tcW w:w="966" w:type="dxa"/>
            <w:tcBorders>
              <w:top w:val="single" w:sz="4" w:space="0" w:color="auto"/>
              <w:left w:val="nil"/>
              <w:bottom w:val="nil"/>
              <w:right w:val="nil"/>
            </w:tcBorders>
            <w:shd w:val="clear" w:color="auto" w:fill="auto"/>
            <w:noWrap/>
            <w:vAlign w:val="center"/>
            <w:hideMark/>
          </w:tcPr>
          <w:p w14:paraId="69215C91"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single" w:sz="4" w:space="0" w:color="auto"/>
              <w:left w:val="nil"/>
              <w:bottom w:val="nil"/>
              <w:right w:val="nil"/>
            </w:tcBorders>
            <w:shd w:val="clear" w:color="auto" w:fill="auto"/>
            <w:noWrap/>
            <w:vAlign w:val="center"/>
            <w:hideMark/>
          </w:tcPr>
          <w:p w14:paraId="3FE918A4"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single" w:sz="4" w:space="0" w:color="auto"/>
              <w:left w:val="nil"/>
              <w:bottom w:val="nil"/>
              <w:right w:val="nil"/>
            </w:tcBorders>
            <w:shd w:val="clear" w:color="auto" w:fill="auto"/>
            <w:noWrap/>
            <w:vAlign w:val="center"/>
            <w:hideMark/>
          </w:tcPr>
          <w:p w14:paraId="6C632FFB"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615</w:t>
            </w:r>
          </w:p>
        </w:tc>
        <w:tc>
          <w:tcPr>
            <w:tcW w:w="400" w:type="dxa"/>
            <w:tcBorders>
              <w:top w:val="single" w:sz="4" w:space="0" w:color="auto"/>
              <w:left w:val="nil"/>
              <w:bottom w:val="nil"/>
              <w:right w:val="nil"/>
            </w:tcBorders>
            <w:shd w:val="clear" w:color="auto" w:fill="auto"/>
            <w:noWrap/>
            <w:vAlign w:val="center"/>
            <w:hideMark/>
          </w:tcPr>
          <w:p w14:paraId="3434994F"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w:t>
            </w:r>
          </w:p>
        </w:tc>
        <w:tc>
          <w:tcPr>
            <w:tcW w:w="787" w:type="dxa"/>
            <w:tcBorders>
              <w:top w:val="single" w:sz="4" w:space="0" w:color="auto"/>
              <w:left w:val="nil"/>
              <w:bottom w:val="nil"/>
              <w:right w:val="nil"/>
            </w:tcBorders>
            <w:shd w:val="clear" w:color="auto" w:fill="auto"/>
            <w:noWrap/>
            <w:vAlign w:val="center"/>
            <w:hideMark/>
          </w:tcPr>
          <w:p w14:paraId="60EA3F8B"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0.271</w:t>
            </w:r>
          </w:p>
        </w:tc>
        <w:tc>
          <w:tcPr>
            <w:tcW w:w="2097" w:type="dxa"/>
            <w:tcBorders>
              <w:top w:val="single" w:sz="4" w:space="0" w:color="auto"/>
              <w:left w:val="nil"/>
              <w:bottom w:val="nil"/>
              <w:right w:val="nil"/>
            </w:tcBorders>
            <w:shd w:val="clear" w:color="auto" w:fill="auto"/>
            <w:vAlign w:val="center"/>
            <w:hideMark/>
          </w:tcPr>
          <w:p w14:paraId="15949B27"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Predation types not contingent upon season</w:t>
            </w:r>
          </w:p>
        </w:tc>
        <w:tc>
          <w:tcPr>
            <w:tcW w:w="1800" w:type="dxa"/>
            <w:tcBorders>
              <w:top w:val="single" w:sz="4" w:space="0" w:color="auto"/>
              <w:left w:val="nil"/>
              <w:bottom w:val="nil"/>
              <w:right w:val="nil"/>
            </w:tcBorders>
            <w:shd w:val="clear" w:color="auto" w:fill="auto"/>
            <w:noWrap/>
            <w:vAlign w:val="center"/>
            <w:hideMark/>
          </w:tcPr>
          <w:p w14:paraId="0110F0FA" w14:textId="6390BB8C"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Pooled</w:t>
            </w:r>
            <w:r w:rsidR="00A812B4">
              <w:rPr>
                <w:rFonts w:ascii="Times New Roman" w:eastAsia="Times New Roman" w:hAnsi="Times New Roman" w:cs="Times New Roman"/>
                <w:color w:val="000000"/>
                <w:sz w:val="20"/>
                <w:szCs w:val="20"/>
              </w:rPr>
              <w:t xml:space="preserve"> mortality</w:t>
            </w:r>
            <w:r w:rsidRPr="00D4666D">
              <w:rPr>
                <w:rFonts w:ascii="Times New Roman" w:eastAsia="Times New Roman" w:hAnsi="Times New Roman" w:cs="Times New Roman"/>
                <w:color w:val="000000"/>
                <w:sz w:val="20"/>
                <w:szCs w:val="20"/>
              </w:rPr>
              <w:t xml:space="preserve"> types vs Season</w:t>
            </w:r>
          </w:p>
        </w:tc>
      </w:tr>
      <w:tr w:rsidR="00596231" w:rsidRPr="00D4666D" w14:paraId="358EC5C8" w14:textId="77777777" w:rsidTr="00596231">
        <w:trPr>
          <w:trHeight w:val="792"/>
        </w:trPr>
        <w:tc>
          <w:tcPr>
            <w:tcW w:w="1800" w:type="dxa"/>
            <w:tcBorders>
              <w:top w:val="nil"/>
              <w:left w:val="nil"/>
              <w:bottom w:val="nil"/>
              <w:right w:val="nil"/>
            </w:tcBorders>
            <w:shd w:val="clear" w:color="auto" w:fill="auto"/>
            <w:noWrap/>
            <w:vAlign w:val="center"/>
            <w:hideMark/>
          </w:tcPr>
          <w:p w14:paraId="558E4CD8"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4F26D0BF"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mple χ</w:t>
            </w:r>
            <w:r w:rsidRPr="00D4666D">
              <w:rPr>
                <w:rFonts w:ascii="Times New Roman" w:eastAsia="Times New Roman" w:hAnsi="Times New Roman" w:cs="Times New Roman"/>
                <w:color w:val="000000"/>
                <w:sz w:val="20"/>
                <w:szCs w:val="20"/>
                <w:vertAlign w:val="superscript"/>
              </w:rPr>
              <w:t>2</w:t>
            </w:r>
          </w:p>
        </w:tc>
        <w:tc>
          <w:tcPr>
            <w:tcW w:w="966" w:type="dxa"/>
            <w:tcBorders>
              <w:top w:val="nil"/>
              <w:left w:val="nil"/>
              <w:bottom w:val="nil"/>
              <w:right w:val="nil"/>
            </w:tcBorders>
            <w:shd w:val="clear" w:color="auto" w:fill="auto"/>
            <w:noWrap/>
            <w:vAlign w:val="center"/>
            <w:hideMark/>
          </w:tcPr>
          <w:p w14:paraId="1F230B8D"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1E7EE3BC"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04F37007"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1.600</w:t>
            </w:r>
          </w:p>
        </w:tc>
        <w:tc>
          <w:tcPr>
            <w:tcW w:w="400" w:type="dxa"/>
            <w:tcBorders>
              <w:top w:val="nil"/>
              <w:left w:val="nil"/>
              <w:bottom w:val="nil"/>
              <w:right w:val="nil"/>
            </w:tcBorders>
            <w:shd w:val="clear" w:color="auto" w:fill="auto"/>
            <w:noWrap/>
            <w:vAlign w:val="center"/>
            <w:hideMark/>
          </w:tcPr>
          <w:p w14:paraId="0A1D7006"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265F417D"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nil"/>
              <w:right w:val="nil"/>
            </w:tcBorders>
            <w:shd w:val="clear" w:color="auto" w:fill="auto"/>
            <w:vAlign w:val="center"/>
            <w:hideMark/>
          </w:tcPr>
          <w:p w14:paraId="2F6031CD"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Overall predation counts differ seasonally</w:t>
            </w:r>
          </w:p>
        </w:tc>
        <w:tc>
          <w:tcPr>
            <w:tcW w:w="1800" w:type="dxa"/>
            <w:tcBorders>
              <w:top w:val="nil"/>
              <w:left w:val="nil"/>
              <w:bottom w:val="nil"/>
              <w:right w:val="nil"/>
            </w:tcBorders>
            <w:shd w:val="clear" w:color="auto" w:fill="auto"/>
            <w:noWrap/>
            <w:vAlign w:val="center"/>
            <w:hideMark/>
          </w:tcPr>
          <w:p w14:paraId="186353B3"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r>
      <w:tr w:rsidR="00596231" w:rsidRPr="00D4666D" w14:paraId="1B6E8DBD" w14:textId="77777777" w:rsidTr="00596231">
        <w:trPr>
          <w:trHeight w:val="135"/>
        </w:trPr>
        <w:tc>
          <w:tcPr>
            <w:tcW w:w="1800" w:type="dxa"/>
            <w:tcBorders>
              <w:top w:val="nil"/>
              <w:left w:val="nil"/>
              <w:bottom w:val="nil"/>
              <w:right w:val="nil"/>
            </w:tcBorders>
            <w:shd w:val="clear" w:color="auto" w:fill="auto"/>
            <w:noWrap/>
            <w:vAlign w:val="center"/>
            <w:hideMark/>
          </w:tcPr>
          <w:p w14:paraId="414655A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425008BC" w14:textId="77777777" w:rsidR="00596231" w:rsidRPr="00D4666D" w:rsidRDefault="00596231" w:rsidP="00596231">
            <w:pPr>
              <w:spacing w:line="240" w:lineRule="auto"/>
              <w:rPr>
                <w:rFonts w:ascii="Times New Roman" w:eastAsia="Times New Roman" w:hAnsi="Times New Roman" w:cs="Times New Roman"/>
                <w:sz w:val="20"/>
                <w:szCs w:val="20"/>
              </w:rPr>
            </w:pPr>
          </w:p>
        </w:tc>
        <w:tc>
          <w:tcPr>
            <w:tcW w:w="966" w:type="dxa"/>
            <w:tcBorders>
              <w:top w:val="nil"/>
              <w:left w:val="nil"/>
              <w:bottom w:val="nil"/>
              <w:right w:val="nil"/>
            </w:tcBorders>
            <w:shd w:val="clear" w:color="auto" w:fill="auto"/>
            <w:noWrap/>
            <w:vAlign w:val="center"/>
            <w:hideMark/>
          </w:tcPr>
          <w:p w14:paraId="136BE8D2" w14:textId="77777777" w:rsidR="00596231" w:rsidRPr="00D4666D" w:rsidRDefault="00596231" w:rsidP="00596231">
            <w:pPr>
              <w:spacing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center"/>
            <w:hideMark/>
          </w:tcPr>
          <w:p w14:paraId="2DCF6F92" w14:textId="77777777" w:rsidR="00596231" w:rsidRPr="00D4666D" w:rsidRDefault="00596231" w:rsidP="00596231">
            <w:pPr>
              <w:spacing w:line="240" w:lineRule="auto"/>
              <w:jc w:val="cente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center"/>
            <w:hideMark/>
          </w:tcPr>
          <w:p w14:paraId="09F7FF1F"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400" w:type="dxa"/>
            <w:tcBorders>
              <w:top w:val="nil"/>
              <w:left w:val="nil"/>
              <w:bottom w:val="nil"/>
              <w:right w:val="nil"/>
            </w:tcBorders>
            <w:shd w:val="clear" w:color="auto" w:fill="auto"/>
            <w:noWrap/>
            <w:vAlign w:val="center"/>
            <w:hideMark/>
          </w:tcPr>
          <w:p w14:paraId="0A02FBE4"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787" w:type="dxa"/>
            <w:tcBorders>
              <w:top w:val="nil"/>
              <w:left w:val="nil"/>
              <w:bottom w:val="nil"/>
              <w:right w:val="nil"/>
            </w:tcBorders>
            <w:shd w:val="clear" w:color="auto" w:fill="auto"/>
            <w:noWrap/>
            <w:vAlign w:val="center"/>
            <w:hideMark/>
          </w:tcPr>
          <w:p w14:paraId="2F861313"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2097" w:type="dxa"/>
            <w:tcBorders>
              <w:top w:val="nil"/>
              <w:left w:val="nil"/>
              <w:bottom w:val="nil"/>
              <w:right w:val="nil"/>
            </w:tcBorders>
            <w:shd w:val="clear" w:color="auto" w:fill="auto"/>
            <w:vAlign w:val="center"/>
            <w:hideMark/>
          </w:tcPr>
          <w:p w14:paraId="4596910D" w14:textId="77777777" w:rsidR="00596231" w:rsidRPr="00D4666D" w:rsidRDefault="00596231" w:rsidP="00596231">
            <w:pPr>
              <w:spacing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center"/>
            <w:hideMark/>
          </w:tcPr>
          <w:p w14:paraId="3C476EB3" w14:textId="77777777" w:rsidR="00596231" w:rsidRPr="00D4666D" w:rsidRDefault="00596231" w:rsidP="00596231">
            <w:pPr>
              <w:spacing w:line="240" w:lineRule="auto"/>
              <w:rPr>
                <w:rFonts w:ascii="Times New Roman" w:eastAsia="Times New Roman" w:hAnsi="Times New Roman" w:cs="Times New Roman"/>
                <w:sz w:val="20"/>
                <w:szCs w:val="20"/>
              </w:rPr>
            </w:pPr>
          </w:p>
        </w:tc>
      </w:tr>
      <w:tr w:rsidR="00596231" w:rsidRPr="00D4666D" w14:paraId="1F01333E" w14:textId="77777777" w:rsidTr="00596231">
        <w:trPr>
          <w:trHeight w:val="1323"/>
        </w:trPr>
        <w:tc>
          <w:tcPr>
            <w:tcW w:w="1800" w:type="dxa"/>
            <w:tcBorders>
              <w:top w:val="nil"/>
              <w:left w:val="nil"/>
              <w:bottom w:val="nil"/>
              <w:right w:val="nil"/>
            </w:tcBorders>
            <w:shd w:val="clear" w:color="auto" w:fill="auto"/>
            <w:noWrap/>
            <w:vAlign w:val="center"/>
            <w:hideMark/>
          </w:tcPr>
          <w:p w14:paraId="7B4054C9"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Invertebrate catches</w:t>
            </w:r>
          </w:p>
        </w:tc>
        <w:tc>
          <w:tcPr>
            <w:tcW w:w="1194" w:type="dxa"/>
            <w:tcBorders>
              <w:top w:val="nil"/>
              <w:left w:val="nil"/>
              <w:bottom w:val="nil"/>
              <w:right w:val="nil"/>
            </w:tcBorders>
            <w:shd w:val="clear" w:color="auto" w:fill="auto"/>
            <w:noWrap/>
            <w:vAlign w:val="center"/>
            <w:hideMark/>
          </w:tcPr>
          <w:p w14:paraId="6E01AE0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contingency</w:t>
            </w:r>
          </w:p>
        </w:tc>
        <w:tc>
          <w:tcPr>
            <w:tcW w:w="966" w:type="dxa"/>
            <w:tcBorders>
              <w:top w:val="nil"/>
              <w:left w:val="nil"/>
              <w:bottom w:val="nil"/>
              <w:right w:val="nil"/>
            </w:tcBorders>
            <w:shd w:val="clear" w:color="auto" w:fill="auto"/>
            <w:noWrap/>
            <w:vAlign w:val="center"/>
            <w:hideMark/>
          </w:tcPr>
          <w:p w14:paraId="517D80D5" w14:textId="48181D16"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56C439D4"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40EB5AAC"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0.239</w:t>
            </w:r>
          </w:p>
        </w:tc>
        <w:tc>
          <w:tcPr>
            <w:tcW w:w="400" w:type="dxa"/>
            <w:tcBorders>
              <w:top w:val="nil"/>
              <w:left w:val="nil"/>
              <w:bottom w:val="nil"/>
              <w:right w:val="nil"/>
            </w:tcBorders>
            <w:shd w:val="clear" w:color="auto" w:fill="auto"/>
            <w:noWrap/>
            <w:vAlign w:val="center"/>
            <w:hideMark/>
          </w:tcPr>
          <w:p w14:paraId="20025E77"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15EEB6E0"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0.625</w:t>
            </w:r>
          </w:p>
        </w:tc>
        <w:tc>
          <w:tcPr>
            <w:tcW w:w="2097" w:type="dxa"/>
            <w:tcBorders>
              <w:top w:val="nil"/>
              <w:left w:val="nil"/>
              <w:bottom w:val="nil"/>
              <w:right w:val="nil"/>
            </w:tcBorders>
            <w:shd w:val="clear" w:color="auto" w:fill="auto"/>
            <w:vAlign w:val="center"/>
            <w:hideMark/>
          </w:tcPr>
          <w:p w14:paraId="01EA7955"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Invertebrates composition not contingent upons season</w:t>
            </w:r>
          </w:p>
        </w:tc>
        <w:tc>
          <w:tcPr>
            <w:tcW w:w="1800" w:type="dxa"/>
            <w:tcBorders>
              <w:top w:val="nil"/>
              <w:left w:val="nil"/>
              <w:bottom w:val="nil"/>
              <w:right w:val="nil"/>
            </w:tcBorders>
            <w:shd w:val="clear" w:color="auto" w:fill="auto"/>
            <w:noWrap/>
            <w:vAlign w:val="center"/>
            <w:hideMark/>
          </w:tcPr>
          <w:p w14:paraId="1B3D701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Pooled inverts vs Season</w:t>
            </w:r>
          </w:p>
        </w:tc>
      </w:tr>
      <w:tr w:rsidR="00596231" w:rsidRPr="00D4666D" w14:paraId="1ACC80C3" w14:textId="77777777" w:rsidTr="00596231">
        <w:trPr>
          <w:trHeight w:val="1062"/>
        </w:trPr>
        <w:tc>
          <w:tcPr>
            <w:tcW w:w="1800" w:type="dxa"/>
            <w:tcBorders>
              <w:top w:val="nil"/>
              <w:left w:val="nil"/>
              <w:bottom w:val="nil"/>
              <w:right w:val="nil"/>
            </w:tcBorders>
            <w:shd w:val="clear" w:color="auto" w:fill="auto"/>
            <w:noWrap/>
            <w:vAlign w:val="center"/>
            <w:hideMark/>
          </w:tcPr>
          <w:p w14:paraId="0C178DB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7EA393AB"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mple χ</w:t>
            </w:r>
            <w:r w:rsidRPr="00D4666D">
              <w:rPr>
                <w:rFonts w:ascii="Times New Roman" w:eastAsia="Times New Roman" w:hAnsi="Times New Roman" w:cs="Times New Roman"/>
                <w:color w:val="000000"/>
                <w:sz w:val="20"/>
                <w:szCs w:val="20"/>
                <w:vertAlign w:val="superscript"/>
              </w:rPr>
              <w:t>2</w:t>
            </w:r>
          </w:p>
        </w:tc>
        <w:tc>
          <w:tcPr>
            <w:tcW w:w="966" w:type="dxa"/>
            <w:tcBorders>
              <w:top w:val="nil"/>
              <w:left w:val="nil"/>
              <w:bottom w:val="nil"/>
              <w:right w:val="nil"/>
            </w:tcBorders>
            <w:shd w:val="clear" w:color="auto" w:fill="auto"/>
            <w:noWrap/>
            <w:vAlign w:val="center"/>
            <w:hideMark/>
          </w:tcPr>
          <w:p w14:paraId="6464F530"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101F2C33"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16EF5A60"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2.400</w:t>
            </w:r>
          </w:p>
        </w:tc>
        <w:tc>
          <w:tcPr>
            <w:tcW w:w="400" w:type="dxa"/>
            <w:tcBorders>
              <w:top w:val="nil"/>
              <w:left w:val="nil"/>
              <w:bottom w:val="nil"/>
              <w:right w:val="nil"/>
            </w:tcBorders>
            <w:shd w:val="clear" w:color="auto" w:fill="auto"/>
            <w:noWrap/>
            <w:vAlign w:val="center"/>
            <w:hideMark/>
          </w:tcPr>
          <w:p w14:paraId="776AD10A"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57E2675D"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nil"/>
              <w:right w:val="nil"/>
            </w:tcBorders>
            <w:shd w:val="clear" w:color="auto" w:fill="auto"/>
            <w:vAlign w:val="center"/>
            <w:hideMark/>
          </w:tcPr>
          <w:p w14:paraId="23A4490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Total invertebrate catches were higher in dry season than wet season</w:t>
            </w:r>
          </w:p>
        </w:tc>
        <w:tc>
          <w:tcPr>
            <w:tcW w:w="1800" w:type="dxa"/>
            <w:tcBorders>
              <w:top w:val="nil"/>
              <w:left w:val="nil"/>
              <w:bottom w:val="nil"/>
              <w:right w:val="nil"/>
            </w:tcBorders>
            <w:shd w:val="clear" w:color="auto" w:fill="auto"/>
            <w:noWrap/>
            <w:vAlign w:val="center"/>
            <w:hideMark/>
          </w:tcPr>
          <w:p w14:paraId="70918C9E"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r>
      <w:tr w:rsidR="00596231" w:rsidRPr="00D4666D" w14:paraId="5CC5AEC0" w14:textId="77777777" w:rsidTr="00596231">
        <w:trPr>
          <w:trHeight w:val="135"/>
        </w:trPr>
        <w:tc>
          <w:tcPr>
            <w:tcW w:w="1800" w:type="dxa"/>
            <w:tcBorders>
              <w:top w:val="nil"/>
              <w:left w:val="nil"/>
              <w:bottom w:val="nil"/>
              <w:right w:val="nil"/>
            </w:tcBorders>
            <w:shd w:val="clear" w:color="auto" w:fill="auto"/>
            <w:noWrap/>
            <w:vAlign w:val="center"/>
            <w:hideMark/>
          </w:tcPr>
          <w:p w14:paraId="327479F4"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39775990" w14:textId="77777777" w:rsidR="00596231" w:rsidRPr="00D4666D" w:rsidRDefault="00596231" w:rsidP="00596231">
            <w:pPr>
              <w:spacing w:line="240" w:lineRule="auto"/>
              <w:rPr>
                <w:rFonts w:ascii="Times New Roman" w:eastAsia="Times New Roman" w:hAnsi="Times New Roman" w:cs="Times New Roman"/>
                <w:sz w:val="20"/>
                <w:szCs w:val="20"/>
              </w:rPr>
            </w:pPr>
          </w:p>
        </w:tc>
        <w:tc>
          <w:tcPr>
            <w:tcW w:w="966" w:type="dxa"/>
            <w:tcBorders>
              <w:top w:val="nil"/>
              <w:left w:val="nil"/>
              <w:bottom w:val="nil"/>
              <w:right w:val="nil"/>
            </w:tcBorders>
            <w:shd w:val="clear" w:color="auto" w:fill="auto"/>
            <w:noWrap/>
            <w:vAlign w:val="center"/>
            <w:hideMark/>
          </w:tcPr>
          <w:p w14:paraId="32B3AD93" w14:textId="77777777" w:rsidR="00596231" w:rsidRPr="00D4666D" w:rsidRDefault="00596231" w:rsidP="00596231">
            <w:pPr>
              <w:spacing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center"/>
            <w:hideMark/>
          </w:tcPr>
          <w:p w14:paraId="3216A616" w14:textId="77777777" w:rsidR="00596231" w:rsidRPr="00D4666D" w:rsidRDefault="00596231" w:rsidP="00596231">
            <w:pPr>
              <w:spacing w:line="240" w:lineRule="auto"/>
              <w:jc w:val="cente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center"/>
            <w:hideMark/>
          </w:tcPr>
          <w:p w14:paraId="29EE70FC"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400" w:type="dxa"/>
            <w:tcBorders>
              <w:top w:val="nil"/>
              <w:left w:val="nil"/>
              <w:bottom w:val="nil"/>
              <w:right w:val="nil"/>
            </w:tcBorders>
            <w:shd w:val="clear" w:color="auto" w:fill="auto"/>
            <w:noWrap/>
            <w:vAlign w:val="center"/>
            <w:hideMark/>
          </w:tcPr>
          <w:p w14:paraId="3B7148F7"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787" w:type="dxa"/>
            <w:tcBorders>
              <w:top w:val="nil"/>
              <w:left w:val="nil"/>
              <w:bottom w:val="nil"/>
              <w:right w:val="nil"/>
            </w:tcBorders>
            <w:shd w:val="clear" w:color="auto" w:fill="auto"/>
            <w:noWrap/>
            <w:vAlign w:val="center"/>
            <w:hideMark/>
          </w:tcPr>
          <w:p w14:paraId="04090845"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2097" w:type="dxa"/>
            <w:tcBorders>
              <w:top w:val="nil"/>
              <w:left w:val="nil"/>
              <w:bottom w:val="nil"/>
              <w:right w:val="nil"/>
            </w:tcBorders>
            <w:shd w:val="clear" w:color="auto" w:fill="auto"/>
            <w:vAlign w:val="center"/>
            <w:hideMark/>
          </w:tcPr>
          <w:p w14:paraId="698EFF0E" w14:textId="77777777" w:rsidR="00596231" w:rsidRPr="00D4666D" w:rsidRDefault="00596231" w:rsidP="00596231">
            <w:pPr>
              <w:spacing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center"/>
            <w:hideMark/>
          </w:tcPr>
          <w:p w14:paraId="2DDB9A92" w14:textId="77777777" w:rsidR="00596231" w:rsidRPr="00D4666D" w:rsidRDefault="00596231" w:rsidP="00596231">
            <w:pPr>
              <w:spacing w:line="240" w:lineRule="auto"/>
              <w:rPr>
                <w:rFonts w:ascii="Times New Roman" w:eastAsia="Times New Roman" w:hAnsi="Times New Roman" w:cs="Times New Roman"/>
                <w:sz w:val="20"/>
                <w:szCs w:val="20"/>
              </w:rPr>
            </w:pPr>
          </w:p>
        </w:tc>
      </w:tr>
      <w:tr w:rsidR="00596231" w:rsidRPr="00D4666D" w14:paraId="4BB2E12A" w14:textId="77777777" w:rsidTr="00596231">
        <w:trPr>
          <w:trHeight w:val="525"/>
        </w:trPr>
        <w:tc>
          <w:tcPr>
            <w:tcW w:w="1800" w:type="dxa"/>
            <w:tcBorders>
              <w:top w:val="nil"/>
              <w:left w:val="nil"/>
              <w:bottom w:val="nil"/>
              <w:right w:val="nil"/>
            </w:tcBorders>
            <w:shd w:val="clear" w:color="auto" w:fill="auto"/>
            <w:noWrap/>
            <w:vAlign w:val="center"/>
            <w:hideMark/>
          </w:tcPr>
          <w:p w14:paraId="26CDE22E"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Vertebrate Captures</w:t>
            </w:r>
          </w:p>
        </w:tc>
        <w:tc>
          <w:tcPr>
            <w:tcW w:w="1194" w:type="dxa"/>
            <w:tcBorders>
              <w:top w:val="nil"/>
              <w:left w:val="nil"/>
              <w:bottom w:val="nil"/>
              <w:right w:val="nil"/>
            </w:tcBorders>
            <w:shd w:val="clear" w:color="auto" w:fill="auto"/>
            <w:noWrap/>
            <w:vAlign w:val="center"/>
            <w:hideMark/>
          </w:tcPr>
          <w:p w14:paraId="436ABDCD"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contingency</w:t>
            </w:r>
          </w:p>
        </w:tc>
        <w:tc>
          <w:tcPr>
            <w:tcW w:w="966" w:type="dxa"/>
            <w:tcBorders>
              <w:top w:val="nil"/>
              <w:left w:val="nil"/>
              <w:bottom w:val="nil"/>
              <w:right w:val="nil"/>
            </w:tcBorders>
            <w:shd w:val="clear" w:color="auto" w:fill="auto"/>
            <w:noWrap/>
            <w:vAlign w:val="center"/>
            <w:hideMark/>
          </w:tcPr>
          <w:p w14:paraId="71003910"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yes</w:t>
            </w:r>
          </w:p>
        </w:tc>
        <w:tc>
          <w:tcPr>
            <w:tcW w:w="1260" w:type="dxa"/>
            <w:tcBorders>
              <w:top w:val="nil"/>
              <w:left w:val="nil"/>
              <w:bottom w:val="nil"/>
              <w:right w:val="nil"/>
            </w:tcBorders>
            <w:shd w:val="clear" w:color="auto" w:fill="auto"/>
            <w:noWrap/>
            <w:vAlign w:val="center"/>
            <w:hideMark/>
          </w:tcPr>
          <w:p w14:paraId="309A019E"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yes</w:t>
            </w:r>
          </w:p>
        </w:tc>
        <w:tc>
          <w:tcPr>
            <w:tcW w:w="766" w:type="dxa"/>
            <w:tcBorders>
              <w:top w:val="nil"/>
              <w:left w:val="nil"/>
              <w:bottom w:val="nil"/>
              <w:right w:val="nil"/>
            </w:tcBorders>
            <w:shd w:val="clear" w:color="auto" w:fill="auto"/>
            <w:noWrap/>
            <w:vAlign w:val="center"/>
            <w:hideMark/>
          </w:tcPr>
          <w:p w14:paraId="1F3CC5F8"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0.500</w:t>
            </w:r>
          </w:p>
        </w:tc>
        <w:tc>
          <w:tcPr>
            <w:tcW w:w="400" w:type="dxa"/>
            <w:tcBorders>
              <w:top w:val="nil"/>
              <w:left w:val="nil"/>
              <w:bottom w:val="nil"/>
              <w:right w:val="nil"/>
            </w:tcBorders>
            <w:shd w:val="clear" w:color="auto" w:fill="auto"/>
            <w:noWrap/>
            <w:vAlign w:val="center"/>
            <w:hideMark/>
          </w:tcPr>
          <w:p w14:paraId="79837E14"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w:t>
            </w:r>
          </w:p>
        </w:tc>
        <w:tc>
          <w:tcPr>
            <w:tcW w:w="787" w:type="dxa"/>
            <w:tcBorders>
              <w:top w:val="nil"/>
              <w:left w:val="nil"/>
              <w:bottom w:val="nil"/>
              <w:right w:val="nil"/>
            </w:tcBorders>
            <w:shd w:val="clear" w:color="auto" w:fill="auto"/>
            <w:noWrap/>
            <w:vAlign w:val="center"/>
            <w:hideMark/>
          </w:tcPr>
          <w:p w14:paraId="4488ADF1"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nil"/>
              <w:right w:val="nil"/>
            </w:tcBorders>
            <w:shd w:val="clear" w:color="auto" w:fill="auto"/>
            <w:vAlign w:val="center"/>
            <w:hideMark/>
          </w:tcPr>
          <w:p w14:paraId="4A85C6F3"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 xml:space="preserve">assumptions violated </w:t>
            </w:r>
          </w:p>
        </w:tc>
        <w:tc>
          <w:tcPr>
            <w:tcW w:w="1800" w:type="dxa"/>
            <w:tcBorders>
              <w:top w:val="nil"/>
              <w:left w:val="nil"/>
              <w:bottom w:val="nil"/>
              <w:right w:val="nil"/>
            </w:tcBorders>
            <w:shd w:val="clear" w:color="auto" w:fill="auto"/>
            <w:vAlign w:val="center"/>
            <w:hideMark/>
          </w:tcPr>
          <w:p w14:paraId="092E2E4C" w14:textId="159B06A5"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Pool</w:t>
            </w:r>
            <w:r w:rsidR="00A812B4">
              <w:rPr>
                <w:rFonts w:ascii="Times New Roman" w:eastAsia="Times New Roman" w:hAnsi="Times New Roman" w:cs="Times New Roman"/>
                <w:color w:val="000000"/>
                <w:sz w:val="20"/>
                <w:szCs w:val="20"/>
              </w:rPr>
              <w:t>ed</w:t>
            </w:r>
            <w:r w:rsidRPr="00D4666D">
              <w:rPr>
                <w:rFonts w:ascii="Times New Roman" w:eastAsia="Times New Roman" w:hAnsi="Times New Roman" w:cs="Times New Roman"/>
                <w:color w:val="000000"/>
                <w:sz w:val="20"/>
                <w:szCs w:val="20"/>
              </w:rPr>
              <w:t xml:space="preserve"> vertebrate categories into fish </w:t>
            </w:r>
            <w:r w:rsidR="00A812B4">
              <w:rPr>
                <w:rFonts w:ascii="Times New Roman" w:eastAsia="Times New Roman" w:hAnsi="Times New Roman" w:cs="Times New Roman"/>
                <w:color w:val="000000"/>
                <w:sz w:val="20"/>
                <w:szCs w:val="20"/>
              </w:rPr>
              <w:t>or</w:t>
            </w:r>
            <w:r w:rsidRPr="00D4666D">
              <w:rPr>
                <w:rFonts w:ascii="Times New Roman" w:eastAsia="Times New Roman" w:hAnsi="Times New Roman" w:cs="Times New Roman"/>
                <w:color w:val="000000"/>
                <w:sz w:val="20"/>
                <w:szCs w:val="20"/>
              </w:rPr>
              <w:t xml:space="preserve"> salamander</w:t>
            </w:r>
          </w:p>
        </w:tc>
      </w:tr>
      <w:tr w:rsidR="00596231" w:rsidRPr="00D4666D" w14:paraId="2A767882" w14:textId="77777777" w:rsidTr="00A812B4">
        <w:trPr>
          <w:trHeight w:val="900"/>
        </w:trPr>
        <w:tc>
          <w:tcPr>
            <w:tcW w:w="1800" w:type="dxa"/>
            <w:tcBorders>
              <w:top w:val="nil"/>
              <w:left w:val="nil"/>
              <w:bottom w:val="nil"/>
              <w:right w:val="nil"/>
            </w:tcBorders>
            <w:shd w:val="clear" w:color="auto" w:fill="auto"/>
            <w:noWrap/>
            <w:vAlign w:val="center"/>
            <w:hideMark/>
          </w:tcPr>
          <w:p w14:paraId="2874F40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29C1ABD9"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contingency</w:t>
            </w:r>
          </w:p>
        </w:tc>
        <w:tc>
          <w:tcPr>
            <w:tcW w:w="966" w:type="dxa"/>
            <w:tcBorders>
              <w:top w:val="nil"/>
              <w:left w:val="nil"/>
              <w:bottom w:val="nil"/>
              <w:right w:val="nil"/>
            </w:tcBorders>
            <w:shd w:val="clear" w:color="auto" w:fill="auto"/>
            <w:noWrap/>
            <w:vAlign w:val="center"/>
            <w:hideMark/>
          </w:tcPr>
          <w:p w14:paraId="05EA6360"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0BF30E8E"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0682054D"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8.900</w:t>
            </w:r>
          </w:p>
        </w:tc>
        <w:tc>
          <w:tcPr>
            <w:tcW w:w="400" w:type="dxa"/>
            <w:tcBorders>
              <w:top w:val="nil"/>
              <w:left w:val="nil"/>
              <w:bottom w:val="nil"/>
              <w:right w:val="nil"/>
            </w:tcBorders>
            <w:shd w:val="clear" w:color="auto" w:fill="auto"/>
            <w:noWrap/>
            <w:vAlign w:val="center"/>
            <w:hideMark/>
          </w:tcPr>
          <w:p w14:paraId="451218CA"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624DD19A"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nil"/>
              <w:right w:val="nil"/>
            </w:tcBorders>
            <w:shd w:val="clear" w:color="auto" w:fill="auto"/>
            <w:vAlign w:val="center"/>
            <w:hideMark/>
          </w:tcPr>
          <w:p w14:paraId="5E6EE114"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vertebrate composition was contingent upons season</w:t>
            </w:r>
          </w:p>
        </w:tc>
        <w:tc>
          <w:tcPr>
            <w:tcW w:w="1800" w:type="dxa"/>
            <w:tcBorders>
              <w:top w:val="nil"/>
              <w:left w:val="nil"/>
              <w:bottom w:val="nil"/>
              <w:right w:val="nil"/>
            </w:tcBorders>
            <w:shd w:val="clear" w:color="auto" w:fill="auto"/>
            <w:noWrap/>
            <w:vAlign w:val="center"/>
            <w:hideMark/>
          </w:tcPr>
          <w:p w14:paraId="5EBD97D4"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pecific Categories vs season</w:t>
            </w:r>
          </w:p>
        </w:tc>
      </w:tr>
      <w:tr w:rsidR="00596231" w:rsidRPr="00D4666D" w14:paraId="6251E48C" w14:textId="77777777" w:rsidTr="00A812B4">
        <w:trPr>
          <w:trHeight w:val="720"/>
        </w:trPr>
        <w:tc>
          <w:tcPr>
            <w:tcW w:w="1800" w:type="dxa"/>
            <w:tcBorders>
              <w:top w:val="nil"/>
              <w:left w:val="nil"/>
              <w:bottom w:val="nil"/>
              <w:right w:val="nil"/>
            </w:tcBorders>
            <w:shd w:val="clear" w:color="auto" w:fill="auto"/>
            <w:noWrap/>
            <w:vAlign w:val="center"/>
            <w:hideMark/>
          </w:tcPr>
          <w:p w14:paraId="1DF9DA90"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154276CB"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mple χ</w:t>
            </w:r>
            <w:r w:rsidRPr="00D4666D">
              <w:rPr>
                <w:rFonts w:ascii="Times New Roman" w:eastAsia="Times New Roman" w:hAnsi="Times New Roman" w:cs="Times New Roman"/>
                <w:color w:val="000000"/>
                <w:sz w:val="20"/>
                <w:szCs w:val="20"/>
                <w:vertAlign w:val="superscript"/>
              </w:rPr>
              <w:t>2</w:t>
            </w:r>
          </w:p>
        </w:tc>
        <w:tc>
          <w:tcPr>
            <w:tcW w:w="966" w:type="dxa"/>
            <w:tcBorders>
              <w:top w:val="nil"/>
              <w:left w:val="nil"/>
              <w:bottom w:val="nil"/>
              <w:right w:val="nil"/>
            </w:tcBorders>
            <w:shd w:val="clear" w:color="auto" w:fill="auto"/>
            <w:noWrap/>
            <w:vAlign w:val="center"/>
            <w:hideMark/>
          </w:tcPr>
          <w:p w14:paraId="31D4113B"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2FA5C2DA"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0530E470"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690</w:t>
            </w:r>
          </w:p>
        </w:tc>
        <w:tc>
          <w:tcPr>
            <w:tcW w:w="400" w:type="dxa"/>
            <w:tcBorders>
              <w:top w:val="nil"/>
              <w:left w:val="nil"/>
              <w:bottom w:val="nil"/>
              <w:right w:val="nil"/>
            </w:tcBorders>
            <w:shd w:val="clear" w:color="auto" w:fill="auto"/>
            <w:noWrap/>
            <w:vAlign w:val="center"/>
            <w:hideMark/>
          </w:tcPr>
          <w:p w14:paraId="3FB85BDA"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1EA898C2"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0.194</w:t>
            </w:r>
          </w:p>
        </w:tc>
        <w:tc>
          <w:tcPr>
            <w:tcW w:w="2097" w:type="dxa"/>
            <w:tcBorders>
              <w:top w:val="nil"/>
              <w:left w:val="nil"/>
              <w:bottom w:val="nil"/>
              <w:right w:val="nil"/>
            </w:tcBorders>
            <w:shd w:val="clear" w:color="auto" w:fill="auto"/>
            <w:vAlign w:val="center"/>
            <w:hideMark/>
          </w:tcPr>
          <w:p w14:paraId="44F906CB"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fish capture did not differ seasonally</w:t>
            </w:r>
          </w:p>
        </w:tc>
        <w:tc>
          <w:tcPr>
            <w:tcW w:w="1800" w:type="dxa"/>
            <w:tcBorders>
              <w:top w:val="nil"/>
              <w:left w:val="nil"/>
              <w:bottom w:val="nil"/>
              <w:right w:val="nil"/>
            </w:tcBorders>
            <w:shd w:val="clear" w:color="auto" w:fill="auto"/>
            <w:noWrap/>
            <w:vAlign w:val="center"/>
            <w:hideMark/>
          </w:tcPr>
          <w:p w14:paraId="20867C0E"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r>
      <w:tr w:rsidR="00596231" w:rsidRPr="00D4666D" w14:paraId="19236D4E" w14:textId="77777777" w:rsidTr="00596231">
        <w:trPr>
          <w:trHeight w:val="525"/>
        </w:trPr>
        <w:tc>
          <w:tcPr>
            <w:tcW w:w="1800" w:type="dxa"/>
            <w:tcBorders>
              <w:top w:val="nil"/>
              <w:left w:val="nil"/>
              <w:bottom w:val="single" w:sz="4" w:space="0" w:color="auto"/>
              <w:right w:val="nil"/>
            </w:tcBorders>
            <w:shd w:val="clear" w:color="auto" w:fill="auto"/>
            <w:noWrap/>
            <w:vAlign w:val="center"/>
            <w:hideMark/>
          </w:tcPr>
          <w:p w14:paraId="7AB9C94A"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single" w:sz="4" w:space="0" w:color="auto"/>
              <w:right w:val="nil"/>
            </w:tcBorders>
            <w:shd w:val="clear" w:color="auto" w:fill="auto"/>
            <w:noWrap/>
            <w:vAlign w:val="center"/>
            <w:hideMark/>
          </w:tcPr>
          <w:p w14:paraId="446C1471"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mple χ</w:t>
            </w:r>
            <w:r w:rsidRPr="00D4666D">
              <w:rPr>
                <w:rFonts w:ascii="Times New Roman" w:eastAsia="Times New Roman" w:hAnsi="Times New Roman" w:cs="Times New Roman"/>
                <w:color w:val="000000"/>
                <w:sz w:val="20"/>
                <w:szCs w:val="20"/>
                <w:vertAlign w:val="superscript"/>
              </w:rPr>
              <w:t>2</w:t>
            </w:r>
          </w:p>
        </w:tc>
        <w:tc>
          <w:tcPr>
            <w:tcW w:w="966" w:type="dxa"/>
            <w:tcBorders>
              <w:top w:val="nil"/>
              <w:left w:val="nil"/>
              <w:bottom w:val="single" w:sz="4" w:space="0" w:color="auto"/>
              <w:right w:val="nil"/>
            </w:tcBorders>
            <w:shd w:val="clear" w:color="auto" w:fill="auto"/>
            <w:noWrap/>
            <w:vAlign w:val="center"/>
            <w:hideMark/>
          </w:tcPr>
          <w:p w14:paraId="015916EF"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single" w:sz="4" w:space="0" w:color="auto"/>
              <w:right w:val="nil"/>
            </w:tcBorders>
            <w:shd w:val="clear" w:color="auto" w:fill="auto"/>
            <w:noWrap/>
            <w:vAlign w:val="center"/>
            <w:hideMark/>
          </w:tcPr>
          <w:p w14:paraId="51D1872B"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single" w:sz="4" w:space="0" w:color="auto"/>
              <w:right w:val="nil"/>
            </w:tcBorders>
            <w:shd w:val="clear" w:color="auto" w:fill="auto"/>
            <w:noWrap/>
            <w:vAlign w:val="center"/>
            <w:hideMark/>
          </w:tcPr>
          <w:p w14:paraId="6E3B6D3D"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7.200</w:t>
            </w:r>
          </w:p>
        </w:tc>
        <w:tc>
          <w:tcPr>
            <w:tcW w:w="400" w:type="dxa"/>
            <w:tcBorders>
              <w:top w:val="nil"/>
              <w:left w:val="nil"/>
              <w:bottom w:val="single" w:sz="4" w:space="0" w:color="auto"/>
              <w:right w:val="nil"/>
            </w:tcBorders>
            <w:shd w:val="clear" w:color="auto" w:fill="auto"/>
            <w:noWrap/>
            <w:vAlign w:val="center"/>
            <w:hideMark/>
          </w:tcPr>
          <w:p w14:paraId="78DAA2AF"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single" w:sz="4" w:space="0" w:color="auto"/>
              <w:right w:val="nil"/>
            </w:tcBorders>
            <w:shd w:val="clear" w:color="auto" w:fill="auto"/>
            <w:noWrap/>
            <w:vAlign w:val="center"/>
            <w:hideMark/>
          </w:tcPr>
          <w:p w14:paraId="76A01892"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single" w:sz="4" w:space="0" w:color="auto"/>
              <w:right w:val="nil"/>
            </w:tcBorders>
            <w:shd w:val="clear" w:color="auto" w:fill="auto"/>
            <w:vAlign w:val="center"/>
            <w:hideMark/>
          </w:tcPr>
          <w:p w14:paraId="76DB82C3"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ren captures differed between seasons</w:t>
            </w:r>
          </w:p>
        </w:tc>
        <w:tc>
          <w:tcPr>
            <w:tcW w:w="1800" w:type="dxa"/>
            <w:tcBorders>
              <w:top w:val="nil"/>
              <w:left w:val="nil"/>
              <w:bottom w:val="single" w:sz="4" w:space="0" w:color="auto"/>
              <w:right w:val="nil"/>
            </w:tcBorders>
            <w:shd w:val="clear" w:color="auto" w:fill="auto"/>
            <w:noWrap/>
            <w:vAlign w:val="center"/>
            <w:hideMark/>
          </w:tcPr>
          <w:p w14:paraId="5E345811"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r>
    </w:tbl>
    <w:p w14:paraId="77647D8E" w14:textId="77777777" w:rsidR="00D4666D" w:rsidRPr="00D4666D" w:rsidRDefault="00D4666D" w:rsidP="006066ED">
      <w:pPr>
        <w:autoSpaceDE w:val="0"/>
        <w:autoSpaceDN w:val="0"/>
        <w:adjustRightInd w:val="0"/>
        <w:spacing w:line="360" w:lineRule="auto"/>
        <w:jc w:val="both"/>
        <w:rPr>
          <w:rFonts w:ascii="Times New Roman" w:hAnsi="Times New Roman" w:cs="Times New Roman"/>
          <w:sz w:val="24"/>
          <w:szCs w:val="24"/>
        </w:rPr>
      </w:pPr>
    </w:p>
    <w:p w14:paraId="56B33C55" w14:textId="77777777" w:rsidR="00D4666D" w:rsidRDefault="00D4666D" w:rsidP="006066ED">
      <w:pPr>
        <w:autoSpaceDE w:val="0"/>
        <w:autoSpaceDN w:val="0"/>
        <w:adjustRightInd w:val="0"/>
        <w:spacing w:line="360" w:lineRule="auto"/>
        <w:jc w:val="both"/>
        <w:rPr>
          <w:rFonts w:ascii="Times New Roman" w:hAnsi="Times New Roman" w:cs="Times New Roman"/>
          <w:i/>
          <w:iCs/>
          <w:sz w:val="24"/>
          <w:szCs w:val="24"/>
        </w:rPr>
        <w:sectPr w:rsidR="00D4666D" w:rsidSect="00FB014A">
          <w:pgSz w:w="15840" w:h="12240" w:orient="landscape"/>
          <w:pgMar w:top="1440" w:right="1440" w:bottom="1440" w:left="1440" w:header="720" w:footer="720" w:gutter="0"/>
          <w:lnNumType w:countBy="1" w:restart="continuous"/>
          <w:cols w:space="720"/>
          <w:docGrid w:linePitch="360"/>
        </w:sectPr>
      </w:pPr>
    </w:p>
    <w:p w14:paraId="7F580C33" w14:textId="632C4E59" w:rsidR="00BB16AE" w:rsidRPr="00BB16AE" w:rsidRDefault="00BB16AE" w:rsidP="006066ED">
      <w:pPr>
        <w:autoSpaceDE w:val="0"/>
        <w:autoSpaceDN w:val="0"/>
        <w:adjustRightInd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Diet Samples</w:t>
      </w:r>
    </w:p>
    <w:p w14:paraId="3880B6B6" w14:textId="306A6B91" w:rsidR="00781B9F" w:rsidRDefault="00781B9F" w:rsidP="006066E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 the final day of trapping, Mayan Cichlids, known to eat freshwater gastropods, were euthanized in </w:t>
      </w:r>
      <w:r w:rsidRPr="00035364">
        <w:rPr>
          <w:rFonts w:ascii="Times New Roman" w:hAnsi="Times New Roman" w:cs="Times New Roman"/>
          <w:sz w:val="24"/>
          <w:szCs w:val="24"/>
        </w:rPr>
        <w:t>MS-222 (Tricaine-S, Western Chemical Inc.)</w:t>
      </w:r>
      <w:r>
        <w:rPr>
          <w:rFonts w:ascii="Times New Roman" w:hAnsi="Times New Roman" w:cs="Times New Roman"/>
          <w:sz w:val="24"/>
          <w:szCs w:val="24"/>
        </w:rPr>
        <w:t>, placed on ice, then frozen in the lab for later use in gut-content analysis.</w:t>
      </w:r>
      <w:r w:rsidR="00004CAC">
        <w:rPr>
          <w:rFonts w:ascii="Times New Roman" w:hAnsi="Times New Roman" w:cs="Times New Roman"/>
          <w:sz w:val="24"/>
          <w:szCs w:val="24"/>
        </w:rPr>
        <w:t xml:space="preserve"> </w:t>
      </w:r>
      <w:r>
        <w:rPr>
          <w:rFonts w:ascii="Times New Roman" w:hAnsi="Times New Roman" w:cs="Times New Roman"/>
          <w:sz w:val="24"/>
          <w:szCs w:val="24"/>
        </w:rPr>
        <w:t>Mayan Cichlids and Greater Siren diet samples were analyzed in the lab (gut and fecal samples respectively).</w:t>
      </w:r>
      <w:r w:rsidR="00004CAC">
        <w:rPr>
          <w:rFonts w:ascii="Times New Roman" w:hAnsi="Times New Roman" w:cs="Times New Roman"/>
          <w:sz w:val="24"/>
          <w:szCs w:val="24"/>
        </w:rPr>
        <w:t xml:space="preserve"> </w:t>
      </w:r>
      <w:r>
        <w:rPr>
          <w:rFonts w:ascii="Times New Roman" w:hAnsi="Times New Roman" w:cs="Times New Roman"/>
          <w:sz w:val="24"/>
          <w:szCs w:val="24"/>
        </w:rPr>
        <w:t xml:space="preserve">The alimentary canal of each Mayan Cichlids was removed and rinsed with 70% ethanol to remove any contents. Greater Siren fecal samples were obtained from </w:t>
      </w:r>
      <w:r w:rsidR="00AB0947">
        <w:rPr>
          <w:rFonts w:ascii="Times New Roman" w:hAnsi="Times New Roman" w:cs="Times New Roman"/>
          <w:sz w:val="24"/>
          <w:szCs w:val="24"/>
        </w:rPr>
        <w:t xml:space="preserve">Hunter Howell </w:t>
      </w:r>
      <w:r>
        <w:rPr>
          <w:rFonts w:ascii="Times New Roman" w:hAnsi="Times New Roman" w:cs="Times New Roman"/>
          <w:sz w:val="24"/>
          <w:szCs w:val="24"/>
        </w:rPr>
        <w:t>from the University of Miami.</w:t>
      </w:r>
      <w:r w:rsidR="00004CAC">
        <w:rPr>
          <w:rFonts w:ascii="Times New Roman" w:hAnsi="Times New Roman" w:cs="Times New Roman"/>
          <w:sz w:val="24"/>
          <w:szCs w:val="24"/>
        </w:rPr>
        <w:t xml:space="preserve"> </w:t>
      </w:r>
      <w:r>
        <w:rPr>
          <w:rFonts w:ascii="Times New Roman" w:hAnsi="Times New Roman" w:cs="Times New Roman"/>
          <w:sz w:val="24"/>
          <w:szCs w:val="24"/>
        </w:rPr>
        <w:t xml:space="preserve">The contents were searched and, when possible, identified to lowest possible taxonomic group. The primary goal of the gut content analysis was to find relative sizes of gastropod prey. Whole gastropod in diet samples were measured for Shell Length (SL), but when crushed gastropods were found in diet samples, the apex of the shell was located and compared to </w:t>
      </w:r>
      <w:r w:rsidR="00BB16AE">
        <w:rPr>
          <w:rFonts w:ascii="Times New Roman" w:hAnsi="Times New Roman" w:cs="Times New Roman"/>
          <w:sz w:val="24"/>
          <w:szCs w:val="24"/>
        </w:rPr>
        <w:t>apexes</w:t>
      </w:r>
      <w:r>
        <w:rPr>
          <w:rFonts w:ascii="Times New Roman" w:hAnsi="Times New Roman" w:cs="Times New Roman"/>
          <w:sz w:val="24"/>
          <w:szCs w:val="24"/>
        </w:rPr>
        <w:t xml:space="preserve"> of intact shells with known shell lengths.</w:t>
      </w:r>
    </w:p>
    <w:p w14:paraId="2E469245" w14:textId="177FEF2E" w:rsidR="00925468" w:rsidRDefault="00925468" w:rsidP="006066ED">
      <w:pPr>
        <w:autoSpaceDE w:val="0"/>
        <w:autoSpaceDN w:val="0"/>
        <w:adjustRightInd w:val="0"/>
        <w:spacing w:line="360" w:lineRule="auto"/>
        <w:jc w:val="both"/>
        <w:rPr>
          <w:rFonts w:ascii="Times New Roman" w:hAnsi="Times New Roman" w:cs="Times New Roman"/>
          <w:sz w:val="24"/>
          <w:szCs w:val="24"/>
        </w:rPr>
      </w:pPr>
    </w:p>
    <w:p w14:paraId="2A5D4034" w14:textId="77777777" w:rsidR="003A02E4" w:rsidRDefault="003A02E4" w:rsidP="006066ED">
      <w:pPr>
        <w:autoSpaceDE w:val="0"/>
        <w:autoSpaceDN w:val="0"/>
        <w:adjustRightInd w:val="0"/>
        <w:spacing w:line="360" w:lineRule="auto"/>
        <w:jc w:val="both"/>
        <w:rPr>
          <w:rFonts w:ascii="Times New Roman" w:hAnsi="Times New Roman" w:cs="Times New Roman"/>
          <w:sz w:val="24"/>
          <w:szCs w:val="24"/>
        </w:rPr>
        <w:sectPr w:rsidR="003A02E4" w:rsidSect="00FB014A">
          <w:pgSz w:w="12240" w:h="15840"/>
          <w:pgMar w:top="1440" w:right="1440" w:bottom="1440" w:left="1440" w:header="720" w:footer="720" w:gutter="0"/>
          <w:lnNumType w:countBy="1" w:restart="continuous"/>
          <w:cols w:space="720"/>
          <w:docGrid w:linePitch="360"/>
        </w:sectPr>
      </w:pPr>
    </w:p>
    <w:p w14:paraId="533EA614" w14:textId="77777777" w:rsidR="003A02E4" w:rsidRDefault="003A02E4" w:rsidP="003A02E4">
      <w:pPr>
        <w:pStyle w:val="NATESTYLE1CommonCollege"/>
        <w:spacing w:after="240" w:line="240" w:lineRule="auto"/>
        <w:rPr>
          <w:sz w:val="20"/>
          <w:szCs w:val="20"/>
        </w:rPr>
      </w:pPr>
      <w:r>
        <w:rPr>
          <w:noProof/>
          <w:sz w:val="20"/>
          <w:szCs w:val="20"/>
        </w:rPr>
        <w:lastRenderedPageBreak/>
        <w:drawing>
          <wp:inline distT="0" distB="0" distL="0" distR="0" wp14:anchorId="410365C4" wp14:editId="19EF2AD1">
            <wp:extent cx="6816831" cy="5112623"/>
            <wp:effectExtent l="0" t="508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rot="5400000">
                      <a:off x="0" y="0"/>
                      <a:ext cx="6878526" cy="5158894"/>
                    </a:xfrm>
                    <a:prstGeom prst="rect">
                      <a:avLst/>
                    </a:prstGeom>
                  </pic:spPr>
                </pic:pic>
              </a:graphicData>
            </a:graphic>
          </wp:inline>
        </w:drawing>
      </w:r>
    </w:p>
    <w:p w14:paraId="0289DA59" w14:textId="0326D5C4" w:rsidR="003A02E4" w:rsidRPr="00524172" w:rsidRDefault="003A02E4" w:rsidP="003A02E4">
      <w:pPr>
        <w:pStyle w:val="NATESTYLE1CommonCollege"/>
        <w:spacing w:after="240" w:line="240" w:lineRule="auto"/>
      </w:pPr>
      <w:r w:rsidRPr="00524172">
        <w:t>Figure S3.</w:t>
      </w:r>
      <w:r w:rsidR="0040363B" w:rsidRPr="00524172">
        <w:t>2</w:t>
      </w:r>
      <w:r w:rsidRPr="00524172">
        <w:t xml:space="preserve">: summary of diet item counts by species (left panels: Mayan Cichlid - </w:t>
      </w:r>
      <w:r w:rsidRPr="00524172">
        <w:rPr>
          <w:i/>
          <w:iCs/>
        </w:rPr>
        <w:t>Mayahero uropthalmus</w:t>
      </w:r>
      <w:r w:rsidRPr="00524172">
        <w:t xml:space="preserve">; right panels: Greater Siren - </w:t>
      </w:r>
      <w:r w:rsidRPr="00524172">
        <w:rPr>
          <w:i/>
          <w:iCs/>
        </w:rPr>
        <w:t>Siren lacertina</w:t>
      </w:r>
      <w:r w:rsidRPr="00524172">
        <w:t>).</w:t>
      </w:r>
      <w:r w:rsidR="00004CAC">
        <w:t xml:space="preserve"> </w:t>
      </w:r>
      <w:r w:rsidRPr="00524172">
        <w:t>Numbers just to the right of bars are the associated values, and the total counts of contents and predators are depicted on each panel as well. A) Shows the counts of each diet item grouped by prey class divided by the number of predators analyzed, B) shows the proportion of gastropod contents by gastropod family, and C) shows the proportion of gastropod content grouped by 1 mm shell lengths (SL).</w:t>
      </w:r>
    </w:p>
    <w:p w14:paraId="2F193124" w14:textId="5282DE4C" w:rsidR="00BB16AE" w:rsidRPr="00BB16AE" w:rsidRDefault="00BB16AE" w:rsidP="00BB16AE">
      <w:pPr>
        <w:autoSpaceDE w:val="0"/>
        <w:autoSpaceDN w:val="0"/>
        <w:adjustRightInd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Invertebrate Predator maximum size selection experiment</w:t>
      </w:r>
    </w:p>
    <w:p w14:paraId="6D7109DE" w14:textId="4281E341" w:rsidR="003A02E4" w:rsidRDefault="003A02E4" w:rsidP="0040363B">
      <w:pPr>
        <w:autoSpaceDE w:val="0"/>
        <w:autoSpaceDN w:val="0"/>
        <w:adjustRightInd w:val="0"/>
        <w:spacing w:line="360" w:lineRule="auto"/>
        <w:jc w:val="both"/>
        <w:rPr>
          <w:rFonts w:ascii="Times New Roman" w:hAnsi="Times New Roman" w:cs="Times New Roman"/>
          <w:sz w:val="24"/>
          <w:szCs w:val="24"/>
        </w:rPr>
        <w:sectPr w:rsidR="003A02E4" w:rsidSect="00FB014A">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The purpose of this experiment was to test for the maximum size of apple snail (</w:t>
      </w:r>
      <w:r w:rsidRPr="003A02E4">
        <w:rPr>
          <w:rFonts w:ascii="Times New Roman" w:hAnsi="Times New Roman" w:cs="Times New Roman"/>
          <w:i/>
          <w:iCs/>
          <w:sz w:val="24"/>
          <w:szCs w:val="24"/>
        </w:rPr>
        <w:t>P. paludosa</w:t>
      </w:r>
      <w:r>
        <w:rPr>
          <w:rFonts w:ascii="Times New Roman" w:hAnsi="Times New Roman" w:cs="Times New Roman"/>
          <w:sz w:val="24"/>
          <w:szCs w:val="24"/>
        </w:rPr>
        <w:t>) that a crayfish (</w:t>
      </w:r>
      <w:r w:rsidRPr="003A02E4">
        <w:rPr>
          <w:rFonts w:ascii="Times New Roman" w:hAnsi="Times New Roman" w:cs="Times New Roman"/>
          <w:i/>
          <w:iCs/>
          <w:sz w:val="24"/>
          <w:szCs w:val="24"/>
        </w:rPr>
        <w:t>Procambarus fallax</w:t>
      </w:r>
      <w:r>
        <w:rPr>
          <w:rFonts w:ascii="Times New Roman" w:hAnsi="Times New Roman" w:cs="Times New Roman"/>
          <w:sz w:val="24"/>
          <w:szCs w:val="24"/>
        </w:rPr>
        <w:t>) or giant water bug (</w:t>
      </w:r>
      <w:r w:rsidRPr="003A02E4">
        <w:rPr>
          <w:rFonts w:ascii="Times New Roman" w:hAnsi="Times New Roman" w:cs="Times New Roman"/>
          <w:i/>
          <w:iCs/>
          <w:sz w:val="24"/>
          <w:szCs w:val="24"/>
        </w:rPr>
        <w:t>Belostoma lutarium</w:t>
      </w:r>
      <w:r>
        <w:rPr>
          <w:rFonts w:ascii="Times New Roman" w:hAnsi="Times New Roman" w:cs="Times New Roman"/>
          <w:sz w:val="24"/>
          <w:szCs w:val="24"/>
        </w:rPr>
        <w:t>) would eat.</w:t>
      </w:r>
      <w:r w:rsidR="00004CAC">
        <w:rPr>
          <w:rFonts w:ascii="Times New Roman" w:hAnsi="Times New Roman" w:cs="Times New Roman"/>
          <w:sz w:val="24"/>
          <w:szCs w:val="24"/>
        </w:rPr>
        <w:t xml:space="preserve"> </w:t>
      </w:r>
      <w:r w:rsidR="00136185">
        <w:rPr>
          <w:rFonts w:ascii="Times New Roman" w:hAnsi="Times New Roman" w:cs="Times New Roman"/>
          <w:sz w:val="24"/>
          <w:szCs w:val="24"/>
        </w:rPr>
        <w:t>Predators were captured in the Loxahatchee Impoundment Landscape Assessment (LILA) located in Boynton Beach FL using wire minnow traps</w:t>
      </w:r>
      <w:r w:rsidR="00CA5FB5">
        <w:rPr>
          <w:rFonts w:ascii="Times New Roman" w:hAnsi="Times New Roman" w:cs="Times New Roman"/>
          <w:sz w:val="24"/>
          <w:szCs w:val="24"/>
        </w:rPr>
        <w:t>, then</w:t>
      </w:r>
      <w:r>
        <w:rPr>
          <w:rFonts w:ascii="Times New Roman" w:hAnsi="Times New Roman" w:cs="Times New Roman"/>
          <w:sz w:val="24"/>
          <w:szCs w:val="24"/>
        </w:rPr>
        <w:t xml:space="preserve"> </w:t>
      </w:r>
      <w:r w:rsidR="00F27B91">
        <w:rPr>
          <w:rFonts w:ascii="Times New Roman" w:hAnsi="Times New Roman" w:cs="Times New Roman"/>
          <w:sz w:val="24"/>
          <w:szCs w:val="24"/>
        </w:rPr>
        <w:t xml:space="preserve">I </w:t>
      </w:r>
      <w:r w:rsidR="00CA5FB5">
        <w:rPr>
          <w:rFonts w:ascii="Times New Roman" w:hAnsi="Times New Roman" w:cs="Times New Roman"/>
          <w:sz w:val="24"/>
          <w:szCs w:val="24"/>
        </w:rPr>
        <w:t>brought the predators to t</w:t>
      </w:r>
      <w:r w:rsidR="00F27B91">
        <w:rPr>
          <w:rFonts w:ascii="Times New Roman" w:hAnsi="Times New Roman" w:cs="Times New Roman"/>
          <w:sz w:val="24"/>
          <w:szCs w:val="24"/>
        </w:rPr>
        <w:t>he green house at the Florida Atlantic University’s campus in Davie FL</w:t>
      </w:r>
      <w:r w:rsidR="00CA5FB5">
        <w:rPr>
          <w:rFonts w:ascii="Times New Roman" w:hAnsi="Times New Roman" w:cs="Times New Roman"/>
          <w:sz w:val="24"/>
          <w:szCs w:val="24"/>
        </w:rPr>
        <w:t>, where they were housed in 1.1 m</w:t>
      </w:r>
      <w:r w:rsidR="00CA5FB5" w:rsidRPr="00CA5FB5">
        <w:rPr>
          <w:rFonts w:ascii="Times New Roman" w:hAnsi="Times New Roman" w:cs="Times New Roman"/>
          <w:sz w:val="24"/>
          <w:szCs w:val="24"/>
          <w:vertAlign w:val="superscript"/>
        </w:rPr>
        <w:t>2</w:t>
      </w:r>
      <w:r w:rsidR="00CA5FB5">
        <w:rPr>
          <w:rFonts w:ascii="Times New Roman" w:hAnsi="Times New Roman" w:cs="Times New Roman"/>
          <w:sz w:val="24"/>
          <w:szCs w:val="24"/>
        </w:rPr>
        <w:t xml:space="preserve"> round mesocosms (for crayfish) or 10-gallon aquaria (for giant water bugs)</w:t>
      </w:r>
      <w:r w:rsidR="00F27B91">
        <w:rPr>
          <w:rFonts w:ascii="Times New Roman" w:hAnsi="Times New Roman" w:cs="Times New Roman"/>
          <w:sz w:val="24"/>
          <w:szCs w:val="24"/>
        </w:rPr>
        <w:t>.</w:t>
      </w:r>
      <w:r w:rsidR="00CA5FB5">
        <w:rPr>
          <w:rFonts w:ascii="Times New Roman" w:hAnsi="Times New Roman" w:cs="Times New Roman"/>
          <w:sz w:val="24"/>
          <w:szCs w:val="24"/>
        </w:rPr>
        <w:t xml:space="preserve"> </w:t>
      </w:r>
      <w:r w:rsidR="0040363B">
        <w:rPr>
          <w:rFonts w:ascii="Times New Roman" w:hAnsi="Times New Roman" w:cs="Times New Roman"/>
          <w:sz w:val="24"/>
          <w:szCs w:val="24"/>
        </w:rPr>
        <w:t>Before placing predators into experimental containers, I measured crayfish and giant water bugs to Carapace Length (CL) and Total Length TL), respectively.</w:t>
      </w:r>
      <w:r w:rsidR="00004CAC">
        <w:rPr>
          <w:rFonts w:ascii="Times New Roman" w:hAnsi="Times New Roman" w:cs="Times New Roman"/>
          <w:sz w:val="24"/>
          <w:szCs w:val="24"/>
        </w:rPr>
        <w:t xml:space="preserve"> </w:t>
      </w:r>
      <w:r w:rsidR="0040363B">
        <w:rPr>
          <w:rFonts w:ascii="Times New Roman" w:hAnsi="Times New Roman" w:cs="Times New Roman"/>
          <w:sz w:val="24"/>
          <w:szCs w:val="24"/>
        </w:rPr>
        <w:t>Three</w:t>
      </w:r>
      <w:r w:rsidR="00F27B91">
        <w:rPr>
          <w:rFonts w:ascii="Times New Roman" w:hAnsi="Times New Roman" w:cs="Times New Roman"/>
          <w:sz w:val="24"/>
          <w:szCs w:val="24"/>
        </w:rPr>
        <w:t xml:space="preserve"> crayfish, and 5 giant water bugs </w:t>
      </w:r>
      <w:r w:rsidR="0040363B">
        <w:rPr>
          <w:rFonts w:ascii="Times New Roman" w:hAnsi="Times New Roman" w:cs="Times New Roman"/>
          <w:sz w:val="24"/>
          <w:szCs w:val="24"/>
        </w:rPr>
        <w:t xml:space="preserve">were then placed </w:t>
      </w:r>
      <w:r w:rsidR="00F27B91">
        <w:rPr>
          <w:rFonts w:ascii="Times New Roman" w:hAnsi="Times New Roman" w:cs="Times New Roman"/>
          <w:sz w:val="24"/>
          <w:szCs w:val="24"/>
        </w:rPr>
        <w:t xml:space="preserve">into </w:t>
      </w:r>
      <w:r w:rsidR="00E37C9F">
        <w:rPr>
          <w:rFonts w:ascii="Times New Roman" w:hAnsi="Times New Roman" w:cs="Times New Roman"/>
          <w:sz w:val="24"/>
          <w:szCs w:val="24"/>
        </w:rPr>
        <w:t>8</w:t>
      </w:r>
      <w:r w:rsidR="00F27B91">
        <w:rPr>
          <w:rFonts w:ascii="Times New Roman" w:hAnsi="Times New Roman" w:cs="Times New Roman"/>
          <w:sz w:val="24"/>
          <w:szCs w:val="24"/>
        </w:rPr>
        <w:t xml:space="preserve"> 15L-Sterilite containers filled </w:t>
      </w:r>
      <w:r w:rsidR="00F94170">
        <w:rPr>
          <w:rFonts w:ascii="Times New Roman" w:hAnsi="Times New Roman" w:cs="Times New Roman"/>
          <w:sz w:val="24"/>
          <w:szCs w:val="24"/>
        </w:rPr>
        <w:t>2/3</w:t>
      </w:r>
      <w:r w:rsidR="00F27B91">
        <w:rPr>
          <w:rFonts w:ascii="Times New Roman" w:hAnsi="Times New Roman" w:cs="Times New Roman"/>
          <w:sz w:val="24"/>
          <w:szCs w:val="24"/>
        </w:rPr>
        <w:t xml:space="preserve"> full of pond water. In each container, I placed 3 strands of </w:t>
      </w:r>
      <w:r w:rsidR="00E37C9F">
        <w:rPr>
          <w:rFonts w:ascii="Times New Roman" w:hAnsi="Times New Roman" w:cs="Times New Roman"/>
          <w:sz w:val="24"/>
          <w:szCs w:val="24"/>
        </w:rPr>
        <w:t>sawgrass (</w:t>
      </w:r>
      <w:r w:rsidR="00E45AD8" w:rsidRPr="00E45AD8">
        <w:rPr>
          <w:rFonts w:ascii="Times New Roman" w:hAnsi="Times New Roman" w:cs="Times New Roman"/>
          <w:i/>
          <w:iCs/>
          <w:sz w:val="24"/>
          <w:szCs w:val="24"/>
        </w:rPr>
        <w:t>Cladium jamaicense</w:t>
      </w:r>
      <w:r w:rsidR="00E37C9F">
        <w:rPr>
          <w:rFonts w:ascii="Times New Roman" w:hAnsi="Times New Roman" w:cs="Times New Roman"/>
          <w:i/>
          <w:iCs/>
          <w:sz w:val="24"/>
          <w:szCs w:val="24"/>
        </w:rPr>
        <w:t xml:space="preserve">; </w:t>
      </w:r>
      <w:r w:rsidR="00E37C9F">
        <w:rPr>
          <w:rFonts w:ascii="Times New Roman" w:hAnsi="Times New Roman" w:cs="Times New Roman"/>
          <w:sz w:val="24"/>
          <w:szCs w:val="24"/>
        </w:rPr>
        <w:t>collected from plants already growing at the green house) for giant water bug perching sites</w:t>
      </w:r>
      <w:r w:rsidR="00136185">
        <w:rPr>
          <w:rFonts w:ascii="Times New Roman" w:hAnsi="Times New Roman" w:cs="Times New Roman"/>
          <w:sz w:val="24"/>
          <w:szCs w:val="24"/>
        </w:rPr>
        <w:t>, one</w:t>
      </w:r>
      <w:r w:rsidR="00E37C9F">
        <w:rPr>
          <w:rFonts w:ascii="Times New Roman" w:hAnsi="Times New Roman" w:cs="Times New Roman"/>
          <w:sz w:val="24"/>
          <w:szCs w:val="24"/>
        </w:rPr>
        <w:t xml:space="preserve"> </w:t>
      </w:r>
      <w:r w:rsidR="00CA5FB5">
        <w:rPr>
          <w:rFonts w:ascii="Times New Roman" w:hAnsi="Times New Roman" w:cs="Times New Roman"/>
          <w:sz w:val="24"/>
          <w:szCs w:val="24"/>
        </w:rPr>
        <w:t>3–4-inch</w:t>
      </w:r>
      <w:r w:rsidR="00E37C9F">
        <w:rPr>
          <w:rFonts w:ascii="Times New Roman" w:hAnsi="Times New Roman" w:cs="Times New Roman"/>
          <w:sz w:val="24"/>
          <w:szCs w:val="24"/>
        </w:rPr>
        <w:t xml:space="preserve"> piece of 1 in</w:t>
      </w:r>
      <w:r w:rsidR="00136185">
        <w:rPr>
          <w:rFonts w:ascii="Times New Roman" w:hAnsi="Times New Roman" w:cs="Times New Roman"/>
          <w:sz w:val="24"/>
          <w:szCs w:val="24"/>
        </w:rPr>
        <w:t>ch</w:t>
      </w:r>
      <w:r w:rsidR="00E37C9F">
        <w:rPr>
          <w:rFonts w:ascii="Times New Roman" w:hAnsi="Times New Roman" w:cs="Times New Roman"/>
          <w:sz w:val="24"/>
          <w:szCs w:val="24"/>
        </w:rPr>
        <w:t xml:space="preserve"> diameter PVC pipe </w:t>
      </w:r>
      <w:r w:rsidR="00325E4A">
        <w:rPr>
          <w:rFonts w:ascii="Times New Roman" w:hAnsi="Times New Roman" w:cs="Times New Roman"/>
          <w:sz w:val="24"/>
          <w:szCs w:val="24"/>
        </w:rPr>
        <w:t>was added as hiding place for</w:t>
      </w:r>
      <w:r w:rsidR="00E37C9F">
        <w:rPr>
          <w:rFonts w:ascii="Times New Roman" w:hAnsi="Times New Roman" w:cs="Times New Roman"/>
          <w:sz w:val="24"/>
          <w:szCs w:val="24"/>
        </w:rPr>
        <w:t xml:space="preserve"> </w:t>
      </w:r>
      <w:r w:rsidR="00136185">
        <w:rPr>
          <w:rFonts w:ascii="Times New Roman" w:hAnsi="Times New Roman" w:cs="Times New Roman"/>
          <w:sz w:val="24"/>
          <w:szCs w:val="24"/>
        </w:rPr>
        <w:t xml:space="preserve">crayfish, and </w:t>
      </w:r>
      <w:r w:rsidR="008B3065">
        <w:rPr>
          <w:rFonts w:ascii="Times New Roman" w:hAnsi="Times New Roman" w:cs="Times New Roman"/>
          <w:sz w:val="24"/>
          <w:szCs w:val="24"/>
        </w:rPr>
        <w:t>an</w:t>
      </w:r>
      <w:r w:rsidR="00136185">
        <w:rPr>
          <w:rFonts w:ascii="Times New Roman" w:hAnsi="Times New Roman" w:cs="Times New Roman"/>
          <w:sz w:val="24"/>
          <w:szCs w:val="24"/>
        </w:rPr>
        <w:t xml:space="preserve"> air bubbler</w:t>
      </w:r>
      <w:r w:rsidR="00325E4A">
        <w:rPr>
          <w:rFonts w:ascii="Times New Roman" w:hAnsi="Times New Roman" w:cs="Times New Roman"/>
          <w:sz w:val="24"/>
          <w:szCs w:val="24"/>
        </w:rPr>
        <w:t xml:space="preserve"> was added</w:t>
      </w:r>
      <w:r w:rsidR="00136185">
        <w:rPr>
          <w:rFonts w:ascii="Times New Roman" w:hAnsi="Times New Roman" w:cs="Times New Roman"/>
          <w:sz w:val="24"/>
          <w:szCs w:val="24"/>
        </w:rPr>
        <w:t xml:space="preserve"> in experimental containers </w:t>
      </w:r>
      <w:r w:rsidR="00F94170">
        <w:rPr>
          <w:rFonts w:ascii="Times New Roman" w:hAnsi="Times New Roman" w:cs="Times New Roman"/>
          <w:sz w:val="24"/>
          <w:szCs w:val="24"/>
        </w:rPr>
        <w:t xml:space="preserve">to keep </w:t>
      </w:r>
      <w:r w:rsidR="00325E4A">
        <w:rPr>
          <w:rFonts w:ascii="Times New Roman" w:hAnsi="Times New Roman" w:cs="Times New Roman"/>
          <w:sz w:val="24"/>
          <w:szCs w:val="24"/>
        </w:rPr>
        <w:t>the containers</w:t>
      </w:r>
      <w:r w:rsidR="00F94170">
        <w:rPr>
          <w:rFonts w:ascii="Times New Roman" w:hAnsi="Times New Roman" w:cs="Times New Roman"/>
          <w:sz w:val="24"/>
          <w:szCs w:val="24"/>
        </w:rPr>
        <w:t xml:space="preserve"> </w:t>
      </w:r>
      <w:r w:rsidR="00136185">
        <w:rPr>
          <w:rFonts w:ascii="Times New Roman" w:hAnsi="Times New Roman" w:cs="Times New Roman"/>
          <w:sz w:val="24"/>
          <w:szCs w:val="24"/>
        </w:rPr>
        <w:t>well saturated</w:t>
      </w:r>
      <w:r w:rsidR="00CA5FB5">
        <w:rPr>
          <w:rFonts w:ascii="Times New Roman" w:hAnsi="Times New Roman" w:cs="Times New Roman"/>
          <w:sz w:val="24"/>
          <w:szCs w:val="24"/>
        </w:rPr>
        <w:t xml:space="preserve"> with</w:t>
      </w:r>
      <w:r w:rsidR="00CA5FB5" w:rsidRPr="00CA5FB5">
        <w:rPr>
          <w:rFonts w:ascii="Times New Roman" w:hAnsi="Times New Roman" w:cs="Times New Roman"/>
          <w:sz w:val="24"/>
          <w:szCs w:val="24"/>
        </w:rPr>
        <w:t xml:space="preserve"> </w:t>
      </w:r>
      <w:r w:rsidR="00CA5FB5">
        <w:rPr>
          <w:rFonts w:ascii="Times New Roman" w:hAnsi="Times New Roman" w:cs="Times New Roman"/>
          <w:sz w:val="24"/>
          <w:szCs w:val="24"/>
        </w:rPr>
        <w:t>dissolved oxygen</w:t>
      </w:r>
      <w:r w:rsidR="00136185">
        <w:rPr>
          <w:rFonts w:ascii="Times New Roman" w:hAnsi="Times New Roman" w:cs="Times New Roman"/>
          <w:sz w:val="24"/>
          <w:szCs w:val="24"/>
        </w:rPr>
        <w:t xml:space="preserve">. </w:t>
      </w:r>
      <w:r w:rsidR="00B10F23">
        <w:rPr>
          <w:rFonts w:ascii="Times New Roman" w:hAnsi="Times New Roman" w:cs="Times New Roman"/>
          <w:sz w:val="24"/>
          <w:szCs w:val="24"/>
        </w:rPr>
        <w:t>After starving</w:t>
      </w:r>
      <w:r w:rsidR="008B3065">
        <w:rPr>
          <w:rFonts w:ascii="Times New Roman" w:hAnsi="Times New Roman" w:cs="Times New Roman"/>
          <w:sz w:val="24"/>
          <w:szCs w:val="24"/>
        </w:rPr>
        <w:t xml:space="preserve"> the predators for 24 hours</w:t>
      </w:r>
      <w:r w:rsidR="00B10F23">
        <w:rPr>
          <w:rFonts w:ascii="Times New Roman" w:hAnsi="Times New Roman" w:cs="Times New Roman"/>
          <w:sz w:val="24"/>
          <w:szCs w:val="24"/>
        </w:rPr>
        <w:t xml:space="preserve">, I </w:t>
      </w:r>
      <w:r w:rsidR="008B3065">
        <w:rPr>
          <w:rFonts w:ascii="Times New Roman" w:hAnsi="Times New Roman" w:cs="Times New Roman"/>
          <w:sz w:val="24"/>
          <w:szCs w:val="24"/>
        </w:rPr>
        <w:t xml:space="preserve">placed </w:t>
      </w:r>
      <w:r w:rsidR="00B10F23">
        <w:rPr>
          <w:rFonts w:ascii="Times New Roman" w:hAnsi="Times New Roman" w:cs="Times New Roman"/>
          <w:sz w:val="24"/>
          <w:szCs w:val="24"/>
        </w:rPr>
        <w:t>a</w:t>
      </w:r>
      <w:r w:rsidR="008B3065">
        <w:rPr>
          <w:rFonts w:ascii="Times New Roman" w:hAnsi="Times New Roman" w:cs="Times New Roman"/>
          <w:sz w:val="24"/>
          <w:szCs w:val="24"/>
        </w:rPr>
        <w:t xml:space="preserve"> large snail (i.e.,snails larger than the predator could eat; 21-25 mm shell length</w:t>
      </w:r>
      <w:r w:rsidR="00F94170">
        <w:rPr>
          <w:rFonts w:ascii="Times New Roman" w:hAnsi="Times New Roman" w:cs="Times New Roman"/>
          <w:sz w:val="24"/>
          <w:szCs w:val="24"/>
        </w:rPr>
        <w:t>-</w:t>
      </w:r>
      <w:r w:rsidR="008B3065">
        <w:rPr>
          <w:rFonts w:ascii="Times New Roman" w:hAnsi="Times New Roman" w:cs="Times New Roman"/>
          <w:sz w:val="24"/>
          <w:szCs w:val="24"/>
        </w:rPr>
        <w:t>SL)</w:t>
      </w:r>
      <w:r w:rsidR="00B10F23">
        <w:rPr>
          <w:rFonts w:ascii="Times New Roman" w:hAnsi="Times New Roman" w:cs="Times New Roman"/>
          <w:sz w:val="24"/>
          <w:szCs w:val="24"/>
        </w:rPr>
        <w:t xml:space="preserve"> into each experimental container for another 24 hours,</w:t>
      </w:r>
      <w:r w:rsidR="008B3065">
        <w:rPr>
          <w:rFonts w:ascii="Times New Roman" w:hAnsi="Times New Roman" w:cs="Times New Roman"/>
          <w:sz w:val="24"/>
          <w:szCs w:val="24"/>
        </w:rPr>
        <w:t xml:space="preserve"> then </w:t>
      </w:r>
      <w:r w:rsidR="00B10F23">
        <w:rPr>
          <w:rFonts w:ascii="Times New Roman" w:hAnsi="Times New Roman" w:cs="Times New Roman"/>
          <w:sz w:val="24"/>
          <w:szCs w:val="24"/>
        </w:rPr>
        <w:t>I progressively offered a smaller snail (~4 mm SL increments) to each predator for another 24 hours until the predator ate a snail.</w:t>
      </w:r>
      <w:r w:rsidR="00004CAC">
        <w:rPr>
          <w:rFonts w:ascii="Times New Roman" w:hAnsi="Times New Roman" w:cs="Times New Roman"/>
          <w:sz w:val="24"/>
          <w:szCs w:val="24"/>
        </w:rPr>
        <w:t xml:space="preserve"> </w:t>
      </w:r>
      <w:r w:rsidR="00B10F23">
        <w:rPr>
          <w:rFonts w:ascii="Times New Roman" w:hAnsi="Times New Roman" w:cs="Times New Roman"/>
          <w:sz w:val="24"/>
          <w:szCs w:val="24"/>
        </w:rPr>
        <w:t>I measured each snails SL prior to offering the snail to a predator</w:t>
      </w:r>
      <w:r w:rsidR="0040363B">
        <w:rPr>
          <w:rFonts w:ascii="Times New Roman" w:hAnsi="Times New Roman" w:cs="Times New Roman"/>
          <w:sz w:val="24"/>
          <w:szCs w:val="24"/>
        </w:rPr>
        <w:t>, so I knew the exact SL of each snail that the predator ate. The results of this experiment are summarized in Table S3.1.</w:t>
      </w:r>
    </w:p>
    <w:p w14:paraId="73112701" w14:textId="0FE83E46" w:rsidR="00A849A5" w:rsidRDefault="00A849A5" w:rsidP="00A849A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able S</w:t>
      </w:r>
      <w:r w:rsidR="003E375A">
        <w:rPr>
          <w:rFonts w:ascii="Times New Roman" w:hAnsi="Times New Roman" w:cs="Times New Roman"/>
          <w:sz w:val="24"/>
          <w:szCs w:val="24"/>
        </w:rPr>
        <w:t>3</w:t>
      </w:r>
      <w:r>
        <w:rPr>
          <w:rFonts w:ascii="Times New Roman" w:hAnsi="Times New Roman" w:cs="Times New Roman"/>
          <w:sz w:val="24"/>
          <w:szCs w:val="24"/>
        </w:rPr>
        <w:t>.1: Table illustrating the results of the predator selection experiment. Each column gives the predator and size while each row shows the SL of snail presented to the predator. The black dots in the cells indicates that a snail in the given size category was presented but not eaten. The cells that contain a number indicate the actual size of the snail eaten by the predator.</w:t>
      </w:r>
    </w:p>
    <w:p w14:paraId="478115C9" w14:textId="43F684D7" w:rsidR="00B04FE6" w:rsidRDefault="00004CAC" w:rsidP="00A849A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tbl>
      <w:tblPr>
        <w:tblW w:w="8196" w:type="dxa"/>
        <w:tblLook w:val="04A0" w:firstRow="1" w:lastRow="0" w:firstColumn="1" w:lastColumn="0" w:noHBand="0" w:noVBand="1"/>
      </w:tblPr>
      <w:tblGrid>
        <w:gridCol w:w="400"/>
        <w:gridCol w:w="960"/>
        <w:gridCol w:w="1160"/>
        <w:gridCol w:w="636"/>
        <w:gridCol w:w="636"/>
        <w:gridCol w:w="636"/>
        <w:gridCol w:w="636"/>
        <w:gridCol w:w="636"/>
        <w:gridCol w:w="222"/>
        <w:gridCol w:w="636"/>
        <w:gridCol w:w="822"/>
        <w:gridCol w:w="810"/>
        <w:gridCol w:w="6"/>
      </w:tblGrid>
      <w:tr w:rsidR="00A849A5" w:rsidRPr="00841ED4" w14:paraId="1F5A5267" w14:textId="77777777" w:rsidTr="007840F9">
        <w:trPr>
          <w:gridAfter w:val="1"/>
          <w:wAfter w:w="6" w:type="dxa"/>
          <w:trHeight w:val="300"/>
        </w:trPr>
        <w:tc>
          <w:tcPr>
            <w:tcW w:w="400" w:type="dxa"/>
            <w:tcBorders>
              <w:top w:val="single" w:sz="4" w:space="0" w:color="auto"/>
              <w:left w:val="nil"/>
              <w:bottom w:val="nil"/>
              <w:right w:val="nil"/>
            </w:tcBorders>
            <w:shd w:val="clear" w:color="auto" w:fill="auto"/>
            <w:noWrap/>
            <w:vAlign w:val="bottom"/>
            <w:hideMark/>
          </w:tcPr>
          <w:p w14:paraId="72230C2E" w14:textId="62771EA9" w:rsidR="00A849A5" w:rsidRPr="00841ED4" w:rsidRDefault="00A849A5" w:rsidP="007840F9">
            <w:pPr>
              <w:spacing w:line="240" w:lineRule="auto"/>
              <w:rPr>
                <w:rFonts w:ascii="Times New Roman" w:eastAsia="Times New Roman" w:hAnsi="Times New Roman" w:cs="Times New Roman"/>
                <w:sz w:val="24"/>
                <w:szCs w:val="24"/>
              </w:rPr>
            </w:pPr>
          </w:p>
        </w:tc>
        <w:tc>
          <w:tcPr>
            <w:tcW w:w="960" w:type="dxa"/>
            <w:tcBorders>
              <w:top w:val="single" w:sz="4" w:space="0" w:color="auto"/>
              <w:left w:val="nil"/>
              <w:bottom w:val="nil"/>
              <w:right w:val="nil"/>
            </w:tcBorders>
            <w:shd w:val="clear" w:color="auto" w:fill="auto"/>
            <w:noWrap/>
            <w:vAlign w:val="bottom"/>
            <w:hideMark/>
          </w:tcPr>
          <w:p w14:paraId="45972677"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1160" w:type="dxa"/>
            <w:tcBorders>
              <w:top w:val="single" w:sz="4" w:space="0" w:color="auto"/>
              <w:left w:val="nil"/>
              <w:bottom w:val="nil"/>
              <w:right w:val="nil"/>
            </w:tcBorders>
            <w:shd w:val="clear" w:color="auto" w:fill="auto"/>
            <w:noWrap/>
            <w:vAlign w:val="bottom"/>
            <w:hideMark/>
          </w:tcPr>
          <w:p w14:paraId="52AB707B"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3180" w:type="dxa"/>
            <w:gridSpan w:val="5"/>
            <w:tcBorders>
              <w:top w:val="single" w:sz="4" w:space="0" w:color="auto"/>
              <w:left w:val="nil"/>
              <w:bottom w:val="nil"/>
              <w:right w:val="nil"/>
            </w:tcBorders>
            <w:shd w:val="clear" w:color="auto" w:fill="auto"/>
            <w:noWrap/>
            <w:vAlign w:val="bottom"/>
            <w:hideMark/>
          </w:tcPr>
          <w:p w14:paraId="160702F1" w14:textId="49A3A3C4" w:rsidR="00A849A5" w:rsidRPr="0040363B" w:rsidRDefault="0040363B" w:rsidP="007840F9">
            <w:pPr>
              <w:spacing w:line="240" w:lineRule="auto"/>
              <w:jc w:val="center"/>
              <w:rPr>
                <w:rFonts w:ascii="Times New Roman" w:eastAsia="Times New Roman" w:hAnsi="Times New Roman" w:cs="Times New Roman"/>
                <w:color w:val="000000"/>
                <w:sz w:val="24"/>
                <w:szCs w:val="24"/>
              </w:rPr>
            </w:pPr>
            <w:r w:rsidRPr="0040363B">
              <w:rPr>
                <w:rFonts w:ascii="Times New Roman" w:eastAsia="Times New Roman" w:hAnsi="Times New Roman" w:cs="Times New Roman"/>
                <w:color w:val="000000"/>
                <w:sz w:val="24"/>
                <w:szCs w:val="24"/>
              </w:rPr>
              <w:t>Giant water bug</w:t>
            </w:r>
            <w:r w:rsidR="00A849A5" w:rsidRPr="0040363B">
              <w:rPr>
                <w:rFonts w:ascii="Times New Roman" w:eastAsia="Times New Roman" w:hAnsi="Times New Roman" w:cs="Times New Roman"/>
                <w:color w:val="000000"/>
                <w:sz w:val="24"/>
                <w:szCs w:val="24"/>
              </w:rPr>
              <w:t xml:space="preserve"> (TL mm)</w:t>
            </w:r>
          </w:p>
        </w:tc>
        <w:tc>
          <w:tcPr>
            <w:tcW w:w="222" w:type="dxa"/>
            <w:tcBorders>
              <w:top w:val="single" w:sz="4" w:space="0" w:color="auto"/>
              <w:left w:val="nil"/>
              <w:bottom w:val="nil"/>
              <w:right w:val="nil"/>
            </w:tcBorders>
            <w:shd w:val="clear" w:color="auto" w:fill="auto"/>
            <w:noWrap/>
            <w:vAlign w:val="bottom"/>
            <w:hideMark/>
          </w:tcPr>
          <w:p w14:paraId="26088C61"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2268" w:type="dxa"/>
            <w:gridSpan w:val="3"/>
            <w:tcBorders>
              <w:top w:val="single" w:sz="4" w:space="0" w:color="auto"/>
              <w:left w:val="nil"/>
              <w:bottom w:val="nil"/>
              <w:right w:val="nil"/>
            </w:tcBorders>
            <w:shd w:val="clear" w:color="auto" w:fill="auto"/>
            <w:noWrap/>
            <w:vAlign w:val="bottom"/>
            <w:hideMark/>
          </w:tcPr>
          <w:p w14:paraId="30FE1AE3"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Crayfish (CL mm)</w:t>
            </w:r>
          </w:p>
        </w:tc>
      </w:tr>
      <w:tr w:rsidR="00A849A5" w:rsidRPr="00841ED4" w14:paraId="049926F5" w14:textId="77777777" w:rsidTr="007840F9">
        <w:trPr>
          <w:trHeight w:val="300"/>
        </w:trPr>
        <w:tc>
          <w:tcPr>
            <w:tcW w:w="400" w:type="dxa"/>
            <w:tcBorders>
              <w:top w:val="nil"/>
              <w:left w:val="nil"/>
              <w:bottom w:val="single" w:sz="4" w:space="0" w:color="auto"/>
              <w:right w:val="nil"/>
            </w:tcBorders>
            <w:shd w:val="clear" w:color="auto" w:fill="auto"/>
            <w:noWrap/>
            <w:vAlign w:val="bottom"/>
            <w:hideMark/>
          </w:tcPr>
          <w:p w14:paraId="67180E62"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bottom"/>
            <w:hideMark/>
          </w:tcPr>
          <w:p w14:paraId="20ECC50F"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1160" w:type="dxa"/>
            <w:tcBorders>
              <w:top w:val="nil"/>
              <w:left w:val="nil"/>
              <w:bottom w:val="single" w:sz="4" w:space="0" w:color="auto"/>
              <w:right w:val="nil"/>
            </w:tcBorders>
            <w:shd w:val="clear" w:color="auto" w:fill="auto"/>
            <w:noWrap/>
            <w:vAlign w:val="bottom"/>
            <w:hideMark/>
          </w:tcPr>
          <w:p w14:paraId="365082CD"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49B6CEB6"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2.9</w:t>
            </w:r>
          </w:p>
        </w:tc>
        <w:tc>
          <w:tcPr>
            <w:tcW w:w="636" w:type="dxa"/>
            <w:tcBorders>
              <w:top w:val="nil"/>
              <w:left w:val="nil"/>
              <w:bottom w:val="single" w:sz="4" w:space="0" w:color="auto"/>
              <w:right w:val="nil"/>
            </w:tcBorders>
            <w:shd w:val="clear" w:color="auto" w:fill="auto"/>
            <w:noWrap/>
            <w:vAlign w:val="bottom"/>
            <w:hideMark/>
          </w:tcPr>
          <w:p w14:paraId="0524E69A"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1.9</w:t>
            </w:r>
          </w:p>
        </w:tc>
        <w:tc>
          <w:tcPr>
            <w:tcW w:w="636" w:type="dxa"/>
            <w:tcBorders>
              <w:top w:val="nil"/>
              <w:left w:val="nil"/>
              <w:bottom w:val="single" w:sz="4" w:space="0" w:color="auto"/>
              <w:right w:val="nil"/>
            </w:tcBorders>
            <w:shd w:val="clear" w:color="auto" w:fill="auto"/>
            <w:noWrap/>
            <w:vAlign w:val="bottom"/>
            <w:hideMark/>
          </w:tcPr>
          <w:p w14:paraId="73AF442F"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3.8</w:t>
            </w:r>
          </w:p>
        </w:tc>
        <w:tc>
          <w:tcPr>
            <w:tcW w:w="636" w:type="dxa"/>
            <w:tcBorders>
              <w:top w:val="nil"/>
              <w:left w:val="nil"/>
              <w:bottom w:val="single" w:sz="4" w:space="0" w:color="auto"/>
              <w:right w:val="nil"/>
            </w:tcBorders>
            <w:shd w:val="clear" w:color="auto" w:fill="auto"/>
            <w:noWrap/>
            <w:vAlign w:val="bottom"/>
            <w:hideMark/>
          </w:tcPr>
          <w:p w14:paraId="25D7BFA7"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2.6</w:t>
            </w:r>
          </w:p>
        </w:tc>
        <w:tc>
          <w:tcPr>
            <w:tcW w:w="636" w:type="dxa"/>
            <w:tcBorders>
              <w:top w:val="nil"/>
              <w:left w:val="nil"/>
              <w:bottom w:val="single" w:sz="4" w:space="0" w:color="auto"/>
              <w:right w:val="nil"/>
            </w:tcBorders>
            <w:shd w:val="clear" w:color="auto" w:fill="auto"/>
            <w:noWrap/>
            <w:vAlign w:val="bottom"/>
            <w:hideMark/>
          </w:tcPr>
          <w:p w14:paraId="60E037D1"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2.0</w:t>
            </w:r>
          </w:p>
        </w:tc>
        <w:tc>
          <w:tcPr>
            <w:tcW w:w="222" w:type="dxa"/>
            <w:tcBorders>
              <w:top w:val="nil"/>
              <w:left w:val="nil"/>
              <w:bottom w:val="single" w:sz="4" w:space="0" w:color="auto"/>
              <w:right w:val="nil"/>
            </w:tcBorders>
            <w:shd w:val="clear" w:color="auto" w:fill="auto"/>
            <w:noWrap/>
            <w:vAlign w:val="bottom"/>
            <w:hideMark/>
          </w:tcPr>
          <w:p w14:paraId="14CA3814"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single" w:sz="4" w:space="0" w:color="auto"/>
              <w:right w:val="nil"/>
            </w:tcBorders>
            <w:shd w:val="clear" w:color="auto" w:fill="auto"/>
            <w:noWrap/>
            <w:vAlign w:val="bottom"/>
            <w:hideMark/>
          </w:tcPr>
          <w:p w14:paraId="2CD60101"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4.6</w:t>
            </w:r>
          </w:p>
        </w:tc>
        <w:tc>
          <w:tcPr>
            <w:tcW w:w="822" w:type="dxa"/>
            <w:tcBorders>
              <w:top w:val="nil"/>
              <w:left w:val="nil"/>
              <w:bottom w:val="single" w:sz="4" w:space="0" w:color="auto"/>
              <w:right w:val="nil"/>
            </w:tcBorders>
            <w:shd w:val="clear" w:color="auto" w:fill="auto"/>
            <w:noWrap/>
            <w:vAlign w:val="bottom"/>
            <w:hideMark/>
          </w:tcPr>
          <w:p w14:paraId="28F13D82"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7.0</w:t>
            </w:r>
          </w:p>
        </w:tc>
        <w:tc>
          <w:tcPr>
            <w:tcW w:w="816" w:type="dxa"/>
            <w:gridSpan w:val="2"/>
            <w:tcBorders>
              <w:top w:val="nil"/>
              <w:left w:val="nil"/>
              <w:bottom w:val="single" w:sz="4" w:space="0" w:color="auto"/>
              <w:right w:val="nil"/>
            </w:tcBorders>
            <w:shd w:val="clear" w:color="auto" w:fill="auto"/>
            <w:noWrap/>
            <w:vAlign w:val="bottom"/>
            <w:hideMark/>
          </w:tcPr>
          <w:p w14:paraId="49D17C44"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6.6</w:t>
            </w:r>
          </w:p>
        </w:tc>
      </w:tr>
      <w:tr w:rsidR="00A849A5" w:rsidRPr="00841ED4" w14:paraId="78B10EFC" w14:textId="77777777" w:rsidTr="007840F9">
        <w:trPr>
          <w:trHeight w:val="390"/>
        </w:trPr>
        <w:tc>
          <w:tcPr>
            <w:tcW w:w="1360" w:type="dxa"/>
            <w:gridSpan w:val="2"/>
            <w:vMerge w:val="restart"/>
            <w:tcBorders>
              <w:top w:val="single" w:sz="4" w:space="0" w:color="auto"/>
              <w:left w:val="nil"/>
              <w:bottom w:val="nil"/>
              <w:right w:val="nil"/>
            </w:tcBorders>
            <w:shd w:val="clear" w:color="auto" w:fill="auto"/>
            <w:textDirection w:val="btLr"/>
            <w:vAlign w:val="center"/>
            <w:hideMark/>
          </w:tcPr>
          <w:p w14:paraId="027827DA" w14:textId="525C53F4" w:rsidR="00A849A5" w:rsidRPr="00CF25CB" w:rsidRDefault="00A849A5" w:rsidP="007840F9">
            <w:pPr>
              <w:spacing w:line="240" w:lineRule="auto"/>
              <w:jc w:val="center"/>
              <w:rPr>
                <w:rFonts w:ascii="Times New Roman" w:eastAsia="Times New Roman" w:hAnsi="Times New Roman" w:cs="Times New Roman"/>
                <w:color w:val="000000"/>
                <w:sz w:val="24"/>
                <w:szCs w:val="24"/>
                <w:lang w:val="es-ES_tradnl"/>
              </w:rPr>
            </w:pPr>
            <w:r w:rsidRPr="00841ED4">
              <w:rPr>
                <w:rFonts w:ascii="Times New Roman" w:eastAsia="Times New Roman" w:hAnsi="Times New Roman" w:cs="Times New Roman"/>
                <w:color w:val="000000"/>
                <w:sz w:val="24"/>
                <w:szCs w:val="24"/>
                <w:lang w:val="es-ES_tradnl"/>
              </w:rPr>
              <w:t>Presented</w:t>
            </w:r>
            <w:r w:rsidR="00004CAC">
              <w:rPr>
                <w:rFonts w:ascii="Times New Roman" w:eastAsia="Times New Roman" w:hAnsi="Times New Roman" w:cs="Times New Roman"/>
                <w:color w:val="000000"/>
                <w:sz w:val="24"/>
                <w:szCs w:val="24"/>
                <w:lang w:val="es-ES_tradnl"/>
              </w:rPr>
              <w:t xml:space="preserve">    </w:t>
            </w:r>
          </w:p>
          <w:p w14:paraId="569D7511"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lang w:val="es-ES_tradnl"/>
              </w:rPr>
            </w:pPr>
            <w:r w:rsidRPr="00CF25CB">
              <w:rPr>
                <w:rFonts w:ascii="Times New Roman" w:eastAsia="Times New Roman" w:hAnsi="Times New Roman" w:cs="Times New Roman"/>
                <w:i/>
                <w:iCs/>
                <w:color w:val="000000"/>
                <w:sz w:val="24"/>
                <w:szCs w:val="24"/>
                <w:lang w:val="es-ES_tradnl"/>
              </w:rPr>
              <w:t>P</w:t>
            </w:r>
            <w:r w:rsidRPr="00841ED4">
              <w:rPr>
                <w:rFonts w:ascii="Times New Roman" w:eastAsia="Times New Roman" w:hAnsi="Times New Roman" w:cs="Times New Roman"/>
                <w:i/>
                <w:iCs/>
                <w:color w:val="000000"/>
                <w:sz w:val="24"/>
                <w:szCs w:val="24"/>
                <w:lang w:val="es-ES_tradnl"/>
              </w:rPr>
              <w:t>. paludosa</w:t>
            </w:r>
            <w:r w:rsidRPr="00841ED4">
              <w:rPr>
                <w:rFonts w:ascii="Times New Roman" w:eastAsia="Times New Roman" w:hAnsi="Times New Roman" w:cs="Times New Roman"/>
                <w:color w:val="000000"/>
                <w:sz w:val="24"/>
                <w:szCs w:val="24"/>
                <w:lang w:val="es-ES_tradnl"/>
              </w:rPr>
              <w:t xml:space="preserve"> (SL mm)</w:t>
            </w:r>
          </w:p>
        </w:tc>
        <w:tc>
          <w:tcPr>
            <w:tcW w:w="1160" w:type="dxa"/>
            <w:tcBorders>
              <w:top w:val="single" w:sz="4" w:space="0" w:color="auto"/>
              <w:left w:val="nil"/>
              <w:bottom w:val="nil"/>
              <w:right w:val="nil"/>
            </w:tcBorders>
            <w:shd w:val="clear" w:color="auto" w:fill="auto"/>
            <w:noWrap/>
            <w:vAlign w:val="bottom"/>
            <w:hideMark/>
          </w:tcPr>
          <w:p w14:paraId="71A0E0B8"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1-25mm</w:t>
            </w:r>
          </w:p>
        </w:tc>
        <w:tc>
          <w:tcPr>
            <w:tcW w:w="636" w:type="dxa"/>
            <w:tcBorders>
              <w:top w:val="single" w:sz="4" w:space="0" w:color="auto"/>
              <w:left w:val="nil"/>
              <w:bottom w:val="nil"/>
              <w:right w:val="nil"/>
            </w:tcBorders>
            <w:shd w:val="clear" w:color="auto" w:fill="auto"/>
            <w:noWrap/>
            <w:vAlign w:val="bottom"/>
            <w:hideMark/>
          </w:tcPr>
          <w:p w14:paraId="43D9F7FE"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single" w:sz="4" w:space="0" w:color="auto"/>
              <w:left w:val="nil"/>
              <w:bottom w:val="nil"/>
              <w:right w:val="nil"/>
            </w:tcBorders>
            <w:shd w:val="clear" w:color="auto" w:fill="auto"/>
            <w:noWrap/>
            <w:vAlign w:val="bottom"/>
            <w:hideMark/>
          </w:tcPr>
          <w:p w14:paraId="1C0B9C93"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single" w:sz="4" w:space="0" w:color="auto"/>
              <w:left w:val="nil"/>
              <w:bottom w:val="nil"/>
              <w:right w:val="nil"/>
            </w:tcBorders>
            <w:shd w:val="clear" w:color="auto" w:fill="auto"/>
            <w:noWrap/>
            <w:vAlign w:val="bottom"/>
            <w:hideMark/>
          </w:tcPr>
          <w:p w14:paraId="048269F4"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single" w:sz="4" w:space="0" w:color="auto"/>
              <w:left w:val="nil"/>
              <w:bottom w:val="nil"/>
              <w:right w:val="nil"/>
            </w:tcBorders>
            <w:shd w:val="clear" w:color="auto" w:fill="auto"/>
            <w:noWrap/>
            <w:vAlign w:val="bottom"/>
            <w:hideMark/>
          </w:tcPr>
          <w:p w14:paraId="1A27721C"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single" w:sz="4" w:space="0" w:color="auto"/>
              <w:left w:val="nil"/>
              <w:bottom w:val="nil"/>
              <w:right w:val="nil"/>
            </w:tcBorders>
            <w:shd w:val="clear" w:color="auto" w:fill="auto"/>
            <w:noWrap/>
            <w:vAlign w:val="bottom"/>
            <w:hideMark/>
          </w:tcPr>
          <w:p w14:paraId="7651660C"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222" w:type="dxa"/>
            <w:tcBorders>
              <w:top w:val="single" w:sz="4" w:space="0" w:color="auto"/>
              <w:left w:val="nil"/>
              <w:bottom w:val="nil"/>
              <w:right w:val="nil"/>
            </w:tcBorders>
            <w:shd w:val="clear" w:color="auto" w:fill="auto"/>
            <w:noWrap/>
            <w:vAlign w:val="bottom"/>
            <w:hideMark/>
          </w:tcPr>
          <w:p w14:paraId="2BC4DE4F"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636" w:type="dxa"/>
            <w:tcBorders>
              <w:top w:val="single" w:sz="4" w:space="0" w:color="auto"/>
              <w:left w:val="nil"/>
              <w:bottom w:val="nil"/>
              <w:right w:val="nil"/>
            </w:tcBorders>
            <w:shd w:val="clear" w:color="auto" w:fill="auto"/>
            <w:noWrap/>
            <w:vAlign w:val="bottom"/>
            <w:hideMark/>
          </w:tcPr>
          <w:p w14:paraId="3A915198"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22" w:type="dxa"/>
            <w:tcBorders>
              <w:top w:val="single" w:sz="4" w:space="0" w:color="auto"/>
              <w:left w:val="nil"/>
              <w:bottom w:val="nil"/>
              <w:right w:val="nil"/>
            </w:tcBorders>
            <w:shd w:val="clear" w:color="auto" w:fill="auto"/>
            <w:noWrap/>
            <w:vAlign w:val="bottom"/>
            <w:hideMark/>
          </w:tcPr>
          <w:p w14:paraId="73F40656"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16" w:type="dxa"/>
            <w:gridSpan w:val="2"/>
            <w:tcBorders>
              <w:top w:val="single" w:sz="4" w:space="0" w:color="auto"/>
              <w:left w:val="nil"/>
              <w:bottom w:val="nil"/>
              <w:right w:val="nil"/>
            </w:tcBorders>
            <w:shd w:val="clear" w:color="auto" w:fill="auto"/>
            <w:noWrap/>
            <w:vAlign w:val="bottom"/>
            <w:hideMark/>
          </w:tcPr>
          <w:p w14:paraId="73A41470"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r>
      <w:tr w:rsidR="00A849A5" w:rsidRPr="00841ED4" w14:paraId="6551DCB4" w14:textId="77777777" w:rsidTr="007840F9">
        <w:trPr>
          <w:trHeight w:val="360"/>
        </w:trPr>
        <w:tc>
          <w:tcPr>
            <w:tcW w:w="1360" w:type="dxa"/>
            <w:gridSpan w:val="2"/>
            <w:vMerge/>
            <w:tcBorders>
              <w:top w:val="nil"/>
              <w:left w:val="nil"/>
              <w:bottom w:val="nil"/>
              <w:right w:val="nil"/>
            </w:tcBorders>
            <w:vAlign w:val="center"/>
            <w:hideMark/>
          </w:tcPr>
          <w:p w14:paraId="3B98D4F4"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nil"/>
              <w:right w:val="nil"/>
            </w:tcBorders>
            <w:shd w:val="clear" w:color="auto" w:fill="auto"/>
            <w:noWrap/>
            <w:vAlign w:val="bottom"/>
            <w:hideMark/>
          </w:tcPr>
          <w:p w14:paraId="712E74C5"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7-21mm</w:t>
            </w:r>
          </w:p>
        </w:tc>
        <w:tc>
          <w:tcPr>
            <w:tcW w:w="636" w:type="dxa"/>
            <w:tcBorders>
              <w:top w:val="nil"/>
              <w:left w:val="nil"/>
              <w:bottom w:val="nil"/>
              <w:right w:val="nil"/>
            </w:tcBorders>
            <w:shd w:val="clear" w:color="auto" w:fill="auto"/>
            <w:noWrap/>
            <w:vAlign w:val="bottom"/>
            <w:hideMark/>
          </w:tcPr>
          <w:p w14:paraId="1E42AB7F"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7EB9D969"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3AD68CC7"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53E37D0B"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5940E52A"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222" w:type="dxa"/>
            <w:tcBorders>
              <w:top w:val="nil"/>
              <w:left w:val="nil"/>
              <w:bottom w:val="nil"/>
              <w:right w:val="nil"/>
            </w:tcBorders>
            <w:shd w:val="clear" w:color="auto" w:fill="auto"/>
            <w:noWrap/>
            <w:vAlign w:val="bottom"/>
            <w:hideMark/>
          </w:tcPr>
          <w:p w14:paraId="29A451C1"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1FE11642"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22" w:type="dxa"/>
            <w:tcBorders>
              <w:top w:val="nil"/>
              <w:left w:val="nil"/>
              <w:bottom w:val="nil"/>
              <w:right w:val="nil"/>
            </w:tcBorders>
            <w:shd w:val="clear" w:color="auto" w:fill="auto"/>
            <w:noWrap/>
            <w:vAlign w:val="bottom"/>
            <w:hideMark/>
          </w:tcPr>
          <w:p w14:paraId="191F9DD9"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16" w:type="dxa"/>
            <w:gridSpan w:val="2"/>
            <w:tcBorders>
              <w:top w:val="nil"/>
              <w:left w:val="nil"/>
              <w:bottom w:val="nil"/>
              <w:right w:val="nil"/>
            </w:tcBorders>
            <w:shd w:val="clear" w:color="auto" w:fill="auto"/>
            <w:noWrap/>
            <w:vAlign w:val="bottom"/>
            <w:hideMark/>
          </w:tcPr>
          <w:p w14:paraId="6CF74653"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r>
      <w:tr w:rsidR="00A849A5" w:rsidRPr="00841ED4" w14:paraId="6099F889" w14:textId="77777777" w:rsidTr="007840F9">
        <w:trPr>
          <w:trHeight w:val="360"/>
        </w:trPr>
        <w:tc>
          <w:tcPr>
            <w:tcW w:w="1360" w:type="dxa"/>
            <w:gridSpan w:val="2"/>
            <w:vMerge/>
            <w:tcBorders>
              <w:top w:val="nil"/>
              <w:left w:val="nil"/>
              <w:bottom w:val="nil"/>
              <w:right w:val="nil"/>
            </w:tcBorders>
            <w:vAlign w:val="center"/>
            <w:hideMark/>
          </w:tcPr>
          <w:p w14:paraId="108CDDA7"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nil"/>
              <w:right w:val="nil"/>
            </w:tcBorders>
            <w:shd w:val="clear" w:color="auto" w:fill="auto"/>
            <w:noWrap/>
            <w:vAlign w:val="bottom"/>
            <w:hideMark/>
          </w:tcPr>
          <w:p w14:paraId="0720179A"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3-17mm</w:t>
            </w:r>
          </w:p>
        </w:tc>
        <w:tc>
          <w:tcPr>
            <w:tcW w:w="636" w:type="dxa"/>
            <w:tcBorders>
              <w:top w:val="nil"/>
              <w:left w:val="nil"/>
              <w:bottom w:val="nil"/>
              <w:right w:val="nil"/>
            </w:tcBorders>
            <w:shd w:val="clear" w:color="auto" w:fill="auto"/>
            <w:noWrap/>
            <w:vAlign w:val="bottom"/>
            <w:hideMark/>
          </w:tcPr>
          <w:p w14:paraId="753630CE"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3AFB4214"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3.0</w:t>
            </w:r>
          </w:p>
        </w:tc>
        <w:tc>
          <w:tcPr>
            <w:tcW w:w="636" w:type="dxa"/>
            <w:tcBorders>
              <w:top w:val="nil"/>
              <w:left w:val="nil"/>
              <w:bottom w:val="nil"/>
              <w:right w:val="nil"/>
            </w:tcBorders>
            <w:shd w:val="clear" w:color="auto" w:fill="auto"/>
            <w:noWrap/>
            <w:vAlign w:val="bottom"/>
            <w:hideMark/>
          </w:tcPr>
          <w:p w14:paraId="5422BAD4"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6.3</w:t>
            </w:r>
          </w:p>
        </w:tc>
        <w:tc>
          <w:tcPr>
            <w:tcW w:w="636" w:type="dxa"/>
            <w:tcBorders>
              <w:top w:val="nil"/>
              <w:left w:val="nil"/>
              <w:bottom w:val="nil"/>
              <w:right w:val="nil"/>
            </w:tcBorders>
            <w:shd w:val="clear" w:color="auto" w:fill="auto"/>
            <w:noWrap/>
            <w:vAlign w:val="bottom"/>
            <w:hideMark/>
          </w:tcPr>
          <w:p w14:paraId="53662E62"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120E3780"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222" w:type="dxa"/>
            <w:tcBorders>
              <w:top w:val="nil"/>
              <w:left w:val="nil"/>
              <w:bottom w:val="nil"/>
              <w:right w:val="nil"/>
            </w:tcBorders>
            <w:shd w:val="clear" w:color="auto" w:fill="auto"/>
            <w:noWrap/>
            <w:vAlign w:val="bottom"/>
            <w:hideMark/>
          </w:tcPr>
          <w:p w14:paraId="4673F16E"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6901F12F"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22" w:type="dxa"/>
            <w:tcBorders>
              <w:top w:val="nil"/>
              <w:left w:val="nil"/>
              <w:bottom w:val="nil"/>
              <w:right w:val="nil"/>
            </w:tcBorders>
            <w:shd w:val="clear" w:color="auto" w:fill="auto"/>
            <w:noWrap/>
            <w:vAlign w:val="bottom"/>
            <w:hideMark/>
          </w:tcPr>
          <w:p w14:paraId="0A8E8B51"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16" w:type="dxa"/>
            <w:gridSpan w:val="2"/>
            <w:tcBorders>
              <w:top w:val="nil"/>
              <w:left w:val="nil"/>
              <w:bottom w:val="nil"/>
              <w:right w:val="nil"/>
            </w:tcBorders>
            <w:shd w:val="clear" w:color="auto" w:fill="auto"/>
            <w:noWrap/>
            <w:vAlign w:val="bottom"/>
            <w:hideMark/>
          </w:tcPr>
          <w:p w14:paraId="198363D7"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5.3</w:t>
            </w:r>
          </w:p>
        </w:tc>
      </w:tr>
      <w:tr w:rsidR="00A849A5" w:rsidRPr="00841ED4" w14:paraId="25D7AA37" w14:textId="77777777" w:rsidTr="007840F9">
        <w:trPr>
          <w:trHeight w:val="300"/>
        </w:trPr>
        <w:tc>
          <w:tcPr>
            <w:tcW w:w="1360" w:type="dxa"/>
            <w:gridSpan w:val="2"/>
            <w:vMerge/>
            <w:tcBorders>
              <w:top w:val="nil"/>
              <w:left w:val="nil"/>
              <w:bottom w:val="nil"/>
              <w:right w:val="nil"/>
            </w:tcBorders>
            <w:vAlign w:val="center"/>
            <w:hideMark/>
          </w:tcPr>
          <w:p w14:paraId="0DE079E9"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nil"/>
              <w:right w:val="nil"/>
            </w:tcBorders>
            <w:shd w:val="clear" w:color="auto" w:fill="auto"/>
            <w:noWrap/>
            <w:vAlign w:val="bottom"/>
            <w:hideMark/>
          </w:tcPr>
          <w:p w14:paraId="77B1A6D3"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9-13mm</w:t>
            </w:r>
          </w:p>
        </w:tc>
        <w:tc>
          <w:tcPr>
            <w:tcW w:w="636" w:type="dxa"/>
            <w:tcBorders>
              <w:top w:val="nil"/>
              <w:left w:val="nil"/>
              <w:bottom w:val="nil"/>
              <w:right w:val="nil"/>
            </w:tcBorders>
            <w:shd w:val="clear" w:color="auto" w:fill="auto"/>
            <w:noWrap/>
            <w:vAlign w:val="bottom"/>
            <w:hideMark/>
          </w:tcPr>
          <w:p w14:paraId="7559DBEB"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0.4</w:t>
            </w:r>
          </w:p>
        </w:tc>
        <w:tc>
          <w:tcPr>
            <w:tcW w:w="636" w:type="dxa"/>
            <w:tcBorders>
              <w:top w:val="nil"/>
              <w:left w:val="nil"/>
              <w:bottom w:val="nil"/>
              <w:right w:val="nil"/>
            </w:tcBorders>
            <w:shd w:val="clear" w:color="auto" w:fill="auto"/>
            <w:noWrap/>
            <w:vAlign w:val="bottom"/>
            <w:hideMark/>
          </w:tcPr>
          <w:p w14:paraId="1356BC89"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018B987C"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63656FD0"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0.5</w:t>
            </w:r>
          </w:p>
        </w:tc>
        <w:tc>
          <w:tcPr>
            <w:tcW w:w="636" w:type="dxa"/>
            <w:tcBorders>
              <w:top w:val="nil"/>
              <w:left w:val="nil"/>
              <w:bottom w:val="nil"/>
              <w:right w:val="nil"/>
            </w:tcBorders>
            <w:shd w:val="clear" w:color="auto" w:fill="auto"/>
            <w:noWrap/>
            <w:vAlign w:val="bottom"/>
            <w:hideMark/>
          </w:tcPr>
          <w:p w14:paraId="457F6331"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3.5</w:t>
            </w:r>
          </w:p>
        </w:tc>
        <w:tc>
          <w:tcPr>
            <w:tcW w:w="222" w:type="dxa"/>
            <w:tcBorders>
              <w:top w:val="nil"/>
              <w:left w:val="nil"/>
              <w:bottom w:val="nil"/>
              <w:right w:val="nil"/>
            </w:tcBorders>
            <w:shd w:val="clear" w:color="auto" w:fill="auto"/>
            <w:noWrap/>
            <w:vAlign w:val="bottom"/>
            <w:hideMark/>
          </w:tcPr>
          <w:p w14:paraId="430D31EE"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6C415D36"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0.4</w:t>
            </w:r>
          </w:p>
        </w:tc>
        <w:tc>
          <w:tcPr>
            <w:tcW w:w="822" w:type="dxa"/>
            <w:tcBorders>
              <w:top w:val="nil"/>
              <w:left w:val="nil"/>
              <w:bottom w:val="nil"/>
              <w:right w:val="nil"/>
            </w:tcBorders>
            <w:shd w:val="clear" w:color="auto" w:fill="auto"/>
            <w:noWrap/>
            <w:vAlign w:val="bottom"/>
            <w:hideMark/>
          </w:tcPr>
          <w:p w14:paraId="22A1D415"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9.2</w:t>
            </w:r>
          </w:p>
        </w:tc>
        <w:tc>
          <w:tcPr>
            <w:tcW w:w="816" w:type="dxa"/>
            <w:gridSpan w:val="2"/>
            <w:tcBorders>
              <w:top w:val="nil"/>
              <w:left w:val="nil"/>
              <w:bottom w:val="nil"/>
              <w:right w:val="nil"/>
            </w:tcBorders>
            <w:shd w:val="clear" w:color="auto" w:fill="auto"/>
            <w:noWrap/>
            <w:vAlign w:val="bottom"/>
            <w:hideMark/>
          </w:tcPr>
          <w:p w14:paraId="35520006"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r>
      <w:tr w:rsidR="00A849A5" w:rsidRPr="00841ED4" w14:paraId="1E112CA7" w14:textId="77777777" w:rsidTr="007840F9">
        <w:trPr>
          <w:trHeight w:val="360"/>
        </w:trPr>
        <w:tc>
          <w:tcPr>
            <w:tcW w:w="1360" w:type="dxa"/>
            <w:gridSpan w:val="2"/>
            <w:vMerge/>
            <w:tcBorders>
              <w:top w:val="nil"/>
              <w:left w:val="nil"/>
              <w:bottom w:val="nil"/>
              <w:right w:val="nil"/>
            </w:tcBorders>
            <w:vAlign w:val="center"/>
            <w:hideMark/>
          </w:tcPr>
          <w:p w14:paraId="5DA9D71F"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nil"/>
              <w:right w:val="nil"/>
            </w:tcBorders>
            <w:shd w:val="clear" w:color="auto" w:fill="auto"/>
            <w:noWrap/>
            <w:vAlign w:val="bottom"/>
            <w:hideMark/>
          </w:tcPr>
          <w:p w14:paraId="57AEA39E"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5-9mm</w:t>
            </w:r>
          </w:p>
        </w:tc>
        <w:tc>
          <w:tcPr>
            <w:tcW w:w="636" w:type="dxa"/>
            <w:tcBorders>
              <w:top w:val="nil"/>
              <w:left w:val="nil"/>
              <w:bottom w:val="nil"/>
              <w:right w:val="nil"/>
            </w:tcBorders>
            <w:shd w:val="clear" w:color="auto" w:fill="auto"/>
            <w:noWrap/>
            <w:vAlign w:val="bottom"/>
            <w:hideMark/>
          </w:tcPr>
          <w:p w14:paraId="61C7B8B1"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46054567"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534457DC"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7FEB6BC9"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0592E832"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222" w:type="dxa"/>
            <w:tcBorders>
              <w:top w:val="nil"/>
              <w:left w:val="nil"/>
              <w:bottom w:val="nil"/>
              <w:right w:val="nil"/>
            </w:tcBorders>
            <w:shd w:val="clear" w:color="auto" w:fill="auto"/>
            <w:noWrap/>
            <w:vAlign w:val="bottom"/>
            <w:hideMark/>
          </w:tcPr>
          <w:p w14:paraId="6FE28879"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609A80A4"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822" w:type="dxa"/>
            <w:tcBorders>
              <w:top w:val="nil"/>
              <w:left w:val="nil"/>
              <w:bottom w:val="nil"/>
              <w:right w:val="nil"/>
            </w:tcBorders>
            <w:shd w:val="clear" w:color="auto" w:fill="auto"/>
            <w:noWrap/>
            <w:vAlign w:val="bottom"/>
            <w:hideMark/>
          </w:tcPr>
          <w:p w14:paraId="224608FE"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816" w:type="dxa"/>
            <w:gridSpan w:val="2"/>
            <w:tcBorders>
              <w:top w:val="nil"/>
              <w:left w:val="nil"/>
              <w:bottom w:val="nil"/>
              <w:right w:val="nil"/>
            </w:tcBorders>
            <w:shd w:val="clear" w:color="auto" w:fill="auto"/>
            <w:noWrap/>
            <w:vAlign w:val="bottom"/>
            <w:hideMark/>
          </w:tcPr>
          <w:p w14:paraId="73D3C3F3" w14:textId="77777777" w:rsidR="00A849A5" w:rsidRPr="00841ED4" w:rsidRDefault="00A849A5" w:rsidP="007840F9">
            <w:pPr>
              <w:spacing w:line="240" w:lineRule="auto"/>
              <w:rPr>
                <w:rFonts w:ascii="Times New Roman" w:eastAsia="Times New Roman" w:hAnsi="Times New Roman" w:cs="Times New Roman"/>
                <w:sz w:val="24"/>
                <w:szCs w:val="24"/>
              </w:rPr>
            </w:pPr>
          </w:p>
        </w:tc>
      </w:tr>
      <w:tr w:rsidR="00A849A5" w:rsidRPr="00841ED4" w14:paraId="727C7F06" w14:textId="77777777" w:rsidTr="007840F9">
        <w:trPr>
          <w:trHeight w:val="390"/>
        </w:trPr>
        <w:tc>
          <w:tcPr>
            <w:tcW w:w="1360" w:type="dxa"/>
            <w:gridSpan w:val="2"/>
            <w:vMerge/>
            <w:tcBorders>
              <w:top w:val="nil"/>
              <w:left w:val="nil"/>
              <w:bottom w:val="single" w:sz="4" w:space="0" w:color="auto"/>
              <w:right w:val="nil"/>
            </w:tcBorders>
            <w:vAlign w:val="center"/>
            <w:hideMark/>
          </w:tcPr>
          <w:p w14:paraId="13EAC163"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single" w:sz="4" w:space="0" w:color="auto"/>
              <w:right w:val="nil"/>
            </w:tcBorders>
            <w:shd w:val="clear" w:color="auto" w:fill="auto"/>
            <w:noWrap/>
            <w:vAlign w:val="bottom"/>
            <w:hideMark/>
          </w:tcPr>
          <w:p w14:paraId="3009A7B7"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3-5mm</w:t>
            </w:r>
          </w:p>
        </w:tc>
        <w:tc>
          <w:tcPr>
            <w:tcW w:w="636" w:type="dxa"/>
            <w:tcBorders>
              <w:top w:val="nil"/>
              <w:left w:val="nil"/>
              <w:bottom w:val="single" w:sz="4" w:space="0" w:color="auto"/>
              <w:right w:val="nil"/>
            </w:tcBorders>
            <w:shd w:val="clear" w:color="auto" w:fill="auto"/>
            <w:noWrap/>
            <w:vAlign w:val="bottom"/>
            <w:hideMark/>
          </w:tcPr>
          <w:p w14:paraId="7D73EC85"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single" w:sz="4" w:space="0" w:color="auto"/>
              <w:right w:val="nil"/>
            </w:tcBorders>
            <w:shd w:val="clear" w:color="auto" w:fill="auto"/>
            <w:noWrap/>
            <w:vAlign w:val="bottom"/>
            <w:hideMark/>
          </w:tcPr>
          <w:p w14:paraId="6345B0BC"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039A1768"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4980B4F7"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69AB4CCE"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222" w:type="dxa"/>
            <w:tcBorders>
              <w:top w:val="nil"/>
              <w:left w:val="nil"/>
              <w:bottom w:val="single" w:sz="4" w:space="0" w:color="auto"/>
              <w:right w:val="nil"/>
            </w:tcBorders>
            <w:shd w:val="clear" w:color="auto" w:fill="auto"/>
            <w:noWrap/>
            <w:vAlign w:val="bottom"/>
            <w:hideMark/>
          </w:tcPr>
          <w:p w14:paraId="6BAE7C4F"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1FE3DE1C"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822" w:type="dxa"/>
            <w:tcBorders>
              <w:top w:val="nil"/>
              <w:left w:val="nil"/>
              <w:bottom w:val="single" w:sz="4" w:space="0" w:color="auto"/>
              <w:right w:val="nil"/>
            </w:tcBorders>
            <w:shd w:val="clear" w:color="auto" w:fill="auto"/>
            <w:noWrap/>
            <w:vAlign w:val="bottom"/>
            <w:hideMark/>
          </w:tcPr>
          <w:p w14:paraId="03CC91F2"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816" w:type="dxa"/>
            <w:gridSpan w:val="2"/>
            <w:tcBorders>
              <w:top w:val="nil"/>
              <w:left w:val="nil"/>
              <w:bottom w:val="single" w:sz="4" w:space="0" w:color="auto"/>
              <w:right w:val="nil"/>
            </w:tcBorders>
            <w:shd w:val="clear" w:color="auto" w:fill="auto"/>
            <w:noWrap/>
            <w:vAlign w:val="bottom"/>
            <w:hideMark/>
          </w:tcPr>
          <w:p w14:paraId="5A07A61D" w14:textId="77777777" w:rsidR="00A849A5" w:rsidRPr="00841ED4" w:rsidRDefault="00A849A5" w:rsidP="007840F9">
            <w:pPr>
              <w:spacing w:line="240" w:lineRule="auto"/>
              <w:rPr>
                <w:rFonts w:ascii="Times New Roman" w:eastAsia="Times New Roman" w:hAnsi="Times New Roman" w:cs="Times New Roman"/>
                <w:sz w:val="24"/>
                <w:szCs w:val="24"/>
              </w:rPr>
            </w:pPr>
          </w:p>
        </w:tc>
      </w:tr>
      <w:bookmarkEnd w:id="23"/>
    </w:tbl>
    <w:p w14:paraId="7F2381D5" w14:textId="4C205331" w:rsidR="00CE761E" w:rsidRPr="00C6286D" w:rsidRDefault="00CE761E" w:rsidP="00C6286D">
      <w:pPr>
        <w:pStyle w:val="NATESTYLE1CommonCollege"/>
        <w:spacing w:after="240" w:line="240" w:lineRule="auto"/>
        <w:rPr>
          <w:sz w:val="20"/>
          <w:szCs w:val="20"/>
        </w:rPr>
      </w:pPr>
    </w:p>
    <w:sectPr w:rsidR="00CE761E" w:rsidRPr="00C6286D" w:rsidSect="00FB014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10323" w14:textId="77777777" w:rsidR="00FB014A" w:rsidRDefault="00FB014A" w:rsidP="00781B9F">
      <w:pPr>
        <w:spacing w:line="240" w:lineRule="auto"/>
      </w:pPr>
      <w:r>
        <w:separator/>
      </w:r>
    </w:p>
  </w:endnote>
  <w:endnote w:type="continuationSeparator" w:id="0">
    <w:p w14:paraId="050D623B" w14:textId="77777777" w:rsidR="00FB014A" w:rsidRDefault="00FB014A"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B3F94" w14:textId="77777777" w:rsidR="00FB014A" w:rsidRDefault="00FB014A" w:rsidP="00781B9F">
      <w:pPr>
        <w:spacing w:line="240" w:lineRule="auto"/>
      </w:pPr>
      <w:r>
        <w:separator/>
      </w:r>
    </w:p>
  </w:footnote>
  <w:footnote w:type="continuationSeparator" w:id="0">
    <w:p w14:paraId="770BEEE4" w14:textId="77777777" w:rsidR="00FB014A" w:rsidRDefault="00FB014A" w:rsidP="00781B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CAC"/>
    <w:rsid w:val="00005D89"/>
    <w:rsid w:val="000075D2"/>
    <w:rsid w:val="00015D6D"/>
    <w:rsid w:val="000177CE"/>
    <w:rsid w:val="00020367"/>
    <w:rsid w:val="000211B3"/>
    <w:rsid w:val="00030451"/>
    <w:rsid w:val="00034ED2"/>
    <w:rsid w:val="00036BA0"/>
    <w:rsid w:val="00046220"/>
    <w:rsid w:val="000473DE"/>
    <w:rsid w:val="0005137F"/>
    <w:rsid w:val="00053DE2"/>
    <w:rsid w:val="00056451"/>
    <w:rsid w:val="00070B34"/>
    <w:rsid w:val="000725E3"/>
    <w:rsid w:val="00076E4D"/>
    <w:rsid w:val="0007729E"/>
    <w:rsid w:val="000866D9"/>
    <w:rsid w:val="00087B90"/>
    <w:rsid w:val="00090370"/>
    <w:rsid w:val="00090D23"/>
    <w:rsid w:val="00095C52"/>
    <w:rsid w:val="00096187"/>
    <w:rsid w:val="00096A0E"/>
    <w:rsid w:val="0009739D"/>
    <w:rsid w:val="000976EE"/>
    <w:rsid w:val="000A1006"/>
    <w:rsid w:val="000A31B0"/>
    <w:rsid w:val="000A3B1D"/>
    <w:rsid w:val="000A5391"/>
    <w:rsid w:val="000A5412"/>
    <w:rsid w:val="000C6934"/>
    <w:rsid w:val="000D058A"/>
    <w:rsid w:val="000D487D"/>
    <w:rsid w:val="000D5CFF"/>
    <w:rsid w:val="000E2042"/>
    <w:rsid w:val="000E248A"/>
    <w:rsid w:val="000E299F"/>
    <w:rsid w:val="000E68C9"/>
    <w:rsid w:val="000F5CF8"/>
    <w:rsid w:val="000F71E6"/>
    <w:rsid w:val="001002C1"/>
    <w:rsid w:val="001003F5"/>
    <w:rsid w:val="001035A5"/>
    <w:rsid w:val="0010760A"/>
    <w:rsid w:val="001230AF"/>
    <w:rsid w:val="00124246"/>
    <w:rsid w:val="001258EC"/>
    <w:rsid w:val="00136185"/>
    <w:rsid w:val="001364E8"/>
    <w:rsid w:val="00136B35"/>
    <w:rsid w:val="00136F82"/>
    <w:rsid w:val="001377DB"/>
    <w:rsid w:val="00141662"/>
    <w:rsid w:val="00142BE4"/>
    <w:rsid w:val="001470F1"/>
    <w:rsid w:val="00147E01"/>
    <w:rsid w:val="00152AF9"/>
    <w:rsid w:val="00161955"/>
    <w:rsid w:val="001644A7"/>
    <w:rsid w:val="00167AEC"/>
    <w:rsid w:val="00173096"/>
    <w:rsid w:val="0017387E"/>
    <w:rsid w:val="00173B58"/>
    <w:rsid w:val="001755D4"/>
    <w:rsid w:val="00175D6C"/>
    <w:rsid w:val="00176122"/>
    <w:rsid w:val="00192C6D"/>
    <w:rsid w:val="00193C41"/>
    <w:rsid w:val="0019531C"/>
    <w:rsid w:val="00197D8D"/>
    <w:rsid w:val="001A260B"/>
    <w:rsid w:val="001A7550"/>
    <w:rsid w:val="001B03B0"/>
    <w:rsid w:val="001B66BA"/>
    <w:rsid w:val="001C11C2"/>
    <w:rsid w:val="001C2A27"/>
    <w:rsid w:val="001C2B5D"/>
    <w:rsid w:val="001C3CAC"/>
    <w:rsid w:val="001C40D8"/>
    <w:rsid w:val="001C6E9D"/>
    <w:rsid w:val="001D110F"/>
    <w:rsid w:val="001D2C67"/>
    <w:rsid w:val="001E1667"/>
    <w:rsid w:val="001E4204"/>
    <w:rsid w:val="001E7736"/>
    <w:rsid w:val="001F200C"/>
    <w:rsid w:val="001F4B71"/>
    <w:rsid w:val="001F5CFF"/>
    <w:rsid w:val="001F7F47"/>
    <w:rsid w:val="0020287B"/>
    <w:rsid w:val="002051F3"/>
    <w:rsid w:val="00205945"/>
    <w:rsid w:val="00212CE3"/>
    <w:rsid w:val="00216617"/>
    <w:rsid w:val="0022030A"/>
    <w:rsid w:val="0022764D"/>
    <w:rsid w:val="00236988"/>
    <w:rsid w:val="0023771B"/>
    <w:rsid w:val="002377D7"/>
    <w:rsid w:val="00241151"/>
    <w:rsid w:val="00245D75"/>
    <w:rsid w:val="002552FB"/>
    <w:rsid w:val="00261863"/>
    <w:rsid w:val="0026199F"/>
    <w:rsid w:val="00261FF0"/>
    <w:rsid w:val="002653EF"/>
    <w:rsid w:val="00266BFD"/>
    <w:rsid w:val="002703D1"/>
    <w:rsid w:val="0027110A"/>
    <w:rsid w:val="0027230D"/>
    <w:rsid w:val="00272C4C"/>
    <w:rsid w:val="00273DAB"/>
    <w:rsid w:val="00273E51"/>
    <w:rsid w:val="0028090A"/>
    <w:rsid w:val="00280E93"/>
    <w:rsid w:val="00281885"/>
    <w:rsid w:val="00284229"/>
    <w:rsid w:val="00284F19"/>
    <w:rsid w:val="002910C8"/>
    <w:rsid w:val="00293BFD"/>
    <w:rsid w:val="00294C3A"/>
    <w:rsid w:val="00297CBF"/>
    <w:rsid w:val="002A4D1A"/>
    <w:rsid w:val="002A4FBB"/>
    <w:rsid w:val="002A7071"/>
    <w:rsid w:val="002B65A3"/>
    <w:rsid w:val="002C040A"/>
    <w:rsid w:val="002C1754"/>
    <w:rsid w:val="002C4727"/>
    <w:rsid w:val="002C6E46"/>
    <w:rsid w:val="002C7FBE"/>
    <w:rsid w:val="002D0652"/>
    <w:rsid w:val="002D20B0"/>
    <w:rsid w:val="002D345E"/>
    <w:rsid w:val="002D422E"/>
    <w:rsid w:val="002D4AA1"/>
    <w:rsid w:val="002D684D"/>
    <w:rsid w:val="002D6FD7"/>
    <w:rsid w:val="002D7992"/>
    <w:rsid w:val="002E3D9B"/>
    <w:rsid w:val="002E6EE2"/>
    <w:rsid w:val="002E7D43"/>
    <w:rsid w:val="002F364A"/>
    <w:rsid w:val="002F4A19"/>
    <w:rsid w:val="002F58C4"/>
    <w:rsid w:val="002F5D5C"/>
    <w:rsid w:val="003016A5"/>
    <w:rsid w:val="003021B5"/>
    <w:rsid w:val="00305163"/>
    <w:rsid w:val="003052D0"/>
    <w:rsid w:val="003106FD"/>
    <w:rsid w:val="00310CDE"/>
    <w:rsid w:val="00310D80"/>
    <w:rsid w:val="00311CDB"/>
    <w:rsid w:val="003125BA"/>
    <w:rsid w:val="0031395A"/>
    <w:rsid w:val="00325E4A"/>
    <w:rsid w:val="003263BD"/>
    <w:rsid w:val="00326BD0"/>
    <w:rsid w:val="003303E3"/>
    <w:rsid w:val="003325CD"/>
    <w:rsid w:val="00334424"/>
    <w:rsid w:val="00334FFD"/>
    <w:rsid w:val="00335C42"/>
    <w:rsid w:val="00337821"/>
    <w:rsid w:val="00340D05"/>
    <w:rsid w:val="00341713"/>
    <w:rsid w:val="00342EE5"/>
    <w:rsid w:val="00343FB3"/>
    <w:rsid w:val="0034743F"/>
    <w:rsid w:val="00353983"/>
    <w:rsid w:val="00355C77"/>
    <w:rsid w:val="00362822"/>
    <w:rsid w:val="003635CC"/>
    <w:rsid w:val="003640E0"/>
    <w:rsid w:val="00364CDB"/>
    <w:rsid w:val="00365549"/>
    <w:rsid w:val="00365E8A"/>
    <w:rsid w:val="00365ED3"/>
    <w:rsid w:val="00371ADB"/>
    <w:rsid w:val="003720F6"/>
    <w:rsid w:val="003771FA"/>
    <w:rsid w:val="00381460"/>
    <w:rsid w:val="00391652"/>
    <w:rsid w:val="00393F89"/>
    <w:rsid w:val="003A02E4"/>
    <w:rsid w:val="003A0426"/>
    <w:rsid w:val="003A05E8"/>
    <w:rsid w:val="003A1C82"/>
    <w:rsid w:val="003A2B17"/>
    <w:rsid w:val="003A34B5"/>
    <w:rsid w:val="003A5043"/>
    <w:rsid w:val="003A79C1"/>
    <w:rsid w:val="003B0831"/>
    <w:rsid w:val="003B2E67"/>
    <w:rsid w:val="003B3C12"/>
    <w:rsid w:val="003B66BA"/>
    <w:rsid w:val="003C0F32"/>
    <w:rsid w:val="003C1180"/>
    <w:rsid w:val="003C1EF2"/>
    <w:rsid w:val="003C40A2"/>
    <w:rsid w:val="003C5793"/>
    <w:rsid w:val="003C6840"/>
    <w:rsid w:val="003C77A6"/>
    <w:rsid w:val="003D10D1"/>
    <w:rsid w:val="003D13DE"/>
    <w:rsid w:val="003D261B"/>
    <w:rsid w:val="003D791C"/>
    <w:rsid w:val="003D7A30"/>
    <w:rsid w:val="003E1857"/>
    <w:rsid w:val="003E20D0"/>
    <w:rsid w:val="003E3195"/>
    <w:rsid w:val="003E375A"/>
    <w:rsid w:val="003E3AC1"/>
    <w:rsid w:val="003E5E87"/>
    <w:rsid w:val="003F1A58"/>
    <w:rsid w:val="003F58F7"/>
    <w:rsid w:val="003F751B"/>
    <w:rsid w:val="003F7F6D"/>
    <w:rsid w:val="00400904"/>
    <w:rsid w:val="00401AF4"/>
    <w:rsid w:val="0040363B"/>
    <w:rsid w:val="00410D67"/>
    <w:rsid w:val="00411372"/>
    <w:rsid w:val="004116AE"/>
    <w:rsid w:val="0041445C"/>
    <w:rsid w:val="00416F3E"/>
    <w:rsid w:val="00421661"/>
    <w:rsid w:val="00421FBE"/>
    <w:rsid w:val="00430021"/>
    <w:rsid w:val="00433C64"/>
    <w:rsid w:val="00440FA9"/>
    <w:rsid w:val="004412B6"/>
    <w:rsid w:val="00441904"/>
    <w:rsid w:val="004472A5"/>
    <w:rsid w:val="004472FF"/>
    <w:rsid w:val="0045324B"/>
    <w:rsid w:val="00460138"/>
    <w:rsid w:val="004611C7"/>
    <w:rsid w:val="0046530C"/>
    <w:rsid w:val="00476412"/>
    <w:rsid w:val="004819C9"/>
    <w:rsid w:val="00481C2C"/>
    <w:rsid w:val="00481EA9"/>
    <w:rsid w:val="00483952"/>
    <w:rsid w:val="00486D41"/>
    <w:rsid w:val="00487A57"/>
    <w:rsid w:val="00491DA4"/>
    <w:rsid w:val="0049383B"/>
    <w:rsid w:val="00496D56"/>
    <w:rsid w:val="004A55CF"/>
    <w:rsid w:val="004A5CC7"/>
    <w:rsid w:val="004B0537"/>
    <w:rsid w:val="004B4910"/>
    <w:rsid w:val="004C0607"/>
    <w:rsid w:val="004C3869"/>
    <w:rsid w:val="004D0204"/>
    <w:rsid w:val="004D56B0"/>
    <w:rsid w:val="004E2943"/>
    <w:rsid w:val="004E338A"/>
    <w:rsid w:val="004E677F"/>
    <w:rsid w:val="004E6A83"/>
    <w:rsid w:val="004F2BA1"/>
    <w:rsid w:val="004F74C4"/>
    <w:rsid w:val="005079BC"/>
    <w:rsid w:val="00515CDD"/>
    <w:rsid w:val="005174EC"/>
    <w:rsid w:val="00524172"/>
    <w:rsid w:val="005274EE"/>
    <w:rsid w:val="0053044F"/>
    <w:rsid w:val="00531BA5"/>
    <w:rsid w:val="0053280D"/>
    <w:rsid w:val="00537511"/>
    <w:rsid w:val="00544B37"/>
    <w:rsid w:val="0055395A"/>
    <w:rsid w:val="00556838"/>
    <w:rsid w:val="00556921"/>
    <w:rsid w:val="00560E76"/>
    <w:rsid w:val="005618D4"/>
    <w:rsid w:val="0056332E"/>
    <w:rsid w:val="0056425B"/>
    <w:rsid w:val="00564DEB"/>
    <w:rsid w:val="00565530"/>
    <w:rsid w:val="00565F00"/>
    <w:rsid w:val="00571000"/>
    <w:rsid w:val="005724D1"/>
    <w:rsid w:val="00573372"/>
    <w:rsid w:val="005743D3"/>
    <w:rsid w:val="00575E6F"/>
    <w:rsid w:val="005819B0"/>
    <w:rsid w:val="005878BF"/>
    <w:rsid w:val="00596231"/>
    <w:rsid w:val="00596A33"/>
    <w:rsid w:val="005A21EE"/>
    <w:rsid w:val="005A48A4"/>
    <w:rsid w:val="005A74E7"/>
    <w:rsid w:val="005B0AD7"/>
    <w:rsid w:val="005B3CAB"/>
    <w:rsid w:val="005B450B"/>
    <w:rsid w:val="005B5C62"/>
    <w:rsid w:val="005B78C6"/>
    <w:rsid w:val="005C1E5B"/>
    <w:rsid w:val="005C5952"/>
    <w:rsid w:val="005D075A"/>
    <w:rsid w:val="005D0A7C"/>
    <w:rsid w:val="005D4A0D"/>
    <w:rsid w:val="005D6C34"/>
    <w:rsid w:val="005D7F91"/>
    <w:rsid w:val="005E4A15"/>
    <w:rsid w:val="005E6DDF"/>
    <w:rsid w:val="005F008B"/>
    <w:rsid w:val="005F05EC"/>
    <w:rsid w:val="005F0A81"/>
    <w:rsid w:val="005F40BA"/>
    <w:rsid w:val="005F4238"/>
    <w:rsid w:val="005F6C24"/>
    <w:rsid w:val="005F700E"/>
    <w:rsid w:val="006053B3"/>
    <w:rsid w:val="0060633A"/>
    <w:rsid w:val="006066ED"/>
    <w:rsid w:val="00612951"/>
    <w:rsid w:val="006179D1"/>
    <w:rsid w:val="006209A7"/>
    <w:rsid w:val="00630700"/>
    <w:rsid w:val="00632D3B"/>
    <w:rsid w:val="00634E57"/>
    <w:rsid w:val="006368F3"/>
    <w:rsid w:val="00640B8A"/>
    <w:rsid w:val="006413AA"/>
    <w:rsid w:val="006420F2"/>
    <w:rsid w:val="00650FEB"/>
    <w:rsid w:val="00657449"/>
    <w:rsid w:val="006619D8"/>
    <w:rsid w:val="00665746"/>
    <w:rsid w:val="00665FD5"/>
    <w:rsid w:val="006709CE"/>
    <w:rsid w:val="00672598"/>
    <w:rsid w:val="0067437C"/>
    <w:rsid w:val="00674544"/>
    <w:rsid w:val="00676AE8"/>
    <w:rsid w:val="006840C8"/>
    <w:rsid w:val="00685DC5"/>
    <w:rsid w:val="00690487"/>
    <w:rsid w:val="00691AB5"/>
    <w:rsid w:val="0069260A"/>
    <w:rsid w:val="00695B5F"/>
    <w:rsid w:val="0069641C"/>
    <w:rsid w:val="006A07BC"/>
    <w:rsid w:val="006A210A"/>
    <w:rsid w:val="006A3180"/>
    <w:rsid w:val="006A4167"/>
    <w:rsid w:val="006A5A23"/>
    <w:rsid w:val="006A6610"/>
    <w:rsid w:val="006A6B0D"/>
    <w:rsid w:val="006A6EF3"/>
    <w:rsid w:val="006A76E2"/>
    <w:rsid w:val="006B06B4"/>
    <w:rsid w:val="006B0786"/>
    <w:rsid w:val="006B22CD"/>
    <w:rsid w:val="006B27D9"/>
    <w:rsid w:val="006B28D4"/>
    <w:rsid w:val="006B39CE"/>
    <w:rsid w:val="006B3F32"/>
    <w:rsid w:val="006C3488"/>
    <w:rsid w:val="006C371E"/>
    <w:rsid w:val="006C4987"/>
    <w:rsid w:val="006C5664"/>
    <w:rsid w:val="006D3802"/>
    <w:rsid w:val="006D5426"/>
    <w:rsid w:val="006D7236"/>
    <w:rsid w:val="006E4BAC"/>
    <w:rsid w:val="006E4D91"/>
    <w:rsid w:val="006E571B"/>
    <w:rsid w:val="006E5B6F"/>
    <w:rsid w:val="006E702C"/>
    <w:rsid w:val="006F40F2"/>
    <w:rsid w:val="006F4781"/>
    <w:rsid w:val="006F680D"/>
    <w:rsid w:val="00701315"/>
    <w:rsid w:val="007013B5"/>
    <w:rsid w:val="00701A1C"/>
    <w:rsid w:val="00703140"/>
    <w:rsid w:val="00705DAF"/>
    <w:rsid w:val="00706564"/>
    <w:rsid w:val="00710AF1"/>
    <w:rsid w:val="00711D01"/>
    <w:rsid w:val="00714BBC"/>
    <w:rsid w:val="00721287"/>
    <w:rsid w:val="007237CB"/>
    <w:rsid w:val="0073038E"/>
    <w:rsid w:val="00734DA1"/>
    <w:rsid w:val="00737963"/>
    <w:rsid w:val="0074239E"/>
    <w:rsid w:val="00743D22"/>
    <w:rsid w:val="0074770D"/>
    <w:rsid w:val="00747A88"/>
    <w:rsid w:val="00750BFD"/>
    <w:rsid w:val="00754093"/>
    <w:rsid w:val="007553C1"/>
    <w:rsid w:val="0076049A"/>
    <w:rsid w:val="0076619F"/>
    <w:rsid w:val="00770136"/>
    <w:rsid w:val="007767AF"/>
    <w:rsid w:val="00781B9F"/>
    <w:rsid w:val="007827DE"/>
    <w:rsid w:val="00783074"/>
    <w:rsid w:val="007840F9"/>
    <w:rsid w:val="00785459"/>
    <w:rsid w:val="007871EC"/>
    <w:rsid w:val="0078777A"/>
    <w:rsid w:val="007959C3"/>
    <w:rsid w:val="00797B89"/>
    <w:rsid w:val="00797BFA"/>
    <w:rsid w:val="007A02E5"/>
    <w:rsid w:val="007A0E9A"/>
    <w:rsid w:val="007A1072"/>
    <w:rsid w:val="007A1147"/>
    <w:rsid w:val="007A3D38"/>
    <w:rsid w:val="007A4531"/>
    <w:rsid w:val="007A4B20"/>
    <w:rsid w:val="007B237D"/>
    <w:rsid w:val="007B3BEB"/>
    <w:rsid w:val="007B4646"/>
    <w:rsid w:val="007B5B8D"/>
    <w:rsid w:val="007B63AA"/>
    <w:rsid w:val="007C0AD9"/>
    <w:rsid w:val="007C1F39"/>
    <w:rsid w:val="007C205E"/>
    <w:rsid w:val="007C2441"/>
    <w:rsid w:val="007C4F59"/>
    <w:rsid w:val="007C6E70"/>
    <w:rsid w:val="007D04D5"/>
    <w:rsid w:val="007D14CA"/>
    <w:rsid w:val="007D1546"/>
    <w:rsid w:val="007E04F2"/>
    <w:rsid w:val="007E25B3"/>
    <w:rsid w:val="007E3F75"/>
    <w:rsid w:val="007E5B27"/>
    <w:rsid w:val="007E7DF2"/>
    <w:rsid w:val="007E7E46"/>
    <w:rsid w:val="007F0DD3"/>
    <w:rsid w:val="007F1CF3"/>
    <w:rsid w:val="007F256E"/>
    <w:rsid w:val="007F2DE0"/>
    <w:rsid w:val="007F3A64"/>
    <w:rsid w:val="007F7806"/>
    <w:rsid w:val="00804EE3"/>
    <w:rsid w:val="0080532D"/>
    <w:rsid w:val="008072AF"/>
    <w:rsid w:val="00812CAA"/>
    <w:rsid w:val="008158E5"/>
    <w:rsid w:val="008168D9"/>
    <w:rsid w:val="00816DAD"/>
    <w:rsid w:val="00821F76"/>
    <w:rsid w:val="00822636"/>
    <w:rsid w:val="00823EF1"/>
    <w:rsid w:val="0082405B"/>
    <w:rsid w:val="0082626D"/>
    <w:rsid w:val="0082764C"/>
    <w:rsid w:val="0083456F"/>
    <w:rsid w:val="00837C2B"/>
    <w:rsid w:val="00842FAC"/>
    <w:rsid w:val="00846AD7"/>
    <w:rsid w:val="00847297"/>
    <w:rsid w:val="00852E50"/>
    <w:rsid w:val="00855141"/>
    <w:rsid w:val="00860882"/>
    <w:rsid w:val="00862ED3"/>
    <w:rsid w:val="00866A71"/>
    <w:rsid w:val="00867213"/>
    <w:rsid w:val="0087695D"/>
    <w:rsid w:val="0088477E"/>
    <w:rsid w:val="00885A49"/>
    <w:rsid w:val="00886635"/>
    <w:rsid w:val="00886745"/>
    <w:rsid w:val="00887622"/>
    <w:rsid w:val="00893B5D"/>
    <w:rsid w:val="00895190"/>
    <w:rsid w:val="008A6068"/>
    <w:rsid w:val="008B0CD4"/>
    <w:rsid w:val="008B3065"/>
    <w:rsid w:val="008B4C13"/>
    <w:rsid w:val="008B6E95"/>
    <w:rsid w:val="008B763D"/>
    <w:rsid w:val="008C312A"/>
    <w:rsid w:val="008C3B3A"/>
    <w:rsid w:val="008C3E69"/>
    <w:rsid w:val="008D2188"/>
    <w:rsid w:val="008D2D6D"/>
    <w:rsid w:val="008D35B7"/>
    <w:rsid w:val="008E0BE4"/>
    <w:rsid w:val="008E2173"/>
    <w:rsid w:val="008E2875"/>
    <w:rsid w:val="008E2C74"/>
    <w:rsid w:val="008E3CDF"/>
    <w:rsid w:val="008F1D52"/>
    <w:rsid w:val="008F2C4D"/>
    <w:rsid w:val="008F35F0"/>
    <w:rsid w:val="008F42C9"/>
    <w:rsid w:val="008F5051"/>
    <w:rsid w:val="008F7D6D"/>
    <w:rsid w:val="00900542"/>
    <w:rsid w:val="009008FB"/>
    <w:rsid w:val="00901247"/>
    <w:rsid w:val="009043A1"/>
    <w:rsid w:val="0090528D"/>
    <w:rsid w:val="009104C8"/>
    <w:rsid w:val="00912403"/>
    <w:rsid w:val="0091536A"/>
    <w:rsid w:val="00922E62"/>
    <w:rsid w:val="0092519C"/>
    <w:rsid w:val="00925468"/>
    <w:rsid w:val="00930555"/>
    <w:rsid w:val="00931A6F"/>
    <w:rsid w:val="00936070"/>
    <w:rsid w:val="00941D48"/>
    <w:rsid w:val="009420A3"/>
    <w:rsid w:val="00944415"/>
    <w:rsid w:val="00947525"/>
    <w:rsid w:val="0095373A"/>
    <w:rsid w:val="00953997"/>
    <w:rsid w:val="00960C7F"/>
    <w:rsid w:val="0096164D"/>
    <w:rsid w:val="00963335"/>
    <w:rsid w:val="00971D0A"/>
    <w:rsid w:val="00973149"/>
    <w:rsid w:val="00975131"/>
    <w:rsid w:val="0097748A"/>
    <w:rsid w:val="00981D77"/>
    <w:rsid w:val="00983D2F"/>
    <w:rsid w:val="00984A9E"/>
    <w:rsid w:val="00984C10"/>
    <w:rsid w:val="00986839"/>
    <w:rsid w:val="00987082"/>
    <w:rsid w:val="00987BD5"/>
    <w:rsid w:val="009944F8"/>
    <w:rsid w:val="0099481E"/>
    <w:rsid w:val="0099618A"/>
    <w:rsid w:val="009A1F30"/>
    <w:rsid w:val="009A38B8"/>
    <w:rsid w:val="009A7546"/>
    <w:rsid w:val="009B0341"/>
    <w:rsid w:val="009B13CC"/>
    <w:rsid w:val="009B4F6E"/>
    <w:rsid w:val="009B5C76"/>
    <w:rsid w:val="009B5FAF"/>
    <w:rsid w:val="009B779D"/>
    <w:rsid w:val="009C178A"/>
    <w:rsid w:val="009C3E54"/>
    <w:rsid w:val="009C47C2"/>
    <w:rsid w:val="009C49DE"/>
    <w:rsid w:val="009D0E4A"/>
    <w:rsid w:val="009D1814"/>
    <w:rsid w:val="009D70A7"/>
    <w:rsid w:val="009E33E6"/>
    <w:rsid w:val="009E4595"/>
    <w:rsid w:val="009E46B6"/>
    <w:rsid w:val="009E57E5"/>
    <w:rsid w:val="009F0430"/>
    <w:rsid w:val="009F078D"/>
    <w:rsid w:val="00A00A02"/>
    <w:rsid w:val="00A01ECE"/>
    <w:rsid w:val="00A052CF"/>
    <w:rsid w:val="00A10033"/>
    <w:rsid w:val="00A1003A"/>
    <w:rsid w:val="00A16338"/>
    <w:rsid w:val="00A168BC"/>
    <w:rsid w:val="00A20A35"/>
    <w:rsid w:val="00A248F5"/>
    <w:rsid w:val="00A26477"/>
    <w:rsid w:val="00A32691"/>
    <w:rsid w:val="00A366C9"/>
    <w:rsid w:val="00A42AA9"/>
    <w:rsid w:val="00A446D4"/>
    <w:rsid w:val="00A50B65"/>
    <w:rsid w:val="00A556FF"/>
    <w:rsid w:val="00A56A35"/>
    <w:rsid w:val="00A57B84"/>
    <w:rsid w:val="00A57DCF"/>
    <w:rsid w:val="00A60D3A"/>
    <w:rsid w:val="00A60E9C"/>
    <w:rsid w:val="00A640D4"/>
    <w:rsid w:val="00A64998"/>
    <w:rsid w:val="00A675E9"/>
    <w:rsid w:val="00A67841"/>
    <w:rsid w:val="00A70A98"/>
    <w:rsid w:val="00A70AAA"/>
    <w:rsid w:val="00A71D4F"/>
    <w:rsid w:val="00A768A6"/>
    <w:rsid w:val="00A768E0"/>
    <w:rsid w:val="00A77852"/>
    <w:rsid w:val="00A812B4"/>
    <w:rsid w:val="00A821A9"/>
    <w:rsid w:val="00A849A5"/>
    <w:rsid w:val="00A914EF"/>
    <w:rsid w:val="00A953C9"/>
    <w:rsid w:val="00A9723D"/>
    <w:rsid w:val="00AA1632"/>
    <w:rsid w:val="00AA768C"/>
    <w:rsid w:val="00AB0947"/>
    <w:rsid w:val="00AB4431"/>
    <w:rsid w:val="00AB4AA7"/>
    <w:rsid w:val="00AC2334"/>
    <w:rsid w:val="00AC528B"/>
    <w:rsid w:val="00AD1469"/>
    <w:rsid w:val="00AD1571"/>
    <w:rsid w:val="00AD1898"/>
    <w:rsid w:val="00AD301E"/>
    <w:rsid w:val="00AD5294"/>
    <w:rsid w:val="00AE42E6"/>
    <w:rsid w:val="00AE4984"/>
    <w:rsid w:val="00AE5593"/>
    <w:rsid w:val="00AE66FF"/>
    <w:rsid w:val="00AF287F"/>
    <w:rsid w:val="00AF4F29"/>
    <w:rsid w:val="00AF5D26"/>
    <w:rsid w:val="00AF5F08"/>
    <w:rsid w:val="00B00B30"/>
    <w:rsid w:val="00B01FE5"/>
    <w:rsid w:val="00B04FE6"/>
    <w:rsid w:val="00B07B34"/>
    <w:rsid w:val="00B10945"/>
    <w:rsid w:val="00B10F23"/>
    <w:rsid w:val="00B12399"/>
    <w:rsid w:val="00B167F5"/>
    <w:rsid w:val="00B2030F"/>
    <w:rsid w:val="00B2600B"/>
    <w:rsid w:val="00B260FD"/>
    <w:rsid w:val="00B31FC7"/>
    <w:rsid w:val="00B34BFC"/>
    <w:rsid w:val="00B35DAA"/>
    <w:rsid w:val="00B35E30"/>
    <w:rsid w:val="00B4280F"/>
    <w:rsid w:val="00B4735F"/>
    <w:rsid w:val="00B52DDD"/>
    <w:rsid w:val="00B568BF"/>
    <w:rsid w:val="00B61F9B"/>
    <w:rsid w:val="00B65090"/>
    <w:rsid w:val="00B65DDC"/>
    <w:rsid w:val="00B721C3"/>
    <w:rsid w:val="00B765FA"/>
    <w:rsid w:val="00B7761B"/>
    <w:rsid w:val="00B77C11"/>
    <w:rsid w:val="00B8452F"/>
    <w:rsid w:val="00B84F09"/>
    <w:rsid w:val="00B870BE"/>
    <w:rsid w:val="00B9367E"/>
    <w:rsid w:val="00B93B58"/>
    <w:rsid w:val="00BA0F75"/>
    <w:rsid w:val="00BA1FFC"/>
    <w:rsid w:val="00BA2AE5"/>
    <w:rsid w:val="00BA3C71"/>
    <w:rsid w:val="00BB16AE"/>
    <w:rsid w:val="00BB25DF"/>
    <w:rsid w:val="00BB3222"/>
    <w:rsid w:val="00BB5419"/>
    <w:rsid w:val="00BB666A"/>
    <w:rsid w:val="00BC0F42"/>
    <w:rsid w:val="00BC1534"/>
    <w:rsid w:val="00BC5E7A"/>
    <w:rsid w:val="00BD52A1"/>
    <w:rsid w:val="00BE28B7"/>
    <w:rsid w:val="00BE487B"/>
    <w:rsid w:val="00C0184A"/>
    <w:rsid w:val="00C07A46"/>
    <w:rsid w:val="00C10FAA"/>
    <w:rsid w:val="00C111CF"/>
    <w:rsid w:val="00C15A6D"/>
    <w:rsid w:val="00C16981"/>
    <w:rsid w:val="00C21807"/>
    <w:rsid w:val="00C22E2B"/>
    <w:rsid w:val="00C23D94"/>
    <w:rsid w:val="00C253A3"/>
    <w:rsid w:val="00C2545F"/>
    <w:rsid w:val="00C256A7"/>
    <w:rsid w:val="00C26426"/>
    <w:rsid w:val="00C3077C"/>
    <w:rsid w:val="00C310D8"/>
    <w:rsid w:val="00C44380"/>
    <w:rsid w:val="00C4477D"/>
    <w:rsid w:val="00C449F3"/>
    <w:rsid w:val="00C529D3"/>
    <w:rsid w:val="00C5309B"/>
    <w:rsid w:val="00C5566E"/>
    <w:rsid w:val="00C57758"/>
    <w:rsid w:val="00C6286D"/>
    <w:rsid w:val="00C63569"/>
    <w:rsid w:val="00C71D0D"/>
    <w:rsid w:val="00C759B3"/>
    <w:rsid w:val="00C91B0D"/>
    <w:rsid w:val="00C956C1"/>
    <w:rsid w:val="00CA5FB5"/>
    <w:rsid w:val="00CB4226"/>
    <w:rsid w:val="00CB73E6"/>
    <w:rsid w:val="00CC0A74"/>
    <w:rsid w:val="00CC2708"/>
    <w:rsid w:val="00CD3E6A"/>
    <w:rsid w:val="00CE275D"/>
    <w:rsid w:val="00CE4057"/>
    <w:rsid w:val="00CE68C8"/>
    <w:rsid w:val="00CE761E"/>
    <w:rsid w:val="00CF08DF"/>
    <w:rsid w:val="00CF2EAB"/>
    <w:rsid w:val="00CF3CF4"/>
    <w:rsid w:val="00CF4A5B"/>
    <w:rsid w:val="00CF7AD1"/>
    <w:rsid w:val="00D0160B"/>
    <w:rsid w:val="00D04C89"/>
    <w:rsid w:val="00D067F1"/>
    <w:rsid w:val="00D1601D"/>
    <w:rsid w:val="00D202DA"/>
    <w:rsid w:val="00D2154F"/>
    <w:rsid w:val="00D274C1"/>
    <w:rsid w:val="00D313C7"/>
    <w:rsid w:val="00D32C46"/>
    <w:rsid w:val="00D32D82"/>
    <w:rsid w:val="00D345C5"/>
    <w:rsid w:val="00D428F3"/>
    <w:rsid w:val="00D46213"/>
    <w:rsid w:val="00D4666D"/>
    <w:rsid w:val="00D5294F"/>
    <w:rsid w:val="00D6058F"/>
    <w:rsid w:val="00D60F6A"/>
    <w:rsid w:val="00D6396D"/>
    <w:rsid w:val="00D6625F"/>
    <w:rsid w:val="00D67374"/>
    <w:rsid w:val="00D724D9"/>
    <w:rsid w:val="00D728C7"/>
    <w:rsid w:val="00D736C5"/>
    <w:rsid w:val="00D73A35"/>
    <w:rsid w:val="00D73D02"/>
    <w:rsid w:val="00D7774F"/>
    <w:rsid w:val="00D83290"/>
    <w:rsid w:val="00D917A8"/>
    <w:rsid w:val="00D91EEE"/>
    <w:rsid w:val="00D93444"/>
    <w:rsid w:val="00D93AEB"/>
    <w:rsid w:val="00D95A86"/>
    <w:rsid w:val="00D97B39"/>
    <w:rsid w:val="00DA0E8C"/>
    <w:rsid w:val="00DA126F"/>
    <w:rsid w:val="00DA3A9C"/>
    <w:rsid w:val="00DA4B13"/>
    <w:rsid w:val="00DA5B64"/>
    <w:rsid w:val="00DB04D6"/>
    <w:rsid w:val="00DB0B63"/>
    <w:rsid w:val="00DB2FA2"/>
    <w:rsid w:val="00DC29A8"/>
    <w:rsid w:val="00DC3F81"/>
    <w:rsid w:val="00DD09A9"/>
    <w:rsid w:val="00DD171E"/>
    <w:rsid w:val="00DD491A"/>
    <w:rsid w:val="00DD50C7"/>
    <w:rsid w:val="00DD6116"/>
    <w:rsid w:val="00DE2D9F"/>
    <w:rsid w:val="00DE3FBD"/>
    <w:rsid w:val="00DE4930"/>
    <w:rsid w:val="00DF080D"/>
    <w:rsid w:val="00DF27D3"/>
    <w:rsid w:val="00DF35BB"/>
    <w:rsid w:val="00DF5136"/>
    <w:rsid w:val="00DF62CD"/>
    <w:rsid w:val="00DF68FB"/>
    <w:rsid w:val="00E0010A"/>
    <w:rsid w:val="00E00186"/>
    <w:rsid w:val="00E058F6"/>
    <w:rsid w:val="00E0681A"/>
    <w:rsid w:val="00E1024C"/>
    <w:rsid w:val="00E10444"/>
    <w:rsid w:val="00E138A0"/>
    <w:rsid w:val="00E148C2"/>
    <w:rsid w:val="00E1556A"/>
    <w:rsid w:val="00E16E5A"/>
    <w:rsid w:val="00E20AC2"/>
    <w:rsid w:val="00E24A15"/>
    <w:rsid w:val="00E26E43"/>
    <w:rsid w:val="00E27927"/>
    <w:rsid w:val="00E3243F"/>
    <w:rsid w:val="00E3467A"/>
    <w:rsid w:val="00E3749B"/>
    <w:rsid w:val="00E37C9F"/>
    <w:rsid w:val="00E37D7F"/>
    <w:rsid w:val="00E40FDD"/>
    <w:rsid w:val="00E42A8C"/>
    <w:rsid w:val="00E43AE9"/>
    <w:rsid w:val="00E43BF4"/>
    <w:rsid w:val="00E45AD8"/>
    <w:rsid w:val="00E56059"/>
    <w:rsid w:val="00E57705"/>
    <w:rsid w:val="00E60194"/>
    <w:rsid w:val="00E631D8"/>
    <w:rsid w:val="00E633E9"/>
    <w:rsid w:val="00E64D23"/>
    <w:rsid w:val="00E6570A"/>
    <w:rsid w:val="00E70834"/>
    <w:rsid w:val="00E74427"/>
    <w:rsid w:val="00E77E3A"/>
    <w:rsid w:val="00E81736"/>
    <w:rsid w:val="00E90C16"/>
    <w:rsid w:val="00E91B98"/>
    <w:rsid w:val="00E9210A"/>
    <w:rsid w:val="00E92BAA"/>
    <w:rsid w:val="00EA1CBB"/>
    <w:rsid w:val="00EA3305"/>
    <w:rsid w:val="00EA78B7"/>
    <w:rsid w:val="00EA7CB0"/>
    <w:rsid w:val="00EB5CE4"/>
    <w:rsid w:val="00EB6C6B"/>
    <w:rsid w:val="00EC7355"/>
    <w:rsid w:val="00ED09E9"/>
    <w:rsid w:val="00ED334A"/>
    <w:rsid w:val="00EE2267"/>
    <w:rsid w:val="00EE5D6B"/>
    <w:rsid w:val="00EF1E37"/>
    <w:rsid w:val="00EF384C"/>
    <w:rsid w:val="00EF3B40"/>
    <w:rsid w:val="00EF55A3"/>
    <w:rsid w:val="00F002D0"/>
    <w:rsid w:val="00F00D9A"/>
    <w:rsid w:val="00F12DE0"/>
    <w:rsid w:val="00F13A4E"/>
    <w:rsid w:val="00F14B50"/>
    <w:rsid w:val="00F23AE4"/>
    <w:rsid w:val="00F242A7"/>
    <w:rsid w:val="00F24A58"/>
    <w:rsid w:val="00F2564A"/>
    <w:rsid w:val="00F27B91"/>
    <w:rsid w:val="00F34470"/>
    <w:rsid w:val="00F374ED"/>
    <w:rsid w:val="00F44806"/>
    <w:rsid w:val="00F504BD"/>
    <w:rsid w:val="00F52404"/>
    <w:rsid w:val="00F61E75"/>
    <w:rsid w:val="00F63D92"/>
    <w:rsid w:val="00F64FBF"/>
    <w:rsid w:val="00F6786D"/>
    <w:rsid w:val="00F67942"/>
    <w:rsid w:val="00F73499"/>
    <w:rsid w:val="00F746D6"/>
    <w:rsid w:val="00F74A4A"/>
    <w:rsid w:val="00F85977"/>
    <w:rsid w:val="00F94170"/>
    <w:rsid w:val="00F95C05"/>
    <w:rsid w:val="00F96E65"/>
    <w:rsid w:val="00FA0B90"/>
    <w:rsid w:val="00FB014A"/>
    <w:rsid w:val="00FB2E10"/>
    <w:rsid w:val="00FB2E68"/>
    <w:rsid w:val="00FB4AB9"/>
    <w:rsid w:val="00FC4626"/>
    <w:rsid w:val="00FC5CD1"/>
    <w:rsid w:val="00FC7FB0"/>
    <w:rsid w:val="00FD1A6E"/>
    <w:rsid w:val="00FD2148"/>
    <w:rsid w:val="00FD6AF5"/>
    <w:rsid w:val="00FD740D"/>
    <w:rsid w:val="00FD7DD4"/>
    <w:rsid w:val="00FE10FF"/>
    <w:rsid w:val="00FE34F4"/>
    <w:rsid w:val="00FE71FE"/>
    <w:rsid w:val="00FF0164"/>
    <w:rsid w:val="00FF017E"/>
    <w:rsid w:val="00FF0335"/>
    <w:rsid w:val="00FF04C8"/>
    <w:rsid w:val="00FF14FE"/>
    <w:rsid w:val="00FF3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5FA"/>
    <w:pPr>
      <w:keepNext/>
      <w:keepLines/>
      <w:spacing w:before="240"/>
      <w:jc w:val="center"/>
      <w:outlineLvl w:val="0"/>
    </w:pPr>
    <w:rPr>
      <w:rFonts w:ascii="Times New Roman" w:eastAsiaTheme="majorEastAsia" w:hAnsi="Times New Roman" w:cstheme="majorBidi"/>
      <w:sz w:val="32"/>
      <w:szCs w:val="32"/>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B765FA"/>
    <w:rPr>
      <w:rFonts w:ascii="Times New Roman" w:eastAsiaTheme="majorEastAsia" w:hAnsi="Times New Roman" w:cstheme="majorBidi"/>
      <w:sz w:val="32"/>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62</Pages>
  <Words>63553</Words>
  <Characters>362255</Characters>
  <Application>Microsoft Office Word</Application>
  <DocSecurity>0</DocSecurity>
  <Lines>3018</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1</cp:revision>
  <dcterms:created xsi:type="dcterms:W3CDTF">2022-06-17T15:20:00Z</dcterms:created>
  <dcterms:modified xsi:type="dcterms:W3CDTF">2024-03-2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ies>
</file>